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footer8.xml" ContentType="application/vnd.openxmlformats-officedocument.wordprocessingml.footer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header10.xml" ContentType="application/vnd.openxmlformats-officedocument.wordprocessingml.header+xml"/>
  <Override PartName="/word/footer10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before="11"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pStyle w:val="BodyText"/>
        <w:spacing w:before="91" w:line="360" w:lineRule="auto"/>
        <w:ind w:left="3371" w:right="3355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LETTER</w:t>
      </w:r>
      <w:r w:rsidRPr="00372D62">
        <w:rPr>
          <w:rFonts w:asciiTheme="majorBidi" w:hAnsiTheme="majorBidi" w:cstheme="majorBidi"/>
          <w:spacing w:val="-1"/>
        </w:rPr>
        <w:t xml:space="preserve"> </w:t>
      </w:r>
      <w:r w:rsidRPr="00372D62">
        <w:rPr>
          <w:rFonts w:asciiTheme="majorBidi" w:hAnsiTheme="majorBidi" w:cstheme="majorBidi"/>
        </w:rPr>
        <w:t>OF TRANSMITTAL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before="11"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5E1C30" w:rsidP="00372D62">
      <w:pPr>
        <w:pStyle w:val="BodyText"/>
        <w:spacing w:before="91" w:line="360" w:lineRule="auto"/>
        <w:ind w:left="789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Dear</w:t>
      </w:r>
      <w:r w:rsidRPr="00372D62">
        <w:rPr>
          <w:rFonts w:asciiTheme="majorBidi" w:hAnsiTheme="majorBidi" w:cstheme="majorBidi"/>
          <w:spacing w:val="6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IMU,</w:t>
      </w:r>
    </w:p>
    <w:p w:rsidR="00BF7B5F" w:rsidRPr="00372D62" w:rsidRDefault="00BF7B5F" w:rsidP="00372D62">
      <w:pPr>
        <w:spacing w:before="2" w:line="360" w:lineRule="auto"/>
        <w:rPr>
          <w:rFonts w:asciiTheme="majorBidi" w:hAnsiTheme="majorBidi" w:cstheme="majorBidi"/>
          <w:sz w:val="35"/>
        </w:rPr>
      </w:pPr>
    </w:p>
    <w:p w:rsidR="00BF7B5F" w:rsidRPr="00372D62" w:rsidRDefault="005E1C30" w:rsidP="00372D62">
      <w:pPr>
        <w:pStyle w:val="BodyText"/>
        <w:spacing w:line="360" w:lineRule="auto"/>
        <w:ind w:left="789" w:right="776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I am pleased to present the attached report on the building POS system that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was recently implemented. This report provides a detailed analysis of th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procedures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</w:rPr>
        <w:t>for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</w:rPr>
        <w:t>building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</w:rPr>
        <w:t>system.</w:t>
      </w:r>
    </w:p>
    <w:p w:rsidR="00BF7B5F" w:rsidRPr="00372D62" w:rsidRDefault="00BF7B5F" w:rsidP="00372D62">
      <w:pPr>
        <w:spacing w:before="10" w:line="360" w:lineRule="auto"/>
        <w:rPr>
          <w:rFonts w:asciiTheme="majorBidi" w:hAnsiTheme="majorBidi" w:cstheme="majorBidi"/>
          <w:sz w:val="29"/>
        </w:rPr>
      </w:pPr>
    </w:p>
    <w:p w:rsidR="00BF7B5F" w:rsidRPr="00372D62" w:rsidRDefault="005E1C30" w:rsidP="00372D62">
      <w:pPr>
        <w:pStyle w:val="BodyText"/>
        <w:spacing w:line="360" w:lineRule="auto"/>
        <w:ind w:left="789" w:right="772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05"/>
        </w:rPr>
        <w:t>As</w:t>
      </w:r>
      <w:r w:rsidRPr="00372D62">
        <w:rPr>
          <w:rFonts w:asciiTheme="majorBidi" w:hAnsiTheme="majorBidi" w:cstheme="majorBidi"/>
          <w:spacing w:val="-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you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will</w:t>
      </w:r>
      <w:r w:rsidRPr="00372D62">
        <w:rPr>
          <w:rFonts w:asciiTheme="majorBidi" w:hAnsiTheme="majorBidi" w:cstheme="majorBidi"/>
          <w:spacing w:val="-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ee,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he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building</w:t>
      </w:r>
      <w:r w:rsidRPr="00372D62">
        <w:rPr>
          <w:rFonts w:asciiTheme="majorBidi" w:hAnsiTheme="majorBidi" w:cstheme="majorBidi"/>
          <w:spacing w:val="-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POS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ystem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has</w:t>
      </w:r>
      <w:r w:rsidRPr="00372D62">
        <w:rPr>
          <w:rFonts w:asciiTheme="majorBidi" w:hAnsiTheme="majorBidi" w:cstheme="majorBidi"/>
          <w:spacing w:val="-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proven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o</w:t>
      </w:r>
      <w:r w:rsidRPr="00372D62">
        <w:rPr>
          <w:rFonts w:asciiTheme="majorBidi" w:hAnsiTheme="majorBidi" w:cstheme="majorBidi"/>
          <w:spacing w:val="-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treamline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many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of</w:t>
      </w:r>
      <w:r w:rsidRPr="00372D62">
        <w:rPr>
          <w:rFonts w:asciiTheme="majorBidi" w:hAnsiTheme="majorBidi" w:cstheme="majorBidi"/>
          <w:spacing w:val="-87"/>
          <w:w w:val="105"/>
        </w:rPr>
        <w:t xml:space="preserve"> </w:t>
      </w:r>
      <w:r w:rsidRPr="00372D62">
        <w:rPr>
          <w:rFonts w:asciiTheme="majorBidi" w:hAnsiTheme="majorBidi" w:cstheme="majorBidi"/>
        </w:rPr>
        <w:t>our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daily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processes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"/>
        </w:rPr>
        <w:t xml:space="preserve"> </w:t>
      </w:r>
      <w:r w:rsidRPr="00372D62">
        <w:rPr>
          <w:rFonts w:asciiTheme="majorBidi" w:hAnsiTheme="majorBidi" w:cstheme="majorBidi"/>
        </w:rPr>
        <w:t>improve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efficiency.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However,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we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have</w:t>
      </w:r>
      <w:r w:rsidRPr="00372D62">
        <w:rPr>
          <w:rFonts w:asciiTheme="majorBidi" w:hAnsiTheme="majorBidi" w:cstheme="majorBidi"/>
          <w:spacing w:val="-1"/>
        </w:rPr>
        <w:t xml:space="preserve"> </w:t>
      </w:r>
      <w:r w:rsidRPr="00372D62">
        <w:rPr>
          <w:rFonts w:asciiTheme="majorBidi" w:hAnsiTheme="majorBidi" w:cstheme="majorBidi"/>
        </w:rPr>
        <w:t>also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identified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a</w:t>
      </w:r>
      <w:r w:rsidRPr="00372D62">
        <w:rPr>
          <w:rFonts w:asciiTheme="majorBidi" w:hAnsiTheme="majorBidi" w:cstheme="majorBidi"/>
          <w:spacing w:val="-82"/>
        </w:rPr>
        <w:t xml:space="preserve"> </w:t>
      </w:r>
      <w:r w:rsidRPr="00372D62">
        <w:rPr>
          <w:rFonts w:asciiTheme="majorBidi" w:hAnsiTheme="majorBidi" w:cstheme="majorBidi"/>
        </w:rPr>
        <w:t>number of areas where the system could be improved, and we have included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recommendations</w:t>
      </w:r>
      <w:r w:rsidRPr="00372D62">
        <w:rPr>
          <w:rFonts w:asciiTheme="majorBidi" w:hAnsiTheme="majorBidi" w:cstheme="majorBidi"/>
          <w:spacing w:val="-16"/>
        </w:rPr>
        <w:t xml:space="preserve"> </w:t>
      </w:r>
      <w:r w:rsidRPr="00372D62">
        <w:rPr>
          <w:rFonts w:asciiTheme="majorBidi" w:hAnsiTheme="majorBidi" w:cstheme="majorBidi"/>
        </w:rPr>
        <w:t>for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addressing</w:t>
      </w:r>
      <w:r w:rsidRPr="00372D62">
        <w:rPr>
          <w:rFonts w:asciiTheme="majorBidi" w:hAnsiTheme="majorBidi" w:cstheme="majorBidi"/>
          <w:spacing w:val="-16"/>
        </w:rPr>
        <w:t xml:space="preserve"> </w:t>
      </w:r>
      <w:r w:rsidRPr="00372D62">
        <w:rPr>
          <w:rFonts w:asciiTheme="majorBidi" w:hAnsiTheme="majorBidi" w:cstheme="majorBidi"/>
        </w:rPr>
        <w:t>thes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issues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-16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report.</w:t>
      </w:r>
    </w:p>
    <w:p w:rsidR="00BF7B5F" w:rsidRPr="00372D62" w:rsidRDefault="00BF7B5F" w:rsidP="00372D62">
      <w:pPr>
        <w:spacing w:before="11" w:line="360" w:lineRule="auto"/>
        <w:rPr>
          <w:rFonts w:asciiTheme="majorBidi" w:hAnsiTheme="majorBidi" w:cstheme="majorBidi"/>
          <w:sz w:val="29"/>
        </w:rPr>
      </w:pPr>
    </w:p>
    <w:p w:rsidR="00BF7B5F" w:rsidRPr="00372D62" w:rsidRDefault="005E1C30" w:rsidP="00372D62">
      <w:pPr>
        <w:pStyle w:val="BodyText"/>
        <w:spacing w:line="360" w:lineRule="auto"/>
        <w:ind w:left="789" w:right="784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We</w:t>
      </w:r>
      <w:r w:rsidRPr="00372D62">
        <w:rPr>
          <w:rFonts w:asciiTheme="majorBidi" w:hAnsiTheme="majorBidi" w:cstheme="majorBidi"/>
          <w:spacing w:val="28"/>
        </w:rPr>
        <w:t xml:space="preserve"> </w:t>
      </w:r>
      <w:r w:rsidRPr="00372D62">
        <w:rPr>
          <w:rFonts w:asciiTheme="majorBidi" w:hAnsiTheme="majorBidi" w:cstheme="majorBidi"/>
        </w:rPr>
        <w:t>hope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that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this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report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will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be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useful</w:t>
      </w:r>
      <w:r w:rsidRPr="00372D62">
        <w:rPr>
          <w:rFonts w:asciiTheme="majorBidi" w:hAnsiTheme="majorBidi" w:cstheme="majorBidi"/>
          <w:spacing w:val="28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you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as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you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consider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future</w:t>
      </w:r>
      <w:r w:rsidRPr="00372D62">
        <w:rPr>
          <w:rFonts w:asciiTheme="majorBidi" w:hAnsiTheme="majorBidi" w:cstheme="majorBidi"/>
          <w:spacing w:val="29"/>
        </w:rPr>
        <w:t xml:space="preserve"> </w:t>
      </w:r>
      <w:r w:rsidRPr="00372D62">
        <w:rPr>
          <w:rFonts w:asciiTheme="majorBidi" w:hAnsiTheme="majorBidi" w:cstheme="majorBidi"/>
        </w:rPr>
        <w:t>of</w:t>
      </w:r>
      <w:r w:rsidRPr="00372D62">
        <w:rPr>
          <w:rFonts w:asciiTheme="majorBidi" w:hAnsiTheme="majorBidi" w:cstheme="majorBidi"/>
          <w:spacing w:val="-82"/>
        </w:rPr>
        <w:t xml:space="preserve"> </w:t>
      </w:r>
      <w:r w:rsidRPr="00372D62">
        <w:rPr>
          <w:rFonts w:asciiTheme="majorBidi" w:hAnsiTheme="majorBidi" w:cstheme="majorBidi"/>
        </w:rPr>
        <w:t>the building POS system in your organization. If you have any questions or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would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like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discuss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report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further,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please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do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not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hesitate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contact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me.</w:t>
      </w:r>
    </w:p>
    <w:p w:rsidR="00BF7B5F" w:rsidRPr="00372D62" w:rsidRDefault="00BF7B5F" w:rsidP="00372D62">
      <w:pPr>
        <w:spacing w:before="10" w:line="360" w:lineRule="auto"/>
        <w:rPr>
          <w:rFonts w:asciiTheme="majorBidi" w:hAnsiTheme="majorBidi" w:cstheme="majorBidi"/>
          <w:sz w:val="29"/>
        </w:rPr>
      </w:pPr>
    </w:p>
    <w:p w:rsidR="00BF7B5F" w:rsidRPr="00372D62" w:rsidRDefault="005E1C30" w:rsidP="00372D62">
      <w:pPr>
        <w:pStyle w:val="BodyText"/>
        <w:spacing w:line="360" w:lineRule="auto"/>
        <w:ind w:left="789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Sincerely,</w:t>
      </w:r>
    </w:p>
    <w:p w:rsidR="00BF7B5F" w:rsidRPr="00372D62" w:rsidRDefault="00BF7B5F" w:rsidP="00372D62">
      <w:pPr>
        <w:spacing w:before="2" w:line="360" w:lineRule="auto"/>
        <w:rPr>
          <w:rFonts w:asciiTheme="majorBidi" w:hAnsiTheme="majorBidi" w:cstheme="majorBidi"/>
          <w:sz w:val="35"/>
        </w:rPr>
      </w:pPr>
    </w:p>
    <w:p w:rsidR="00DD6CB0" w:rsidRPr="00372D62" w:rsidRDefault="005E1C30" w:rsidP="00372D62">
      <w:pPr>
        <w:pStyle w:val="BodyText"/>
        <w:spacing w:line="360" w:lineRule="auto"/>
        <w:ind w:left="789" w:right="7944"/>
        <w:rPr>
          <w:rFonts w:asciiTheme="majorBidi" w:hAnsiTheme="majorBidi" w:cstheme="majorBidi"/>
          <w:spacing w:val="-82"/>
        </w:rPr>
      </w:pPr>
      <w:r w:rsidRPr="00372D62">
        <w:rPr>
          <w:rFonts w:asciiTheme="majorBidi" w:hAnsiTheme="majorBidi" w:cstheme="majorBidi"/>
        </w:rPr>
        <w:t>Asma’a</w:t>
      </w:r>
      <w:r w:rsidRPr="00372D62">
        <w:rPr>
          <w:rFonts w:asciiTheme="majorBidi" w:hAnsiTheme="majorBidi" w:cstheme="majorBidi"/>
          <w:spacing w:val="39"/>
        </w:rPr>
        <w:t xml:space="preserve"> </w:t>
      </w:r>
      <w:r w:rsidRPr="00372D62">
        <w:rPr>
          <w:rFonts w:asciiTheme="majorBidi" w:hAnsiTheme="majorBidi" w:cstheme="majorBidi"/>
        </w:rPr>
        <w:t>Abughaith</w:t>
      </w:r>
      <w:r w:rsidRPr="00372D62">
        <w:rPr>
          <w:rFonts w:asciiTheme="majorBidi" w:hAnsiTheme="majorBidi" w:cstheme="majorBidi"/>
          <w:spacing w:val="-82"/>
        </w:rPr>
        <w:t xml:space="preserve"> </w:t>
      </w:r>
    </w:p>
    <w:p w:rsidR="00BF7B5F" w:rsidRPr="00372D62" w:rsidRDefault="00265A79" w:rsidP="00372D62">
      <w:pPr>
        <w:pStyle w:val="BodyText"/>
        <w:spacing w:line="360" w:lineRule="auto"/>
        <w:ind w:left="789" w:right="7944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8</w:t>
      </w:r>
      <w:r w:rsidR="005E1C30" w:rsidRPr="00372D62">
        <w:rPr>
          <w:rFonts w:asciiTheme="majorBidi" w:hAnsiTheme="majorBidi" w:cstheme="majorBidi"/>
          <w:spacing w:val="-16"/>
          <w:w w:val="95"/>
        </w:rPr>
        <w:t xml:space="preserve"> </w:t>
      </w:r>
      <w:r w:rsidR="00DD6CB0" w:rsidRPr="00372D62">
        <w:rPr>
          <w:rFonts w:asciiTheme="majorBidi" w:hAnsiTheme="majorBidi" w:cstheme="majorBidi"/>
          <w:w w:val="95"/>
        </w:rPr>
        <w:t>Jan</w:t>
      </w:r>
      <w:r w:rsidR="005E1C30" w:rsidRPr="00372D62">
        <w:rPr>
          <w:rFonts w:asciiTheme="majorBidi" w:hAnsiTheme="majorBidi" w:cstheme="majorBidi"/>
          <w:spacing w:val="-16"/>
          <w:w w:val="95"/>
        </w:rPr>
        <w:t xml:space="preserve"> </w:t>
      </w:r>
      <w:r w:rsidR="005E1C30" w:rsidRPr="00372D62">
        <w:rPr>
          <w:rFonts w:asciiTheme="majorBidi" w:hAnsiTheme="majorBidi" w:cstheme="majorBidi"/>
          <w:w w:val="95"/>
        </w:rPr>
        <w:t>2023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</w:rPr>
        <w:sectPr w:rsidR="00BF7B5F" w:rsidRPr="00372D62">
          <w:type w:val="continuous"/>
          <w:pgSz w:w="11900" w:h="16850"/>
          <w:pgMar w:top="1580" w:right="420" w:bottom="280" w:left="400" w:header="720" w:footer="720" w:gutter="0"/>
          <w:cols w:space="720"/>
        </w:sectPr>
      </w:pPr>
    </w:p>
    <w:p w:rsidR="00BF7B5F" w:rsidRPr="00372D62" w:rsidRDefault="00863992" w:rsidP="00372D62">
      <w:pPr>
        <w:spacing w:line="360" w:lineRule="auto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</w:rPr>
        <w:lastRenderedPageBreak/>
        <mc:AlternateContent>
          <mc:Choice Requires="wpg">
            <w:drawing>
              <wp:anchor distT="0" distB="0" distL="114300" distR="114300" simplePos="0" relativeHeight="487025152" behindDoc="1" locked="0" layoutInCell="1" allowOverlap="1">
                <wp:simplePos x="0" y="0"/>
                <wp:positionH relativeFrom="page">
                  <wp:posOffset>0</wp:posOffset>
                </wp:positionH>
                <wp:positionV relativeFrom="page">
                  <wp:posOffset>912495</wp:posOffset>
                </wp:positionV>
                <wp:extent cx="7556500" cy="6401435"/>
                <wp:effectExtent l="0" t="0" r="0" b="0"/>
                <wp:wrapNone/>
                <wp:docPr id="275" name="Group 1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7556500" cy="6401435"/>
                          <a:chOff x="0" y="1437"/>
                          <a:chExt cx="11900" cy="10081"/>
                        </a:xfrm>
                      </wpg:grpSpPr>
                      <wps:wsp>
                        <wps:cNvPr id="276" name="Freeform 151"/>
                        <wps:cNvSpPr>
                          <a:spLocks/>
                        </wps:cNvSpPr>
                        <wps:spPr bwMode="auto">
                          <a:xfrm>
                            <a:off x="2219" y="1440"/>
                            <a:ext cx="6223" cy="7242"/>
                          </a:xfrm>
                          <a:custGeom>
                            <a:avLst/>
                            <a:gdLst>
                              <a:gd name="T0" fmla="+- 0 5331 2220"/>
                              <a:gd name="T1" fmla="*/ T0 w 6223"/>
                              <a:gd name="T2" fmla="+- 0 8682 1440"/>
                              <a:gd name="T3" fmla="*/ 8682 h 7242"/>
                              <a:gd name="T4" fmla="+- 0 2220 2220"/>
                              <a:gd name="T5" fmla="*/ T4 w 6223"/>
                              <a:gd name="T6" fmla="+- 0 6871 1440"/>
                              <a:gd name="T7" fmla="*/ 6871 h 7242"/>
                              <a:gd name="T8" fmla="+- 0 2220 2220"/>
                              <a:gd name="T9" fmla="*/ T8 w 6223"/>
                              <a:gd name="T10" fmla="+- 0 3251 1440"/>
                              <a:gd name="T11" fmla="*/ 3251 h 7242"/>
                              <a:gd name="T12" fmla="+- 0 5331 2220"/>
                              <a:gd name="T13" fmla="*/ T12 w 6223"/>
                              <a:gd name="T14" fmla="+- 0 1440 1440"/>
                              <a:gd name="T15" fmla="*/ 1440 h 7242"/>
                              <a:gd name="T16" fmla="+- 0 8442 2220"/>
                              <a:gd name="T17" fmla="*/ T16 w 6223"/>
                              <a:gd name="T18" fmla="+- 0 3251 1440"/>
                              <a:gd name="T19" fmla="*/ 3251 h 7242"/>
                              <a:gd name="T20" fmla="+- 0 8442 2220"/>
                              <a:gd name="T21" fmla="*/ T20 w 6223"/>
                              <a:gd name="T22" fmla="+- 0 6871 1440"/>
                              <a:gd name="T23" fmla="*/ 6871 h 7242"/>
                              <a:gd name="T24" fmla="+- 0 5331 2220"/>
                              <a:gd name="T25" fmla="*/ T24 w 6223"/>
                              <a:gd name="T26" fmla="+- 0 8682 1440"/>
                              <a:gd name="T27" fmla="*/ 8682 h 7242"/>
                            </a:gdLst>
                            <a:ahLst/>
                            <a:cxnLst>
                              <a:cxn ang="0">
                                <a:pos x="T1" y="T3"/>
                              </a:cxn>
                              <a:cxn ang="0">
                                <a:pos x="T5" y="T7"/>
                              </a:cxn>
                              <a:cxn ang="0">
                                <a:pos x="T9" y="T11"/>
                              </a:cxn>
                              <a:cxn ang="0">
                                <a:pos x="T13" y="T15"/>
                              </a:cxn>
                              <a:cxn ang="0">
                                <a:pos x="T17" y="T19"/>
                              </a:cxn>
                              <a:cxn ang="0">
                                <a:pos x="T21" y="T23"/>
                              </a:cxn>
                              <a:cxn ang="0">
                                <a:pos x="T25" y="T27"/>
                              </a:cxn>
                            </a:cxnLst>
                            <a:rect l="0" t="0" r="r" b="b"/>
                            <a:pathLst>
                              <a:path w="6223" h="7242">
                                <a:moveTo>
                                  <a:pt x="3111" y="7242"/>
                                </a:moveTo>
                                <a:lnTo>
                                  <a:pt x="0" y="5431"/>
                                </a:lnTo>
                                <a:lnTo>
                                  <a:pt x="0" y="1811"/>
                                </a:lnTo>
                                <a:lnTo>
                                  <a:pt x="3111" y="0"/>
                                </a:lnTo>
                                <a:lnTo>
                                  <a:pt x="6222" y="1811"/>
                                </a:lnTo>
                                <a:lnTo>
                                  <a:pt x="6222" y="5431"/>
                                </a:lnTo>
                                <a:lnTo>
                                  <a:pt x="3111" y="7242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E7740A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77" name="Freeform 150"/>
                        <wps:cNvSpPr>
                          <a:spLocks/>
                        </wps:cNvSpPr>
                        <wps:spPr bwMode="auto">
                          <a:xfrm>
                            <a:off x="5331" y="4276"/>
                            <a:ext cx="6223" cy="7242"/>
                          </a:xfrm>
                          <a:custGeom>
                            <a:avLst/>
                            <a:gdLst>
                              <a:gd name="T0" fmla="+- 0 8442 5331"/>
                              <a:gd name="T1" fmla="*/ T0 w 6223"/>
                              <a:gd name="T2" fmla="+- 0 11517 4276"/>
                              <a:gd name="T3" fmla="*/ 11517 h 7242"/>
                              <a:gd name="T4" fmla="+- 0 5331 5331"/>
                              <a:gd name="T5" fmla="*/ T4 w 6223"/>
                              <a:gd name="T6" fmla="+- 0 9707 4276"/>
                              <a:gd name="T7" fmla="*/ 9707 h 7242"/>
                              <a:gd name="T8" fmla="+- 0 5331 5331"/>
                              <a:gd name="T9" fmla="*/ T8 w 6223"/>
                              <a:gd name="T10" fmla="+- 0 6086 4276"/>
                              <a:gd name="T11" fmla="*/ 6086 h 7242"/>
                              <a:gd name="T12" fmla="+- 0 8442 5331"/>
                              <a:gd name="T13" fmla="*/ T12 w 6223"/>
                              <a:gd name="T14" fmla="+- 0 4276 4276"/>
                              <a:gd name="T15" fmla="*/ 4276 h 7242"/>
                              <a:gd name="T16" fmla="+- 0 11554 5331"/>
                              <a:gd name="T17" fmla="*/ T16 w 6223"/>
                              <a:gd name="T18" fmla="+- 0 6086 4276"/>
                              <a:gd name="T19" fmla="*/ 6086 h 7242"/>
                              <a:gd name="T20" fmla="+- 0 11554 5331"/>
                              <a:gd name="T21" fmla="*/ T20 w 6223"/>
                              <a:gd name="T22" fmla="+- 0 9707 4276"/>
                              <a:gd name="T23" fmla="*/ 9707 h 7242"/>
                              <a:gd name="T24" fmla="+- 0 8442 5331"/>
                              <a:gd name="T25" fmla="*/ T24 w 6223"/>
                              <a:gd name="T26" fmla="+- 0 11517 4276"/>
                              <a:gd name="T27" fmla="*/ 11517 h 7242"/>
                            </a:gdLst>
                            <a:ahLst/>
                            <a:cxnLst>
                              <a:cxn ang="0">
                                <a:pos x="T1" y="T3"/>
                              </a:cxn>
                              <a:cxn ang="0">
                                <a:pos x="T5" y="T7"/>
                              </a:cxn>
                              <a:cxn ang="0">
                                <a:pos x="T9" y="T11"/>
                              </a:cxn>
                              <a:cxn ang="0">
                                <a:pos x="T13" y="T15"/>
                              </a:cxn>
                              <a:cxn ang="0">
                                <a:pos x="T17" y="T19"/>
                              </a:cxn>
                              <a:cxn ang="0">
                                <a:pos x="T21" y="T23"/>
                              </a:cxn>
                              <a:cxn ang="0">
                                <a:pos x="T25" y="T27"/>
                              </a:cxn>
                            </a:cxnLst>
                            <a:rect l="0" t="0" r="r" b="b"/>
                            <a:pathLst>
                              <a:path w="6223" h="7242">
                                <a:moveTo>
                                  <a:pt x="3111" y="7241"/>
                                </a:moveTo>
                                <a:lnTo>
                                  <a:pt x="0" y="5431"/>
                                </a:lnTo>
                                <a:lnTo>
                                  <a:pt x="0" y="1810"/>
                                </a:lnTo>
                                <a:lnTo>
                                  <a:pt x="3111" y="0"/>
                                </a:lnTo>
                                <a:lnTo>
                                  <a:pt x="6223" y="1810"/>
                                </a:lnTo>
                                <a:lnTo>
                                  <a:pt x="6223" y="5431"/>
                                </a:lnTo>
                                <a:lnTo>
                                  <a:pt x="3111" y="7241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3172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78" name="Picture 14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3328"/>
                            <a:ext cx="11900" cy="8184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279" name="Freeform 148"/>
                        <wps:cNvSpPr>
                          <a:spLocks/>
                        </wps:cNvSpPr>
                        <wps:spPr bwMode="auto">
                          <a:xfrm>
                            <a:off x="0" y="1440"/>
                            <a:ext cx="5332" cy="5118"/>
                          </a:xfrm>
                          <a:custGeom>
                            <a:avLst/>
                            <a:gdLst>
                              <a:gd name="T0" fmla="*/ 0 w 5332"/>
                              <a:gd name="T1" fmla="+- 0 6558 1440"/>
                              <a:gd name="T2" fmla="*/ 6558 h 5118"/>
                              <a:gd name="T3" fmla="*/ 0 w 5332"/>
                              <a:gd name="T4" fmla="+- 0 1440 1440"/>
                              <a:gd name="T5" fmla="*/ 1440 h 5118"/>
                              <a:gd name="T6" fmla="*/ 5331 w 5332"/>
                              <a:gd name="T7" fmla="+- 0 1440 1440"/>
                              <a:gd name="T8" fmla="*/ 1440 h 5118"/>
                              <a:gd name="T9" fmla="*/ 0 w 5332"/>
                              <a:gd name="T10" fmla="+- 0 6558 1440"/>
                              <a:gd name="T11" fmla="*/ 6558 h 5118"/>
                            </a:gdLst>
                            <a:ahLst/>
                            <a:cxnLst>
                              <a:cxn ang="0">
                                <a:pos x="T0" y="T2"/>
                              </a:cxn>
                              <a:cxn ang="0">
                                <a:pos x="T3" y="T5"/>
                              </a:cxn>
                              <a:cxn ang="0">
                                <a:pos x="T6" y="T8"/>
                              </a:cxn>
                              <a:cxn ang="0">
                                <a:pos x="T9" y="T11"/>
                              </a:cxn>
                            </a:cxnLst>
                            <a:rect l="0" t="0" r="r" b="b"/>
                            <a:pathLst>
                              <a:path w="5332" h="5118">
                                <a:moveTo>
                                  <a:pt x="0" y="5118"/>
                                </a:moveTo>
                                <a:lnTo>
                                  <a:pt x="0" y="0"/>
                                </a:lnTo>
                                <a:lnTo>
                                  <a:pt x="5331" y="0"/>
                                </a:lnTo>
                                <a:lnTo>
                                  <a:pt x="0" y="5118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FFAC2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80" name="Freeform 147"/>
                        <wps:cNvSpPr>
                          <a:spLocks/>
                        </wps:cNvSpPr>
                        <wps:spPr bwMode="auto">
                          <a:xfrm>
                            <a:off x="8447" y="8199"/>
                            <a:ext cx="3452" cy="3313"/>
                          </a:xfrm>
                          <a:custGeom>
                            <a:avLst/>
                            <a:gdLst>
                              <a:gd name="T0" fmla="+- 0 11899 8448"/>
                              <a:gd name="T1" fmla="*/ T0 w 3452"/>
                              <a:gd name="T2" fmla="+- 0 11512 8199"/>
                              <a:gd name="T3" fmla="*/ 11512 h 3313"/>
                              <a:gd name="T4" fmla="+- 0 8448 8448"/>
                              <a:gd name="T5" fmla="*/ T4 w 3452"/>
                              <a:gd name="T6" fmla="+- 0 11512 8199"/>
                              <a:gd name="T7" fmla="*/ 11512 h 3313"/>
                              <a:gd name="T8" fmla="+- 0 11899 8448"/>
                              <a:gd name="T9" fmla="*/ T8 w 3452"/>
                              <a:gd name="T10" fmla="+- 0 8199 8199"/>
                              <a:gd name="T11" fmla="*/ 8199 h 3313"/>
                              <a:gd name="T12" fmla="+- 0 11899 8448"/>
                              <a:gd name="T13" fmla="*/ T12 w 3452"/>
                              <a:gd name="T14" fmla="+- 0 11512 8199"/>
                              <a:gd name="T15" fmla="*/ 11512 h 3313"/>
                            </a:gdLst>
                            <a:ahLst/>
                            <a:cxnLst>
                              <a:cxn ang="0">
                                <a:pos x="T1" y="T3"/>
                              </a:cxn>
                              <a:cxn ang="0">
                                <a:pos x="T5" y="T7"/>
                              </a:cxn>
                              <a:cxn ang="0">
                                <a:pos x="T9" y="T11"/>
                              </a:cxn>
                              <a:cxn ang="0">
                                <a:pos x="T13" y="T15"/>
                              </a:cxn>
                            </a:cxnLst>
                            <a:rect l="0" t="0" r="r" b="b"/>
                            <a:pathLst>
                              <a:path w="3452" h="3313">
                                <a:moveTo>
                                  <a:pt x="3451" y="3313"/>
                                </a:moveTo>
                                <a:lnTo>
                                  <a:pt x="0" y="3313"/>
                                </a:lnTo>
                                <a:lnTo>
                                  <a:pt x="3451" y="0"/>
                                </a:lnTo>
                                <a:lnTo>
                                  <a:pt x="3451" y="3313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4AAC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81" name="AutoShape 146"/>
                        <wps:cNvSpPr>
                          <a:spLocks/>
                        </wps:cNvSpPr>
                        <wps:spPr bwMode="auto">
                          <a:xfrm>
                            <a:off x="920" y="3395"/>
                            <a:ext cx="1389" cy="1883"/>
                          </a:xfrm>
                          <a:custGeom>
                            <a:avLst/>
                            <a:gdLst>
                              <a:gd name="T0" fmla="+- 0 1291 920"/>
                              <a:gd name="T1" fmla="*/ T0 w 1389"/>
                              <a:gd name="T2" fmla="+- 0 4936 3395"/>
                              <a:gd name="T3" fmla="*/ 4936 h 1883"/>
                              <a:gd name="T4" fmla="+- 0 1160 920"/>
                              <a:gd name="T5" fmla="*/ T4 w 1389"/>
                              <a:gd name="T6" fmla="+- 0 4862 3395"/>
                              <a:gd name="T7" fmla="*/ 4862 h 1883"/>
                              <a:gd name="T8" fmla="+- 0 1013 920"/>
                              <a:gd name="T9" fmla="*/ T8 w 1389"/>
                              <a:gd name="T10" fmla="+- 0 4895 3395"/>
                              <a:gd name="T11" fmla="*/ 4895 h 1883"/>
                              <a:gd name="T12" fmla="+- 0 926 920"/>
                              <a:gd name="T13" fmla="*/ T12 w 1389"/>
                              <a:gd name="T14" fmla="+- 0 5018 3395"/>
                              <a:gd name="T15" fmla="*/ 5018 h 1883"/>
                              <a:gd name="T16" fmla="+- 0 945 920"/>
                              <a:gd name="T17" fmla="*/ T16 w 1389"/>
                              <a:gd name="T18" fmla="+- 0 5167 3395"/>
                              <a:gd name="T19" fmla="*/ 5167 h 1883"/>
                              <a:gd name="T20" fmla="+- 0 1059 920"/>
                              <a:gd name="T21" fmla="*/ T20 w 1389"/>
                              <a:gd name="T22" fmla="+- 0 5266 3395"/>
                              <a:gd name="T23" fmla="*/ 5266 h 1883"/>
                              <a:gd name="T24" fmla="+- 0 1209 920"/>
                              <a:gd name="T25" fmla="*/ T24 w 1389"/>
                              <a:gd name="T26" fmla="+- 0 5262 3395"/>
                              <a:gd name="T27" fmla="*/ 5262 h 1883"/>
                              <a:gd name="T28" fmla="+- 0 1318 920"/>
                              <a:gd name="T29" fmla="*/ T28 w 1389"/>
                              <a:gd name="T30" fmla="+- 0 5158 3395"/>
                              <a:gd name="T31" fmla="*/ 5158 h 1883"/>
                              <a:gd name="T32" fmla="+- 0 1332 920"/>
                              <a:gd name="T33" fmla="*/ T32 w 1389"/>
                              <a:gd name="T34" fmla="+- 0 4523 3395"/>
                              <a:gd name="T35" fmla="*/ 4523 h 1883"/>
                              <a:gd name="T36" fmla="+- 0 1246 920"/>
                              <a:gd name="T37" fmla="*/ T36 w 1389"/>
                              <a:gd name="T38" fmla="+- 0 4400 3395"/>
                              <a:gd name="T39" fmla="*/ 4400 h 1883"/>
                              <a:gd name="T40" fmla="+- 0 1099 920"/>
                              <a:gd name="T41" fmla="*/ T40 w 1389"/>
                              <a:gd name="T42" fmla="+- 0 4367 3395"/>
                              <a:gd name="T43" fmla="*/ 4367 h 1883"/>
                              <a:gd name="T44" fmla="+- 0 968 920"/>
                              <a:gd name="T45" fmla="*/ T44 w 1389"/>
                              <a:gd name="T46" fmla="+- 0 4442 3395"/>
                              <a:gd name="T47" fmla="*/ 4442 h 1883"/>
                              <a:gd name="T48" fmla="+- 0 920 920"/>
                              <a:gd name="T49" fmla="*/ T48 w 1389"/>
                              <a:gd name="T50" fmla="+- 0 4585 3395"/>
                              <a:gd name="T51" fmla="*/ 4585 h 1883"/>
                              <a:gd name="T52" fmla="+- 0 981 920"/>
                              <a:gd name="T53" fmla="*/ T52 w 1389"/>
                              <a:gd name="T54" fmla="+- 0 4722 3395"/>
                              <a:gd name="T55" fmla="*/ 4722 h 1883"/>
                              <a:gd name="T56" fmla="+- 0 1119 920"/>
                              <a:gd name="T57" fmla="*/ T56 w 1389"/>
                              <a:gd name="T58" fmla="+- 0 4783 3395"/>
                              <a:gd name="T59" fmla="*/ 4783 h 1883"/>
                              <a:gd name="T60" fmla="+- 0 1262 920"/>
                              <a:gd name="T61" fmla="*/ T60 w 1389"/>
                              <a:gd name="T62" fmla="+- 0 4736 3395"/>
                              <a:gd name="T63" fmla="*/ 4736 h 1883"/>
                              <a:gd name="T64" fmla="+- 0 1336 920"/>
                              <a:gd name="T65" fmla="*/ T64 w 1389"/>
                              <a:gd name="T66" fmla="+- 0 4605 3395"/>
                              <a:gd name="T67" fmla="*/ 4605 h 1883"/>
                              <a:gd name="T68" fmla="+- 0 1309 920"/>
                              <a:gd name="T69" fmla="*/ T68 w 1389"/>
                              <a:gd name="T70" fmla="+- 0 3991 3395"/>
                              <a:gd name="T71" fmla="*/ 3991 h 1883"/>
                              <a:gd name="T72" fmla="+- 0 1190 920"/>
                              <a:gd name="T73" fmla="*/ T72 w 1389"/>
                              <a:gd name="T74" fmla="+- 0 3899 3395"/>
                              <a:gd name="T75" fmla="*/ 3899 h 1883"/>
                              <a:gd name="T76" fmla="+- 0 1040 920"/>
                              <a:gd name="T77" fmla="*/ T76 w 1389"/>
                              <a:gd name="T78" fmla="+- 0 3910 3395"/>
                              <a:gd name="T79" fmla="*/ 3910 h 1883"/>
                              <a:gd name="T80" fmla="+- 0 936 920"/>
                              <a:gd name="T81" fmla="*/ T80 w 1389"/>
                              <a:gd name="T82" fmla="+- 0 4019 3395"/>
                              <a:gd name="T83" fmla="*/ 4019 h 1883"/>
                              <a:gd name="T84" fmla="+- 0 932 920"/>
                              <a:gd name="T85" fmla="*/ T84 w 1389"/>
                              <a:gd name="T86" fmla="+- 0 4169 3395"/>
                              <a:gd name="T87" fmla="*/ 4169 h 1883"/>
                              <a:gd name="T88" fmla="+- 0 1031 920"/>
                              <a:gd name="T89" fmla="*/ T88 w 1389"/>
                              <a:gd name="T90" fmla="+- 0 4283 3395"/>
                              <a:gd name="T91" fmla="*/ 4283 h 1883"/>
                              <a:gd name="T92" fmla="+- 0 1180 920"/>
                              <a:gd name="T93" fmla="*/ T92 w 1389"/>
                              <a:gd name="T94" fmla="+- 0 4302 3395"/>
                              <a:gd name="T95" fmla="*/ 4302 h 1883"/>
                              <a:gd name="T96" fmla="+- 0 1303 920"/>
                              <a:gd name="T97" fmla="*/ T96 w 1389"/>
                              <a:gd name="T98" fmla="+- 0 4215 3395"/>
                              <a:gd name="T99" fmla="*/ 4215 h 1883"/>
                              <a:gd name="T100" fmla="+- 0 1337 920"/>
                              <a:gd name="T101" fmla="*/ T100 w 1389"/>
                              <a:gd name="T102" fmla="+- 0 3584 3395"/>
                              <a:gd name="T103" fmla="*/ 3584 h 1883"/>
                              <a:gd name="T104" fmla="+- 0 1270 920"/>
                              <a:gd name="T105" fmla="*/ T104 w 1389"/>
                              <a:gd name="T106" fmla="+- 0 3449 3395"/>
                              <a:gd name="T107" fmla="*/ 3449 h 1883"/>
                              <a:gd name="T108" fmla="+- 0 1129 920"/>
                              <a:gd name="T109" fmla="*/ T108 w 1389"/>
                              <a:gd name="T110" fmla="+- 0 3395 3395"/>
                              <a:gd name="T111" fmla="*/ 3395 h 1883"/>
                              <a:gd name="T112" fmla="+- 0 989 920"/>
                              <a:gd name="T113" fmla="*/ T112 w 1389"/>
                              <a:gd name="T114" fmla="+- 0 3449 3395"/>
                              <a:gd name="T115" fmla="*/ 3449 h 1883"/>
                              <a:gd name="T116" fmla="+- 0 921 920"/>
                              <a:gd name="T117" fmla="*/ T116 w 1389"/>
                              <a:gd name="T118" fmla="+- 0 3584 3395"/>
                              <a:gd name="T119" fmla="*/ 3584 h 1883"/>
                              <a:gd name="T120" fmla="+- 0 961 920"/>
                              <a:gd name="T121" fmla="*/ T120 w 1389"/>
                              <a:gd name="T122" fmla="+- 0 3729 3395"/>
                              <a:gd name="T123" fmla="*/ 3729 h 1883"/>
                              <a:gd name="T124" fmla="+- 0 1088 920"/>
                              <a:gd name="T125" fmla="*/ T124 w 1389"/>
                              <a:gd name="T126" fmla="+- 0 3810 3395"/>
                              <a:gd name="T127" fmla="*/ 3810 h 1883"/>
                              <a:gd name="T128" fmla="+- 0 1237 920"/>
                              <a:gd name="T129" fmla="*/ T128 w 1389"/>
                              <a:gd name="T130" fmla="+- 0 3784 3395"/>
                              <a:gd name="T131" fmla="*/ 3784 h 1883"/>
                              <a:gd name="T132" fmla="+- 0 1329 920"/>
                              <a:gd name="T133" fmla="*/ T132 w 1389"/>
                              <a:gd name="T134" fmla="+- 0 3665 3395"/>
                              <a:gd name="T135" fmla="*/ 3665 h 1883"/>
                              <a:gd name="T136" fmla="+- 0 1817 920"/>
                              <a:gd name="T137" fmla="*/ T136 w 1389"/>
                              <a:gd name="T138" fmla="+- 0 4494 3395"/>
                              <a:gd name="T139" fmla="*/ 4494 h 1883"/>
                              <a:gd name="T140" fmla="+- 0 1713 920"/>
                              <a:gd name="T141" fmla="*/ T140 w 1389"/>
                              <a:gd name="T142" fmla="+- 0 4385 3395"/>
                              <a:gd name="T143" fmla="*/ 4385 h 1883"/>
                              <a:gd name="T144" fmla="+- 0 1563 920"/>
                              <a:gd name="T145" fmla="*/ T144 w 1389"/>
                              <a:gd name="T146" fmla="+- 0 4374 3395"/>
                              <a:gd name="T147" fmla="*/ 4374 h 1883"/>
                              <a:gd name="T148" fmla="+- 0 1444 920"/>
                              <a:gd name="T149" fmla="*/ T148 w 1389"/>
                              <a:gd name="T150" fmla="+- 0 4467 3395"/>
                              <a:gd name="T151" fmla="*/ 4467 h 1883"/>
                              <a:gd name="T152" fmla="+- 0 1419 920"/>
                              <a:gd name="T153" fmla="*/ T152 w 1389"/>
                              <a:gd name="T154" fmla="+- 0 4615 3395"/>
                              <a:gd name="T155" fmla="*/ 4615 h 1883"/>
                              <a:gd name="T156" fmla="+- 0 1499 920"/>
                              <a:gd name="T157" fmla="*/ T156 w 1389"/>
                              <a:gd name="T158" fmla="+- 0 4742 3395"/>
                              <a:gd name="T159" fmla="*/ 4742 h 1883"/>
                              <a:gd name="T160" fmla="+- 0 1644 920"/>
                              <a:gd name="T161" fmla="*/ T160 w 1389"/>
                              <a:gd name="T162" fmla="+- 0 4782 3395"/>
                              <a:gd name="T163" fmla="*/ 4782 h 1883"/>
                              <a:gd name="T164" fmla="+- 0 1779 920"/>
                              <a:gd name="T165" fmla="*/ T164 w 1389"/>
                              <a:gd name="T166" fmla="+- 0 4715 3395"/>
                              <a:gd name="T167" fmla="*/ 4715 h 1883"/>
                              <a:gd name="T168" fmla="+- 0 1833 920"/>
                              <a:gd name="T169" fmla="*/ T168 w 1389"/>
                              <a:gd name="T170" fmla="+- 0 4574 3395"/>
                              <a:gd name="T171" fmla="*/ 4574 h 1883"/>
                              <a:gd name="T172" fmla="+- 0 1785 920"/>
                              <a:gd name="T173" fmla="*/ T172 w 1389"/>
                              <a:gd name="T174" fmla="+- 0 3966 3395"/>
                              <a:gd name="T175" fmla="*/ 3966 h 1883"/>
                              <a:gd name="T176" fmla="+- 0 1654 920"/>
                              <a:gd name="T177" fmla="*/ T176 w 1389"/>
                              <a:gd name="T178" fmla="+- 0 3892 3395"/>
                              <a:gd name="T179" fmla="*/ 3892 h 1883"/>
                              <a:gd name="T180" fmla="+- 0 1507 920"/>
                              <a:gd name="T181" fmla="*/ T180 w 1389"/>
                              <a:gd name="T182" fmla="+- 0 3925 3395"/>
                              <a:gd name="T183" fmla="*/ 3925 h 1883"/>
                              <a:gd name="T184" fmla="+- 0 1421 920"/>
                              <a:gd name="T185" fmla="*/ T184 w 1389"/>
                              <a:gd name="T186" fmla="+- 0 4048 3395"/>
                              <a:gd name="T187" fmla="*/ 4048 h 1883"/>
                              <a:gd name="T188" fmla="+- 0 1439 920"/>
                              <a:gd name="T189" fmla="*/ T188 w 1389"/>
                              <a:gd name="T190" fmla="+- 0 4197 3395"/>
                              <a:gd name="T191" fmla="*/ 4197 h 1883"/>
                              <a:gd name="T192" fmla="+- 0 1553 920"/>
                              <a:gd name="T193" fmla="*/ T192 w 1389"/>
                              <a:gd name="T194" fmla="+- 0 4296 3395"/>
                              <a:gd name="T195" fmla="*/ 4296 h 1883"/>
                              <a:gd name="T196" fmla="+- 0 1704 920"/>
                              <a:gd name="T197" fmla="*/ T196 w 1389"/>
                              <a:gd name="T198" fmla="+- 0 4292 3395"/>
                              <a:gd name="T199" fmla="*/ 4292 h 1883"/>
                              <a:gd name="T200" fmla="+- 0 1813 920"/>
                              <a:gd name="T201" fmla="*/ T200 w 1389"/>
                              <a:gd name="T202" fmla="+- 0 4188 3395"/>
                              <a:gd name="T203" fmla="*/ 4188 h 1883"/>
                              <a:gd name="T204" fmla="+- 0 2302 920"/>
                              <a:gd name="T205" fmla="*/ T204 w 1389"/>
                              <a:gd name="T206" fmla="+- 0 4048 3395"/>
                              <a:gd name="T207" fmla="*/ 4048 h 1883"/>
                              <a:gd name="T208" fmla="+- 0 2215 920"/>
                              <a:gd name="T209" fmla="*/ T208 w 1389"/>
                              <a:gd name="T210" fmla="+- 0 3925 3395"/>
                              <a:gd name="T211" fmla="*/ 3925 h 1883"/>
                              <a:gd name="T212" fmla="+- 0 2068 920"/>
                              <a:gd name="T213" fmla="*/ T212 w 1389"/>
                              <a:gd name="T214" fmla="+- 0 3892 3395"/>
                              <a:gd name="T215" fmla="*/ 3892 h 1883"/>
                              <a:gd name="T216" fmla="+- 0 1937 920"/>
                              <a:gd name="T217" fmla="*/ T216 w 1389"/>
                              <a:gd name="T218" fmla="+- 0 3966 3395"/>
                              <a:gd name="T219" fmla="*/ 3966 h 1883"/>
                              <a:gd name="T220" fmla="+- 0 1890 920"/>
                              <a:gd name="T221" fmla="*/ T220 w 1389"/>
                              <a:gd name="T222" fmla="+- 0 4109 3395"/>
                              <a:gd name="T223" fmla="*/ 4109 h 1883"/>
                              <a:gd name="T224" fmla="+- 0 1951 920"/>
                              <a:gd name="T225" fmla="*/ T224 w 1389"/>
                              <a:gd name="T226" fmla="+- 0 4247 3395"/>
                              <a:gd name="T227" fmla="*/ 4247 h 1883"/>
                              <a:gd name="T228" fmla="+- 0 2089 920"/>
                              <a:gd name="T229" fmla="*/ T228 w 1389"/>
                              <a:gd name="T230" fmla="+- 0 4308 3395"/>
                              <a:gd name="T231" fmla="*/ 4308 h 1883"/>
                              <a:gd name="T232" fmla="+- 0 2232 920"/>
                              <a:gd name="T233" fmla="*/ T232 w 1389"/>
                              <a:gd name="T234" fmla="+- 0 4261 3395"/>
                              <a:gd name="T235" fmla="*/ 4261 h 1883"/>
                              <a:gd name="T236" fmla="+- 0 2306 920"/>
                              <a:gd name="T237" fmla="*/ T236 w 1389"/>
                              <a:gd name="T238" fmla="+- 0 4130 3395"/>
                              <a:gd name="T239" fmla="*/ 4130 h 1883"/>
                            </a:gdLst>
                            <a:ahLst/>
                            <a:cxnLst>
                              <a:cxn ang="0">
                                <a:pos x="T1" y="T3"/>
                              </a:cxn>
                              <a:cxn ang="0">
                                <a:pos x="T5" y="T7"/>
                              </a:cxn>
                              <a:cxn ang="0">
                                <a:pos x="T9" y="T11"/>
                              </a:cxn>
                              <a:cxn ang="0">
                                <a:pos x="T13" y="T15"/>
                              </a:cxn>
                              <a:cxn ang="0">
                                <a:pos x="T17" y="T19"/>
                              </a:cxn>
                              <a:cxn ang="0">
                                <a:pos x="T21" y="T23"/>
                              </a:cxn>
                              <a:cxn ang="0">
                                <a:pos x="T25" y="T27"/>
                              </a:cxn>
                              <a:cxn ang="0">
                                <a:pos x="T29" y="T31"/>
                              </a:cxn>
                              <a:cxn ang="0">
                                <a:pos x="T33" y="T35"/>
                              </a:cxn>
                              <a:cxn ang="0">
                                <a:pos x="T37" y="T39"/>
                              </a:cxn>
                              <a:cxn ang="0">
                                <a:pos x="T41" y="T43"/>
                              </a:cxn>
                              <a:cxn ang="0">
                                <a:pos x="T45" y="T47"/>
                              </a:cxn>
                              <a:cxn ang="0">
                                <a:pos x="T49" y="T51"/>
                              </a:cxn>
                              <a:cxn ang="0">
                                <a:pos x="T53" y="T55"/>
                              </a:cxn>
                              <a:cxn ang="0">
                                <a:pos x="T57" y="T59"/>
                              </a:cxn>
                              <a:cxn ang="0">
                                <a:pos x="T61" y="T63"/>
                              </a:cxn>
                              <a:cxn ang="0">
                                <a:pos x="T65" y="T67"/>
                              </a:cxn>
                              <a:cxn ang="0">
                                <a:pos x="T69" y="T71"/>
                              </a:cxn>
                              <a:cxn ang="0">
                                <a:pos x="T73" y="T75"/>
                              </a:cxn>
                              <a:cxn ang="0">
                                <a:pos x="T77" y="T79"/>
                              </a:cxn>
                              <a:cxn ang="0">
                                <a:pos x="T81" y="T83"/>
                              </a:cxn>
                              <a:cxn ang="0">
                                <a:pos x="T85" y="T87"/>
                              </a:cxn>
                              <a:cxn ang="0">
                                <a:pos x="T89" y="T91"/>
                              </a:cxn>
                              <a:cxn ang="0">
                                <a:pos x="T93" y="T95"/>
                              </a:cxn>
                              <a:cxn ang="0">
                                <a:pos x="T97" y="T99"/>
                              </a:cxn>
                              <a:cxn ang="0">
                                <a:pos x="T101" y="T103"/>
                              </a:cxn>
                              <a:cxn ang="0">
                                <a:pos x="T105" y="T107"/>
                              </a:cxn>
                              <a:cxn ang="0">
                                <a:pos x="T109" y="T111"/>
                              </a:cxn>
                              <a:cxn ang="0">
                                <a:pos x="T113" y="T115"/>
                              </a:cxn>
                              <a:cxn ang="0">
                                <a:pos x="T117" y="T119"/>
                              </a:cxn>
                              <a:cxn ang="0">
                                <a:pos x="T121" y="T123"/>
                              </a:cxn>
                              <a:cxn ang="0">
                                <a:pos x="T125" y="T127"/>
                              </a:cxn>
                              <a:cxn ang="0">
                                <a:pos x="T129" y="T131"/>
                              </a:cxn>
                              <a:cxn ang="0">
                                <a:pos x="T133" y="T135"/>
                              </a:cxn>
                              <a:cxn ang="0">
                                <a:pos x="T137" y="T139"/>
                              </a:cxn>
                              <a:cxn ang="0">
                                <a:pos x="T141" y="T143"/>
                              </a:cxn>
                              <a:cxn ang="0">
                                <a:pos x="T145" y="T147"/>
                              </a:cxn>
                              <a:cxn ang="0">
                                <a:pos x="T149" y="T151"/>
                              </a:cxn>
                              <a:cxn ang="0">
                                <a:pos x="T153" y="T155"/>
                              </a:cxn>
                              <a:cxn ang="0">
                                <a:pos x="T157" y="T159"/>
                              </a:cxn>
                              <a:cxn ang="0">
                                <a:pos x="T161" y="T163"/>
                              </a:cxn>
                              <a:cxn ang="0">
                                <a:pos x="T165" y="T167"/>
                              </a:cxn>
                              <a:cxn ang="0">
                                <a:pos x="T169" y="T171"/>
                              </a:cxn>
                              <a:cxn ang="0">
                                <a:pos x="T173" y="T175"/>
                              </a:cxn>
                              <a:cxn ang="0">
                                <a:pos x="T177" y="T179"/>
                              </a:cxn>
                              <a:cxn ang="0">
                                <a:pos x="T181" y="T183"/>
                              </a:cxn>
                              <a:cxn ang="0">
                                <a:pos x="T185" y="T187"/>
                              </a:cxn>
                              <a:cxn ang="0">
                                <a:pos x="T189" y="T191"/>
                              </a:cxn>
                              <a:cxn ang="0">
                                <a:pos x="T193" y="T195"/>
                              </a:cxn>
                              <a:cxn ang="0">
                                <a:pos x="T197" y="T199"/>
                              </a:cxn>
                              <a:cxn ang="0">
                                <a:pos x="T201" y="T203"/>
                              </a:cxn>
                              <a:cxn ang="0">
                                <a:pos x="T205" y="T207"/>
                              </a:cxn>
                              <a:cxn ang="0">
                                <a:pos x="T209" y="T211"/>
                              </a:cxn>
                              <a:cxn ang="0">
                                <a:pos x="T213" y="T215"/>
                              </a:cxn>
                              <a:cxn ang="0">
                                <a:pos x="T217" y="T219"/>
                              </a:cxn>
                              <a:cxn ang="0">
                                <a:pos x="T221" y="T223"/>
                              </a:cxn>
                              <a:cxn ang="0">
                                <a:pos x="T225" y="T227"/>
                              </a:cxn>
                              <a:cxn ang="0">
                                <a:pos x="T229" y="T231"/>
                              </a:cxn>
                              <a:cxn ang="0">
                                <a:pos x="T233" y="T235"/>
                              </a:cxn>
                              <a:cxn ang="0">
                                <a:pos x="T237" y="T239"/>
                              </a:cxn>
                            </a:cxnLst>
                            <a:rect l="0" t="0" r="r" b="b"/>
                            <a:pathLst>
                              <a:path w="1389" h="1883">
                                <a:moveTo>
                                  <a:pt x="418" y="1674"/>
                                </a:moveTo>
                                <a:lnTo>
                                  <a:pt x="418" y="1663"/>
                                </a:lnTo>
                                <a:lnTo>
                                  <a:pt x="417" y="1653"/>
                                </a:lnTo>
                                <a:lnTo>
                                  <a:pt x="416" y="1643"/>
                                </a:lnTo>
                                <a:lnTo>
                                  <a:pt x="414" y="1633"/>
                                </a:lnTo>
                                <a:lnTo>
                                  <a:pt x="412" y="1623"/>
                                </a:lnTo>
                                <a:lnTo>
                                  <a:pt x="409" y="1613"/>
                                </a:lnTo>
                                <a:lnTo>
                                  <a:pt x="406" y="1603"/>
                                </a:lnTo>
                                <a:lnTo>
                                  <a:pt x="403" y="1594"/>
                                </a:lnTo>
                                <a:lnTo>
                                  <a:pt x="398" y="1584"/>
                                </a:lnTo>
                                <a:lnTo>
                                  <a:pt x="394" y="1575"/>
                                </a:lnTo>
                                <a:lnTo>
                                  <a:pt x="389" y="1566"/>
                                </a:lnTo>
                                <a:lnTo>
                                  <a:pt x="383" y="1557"/>
                                </a:lnTo>
                                <a:lnTo>
                                  <a:pt x="377" y="1549"/>
                                </a:lnTo>
                                <a:lnTo>
                                  <a:pt x="371" y="1541"/>
                                </a:lnTo>
                                <a:lnTo>
                                  <a:pt x="364" y="1533"/>
                                </a:lnTo>
                                <a:lnTo>
                                  <a:pt x="357" y="1526"/>
                                </a:lnTo>
                                <a:lnTo>
                                  <a:pt x="350" y="1519"/>
                                </a:lnTo>
                                <a:lnTo>
                                  <a:pt x="342" y="1512"/>
                                </a:lnTo>
                                <a:lnTo>
                                  <a:pt x="334" y="1506"/>
                                </a:lnTo>
                                <a:lnTo>
                                  <a:pt x="326" y="1500"/>
                                </a:lnTo>
                                <a:lnTo>
                                  <a:pt x="317" y="1494"/>
                                </a:lnTo>
                                <a:lnTo>
                                  <a:pt x="308" y="1489"/>
                                </a:lnTo>
                                <a:lnTo>
                                  <a:pt x="299" y="1485"/>
                                </a:lnTo>
                                <a:lnTo>
                                  <a:pt x="289" y="1480"/>
                                </a:lnTo>
                                <a:lnTo>
                                  <a:pt x="280" y="1477"/>
                                </a:lnTo>
                                <a:lnTo>
                                  <a:pt x="270" y="1474"/>
                                </a:lnTo>
                                <a:lnTo>
                                  <a:pt x="260" y="1471"/>
                                </a:lnTo>
                                <a:lnTo>
                                  <a:pt x="250" y="1469"/>
                                </a:lnTo>
                                <a:lnTo>
                                  <a:pt x="240" y="1467"/>
                                </a:lnTo>
                                <a:lnTo>
                                  <a:pt x="230" y="1466"/>
                                </a:lnTo>
                                <a:lnTo>
                                  <a:pt x="220" y="1465"/>
                                </a:lnTo>
                                <a:lnTo>
                                  <a:pt x="209" y="1465"/>
                                </a:lnTo>
                                <a:lnTo>
                                  <a:pt x="199" y="1465"/>
                                </a:lnTo>
                                <a:lnTo>
                                  <a:pt x="189" y="1466"/>
                                </a:lnTo>
                                <a:lnTo>
                                  <a:pt x="179" y="1467"/>
                                </a:lnTo>
                                <a:lnTo>
                                  <a:pt x="168" y="1469"/>
                                </a:lnTo>
                                <a:lnTo>
                                  <a:pt x="158" y="1471"/>
                                </a:lnTo>
                                <a:lnTo>
                                  <a:pt x="149" y="1474"/>
                                </a:lnTo>
                                <a:lnTo>
                                  <a:pt x="139" y="1477"/>
                                </a:lnTo>
                                <a:lnTo>
                                  <a:pt x="129" y="1480"/>
                                </a:lnTo>
                                <a:lnTo>
                                  <a:pt x="120" y="1485"/>
                                </a:lnTo>
                                <a:lnTo>
                                  <a:pt x="111" y="1489"/>
                                </a:lnTo>
                                <a:lnTo>
                                  <a:pt x="102" y="1494"/>
                                </a:lnTo>
                                <a:lnTo>
                                  <a:pt x="93" y="1500"/>
                                </a:lnTo>
                                <a:lnTo>
                                  <a:pt x="85" y="1506"/>
                                </a:lnTo>
                                <a:lnTo>
                                  <a:pt x="77" y="1512"/>
                                </a:lnTo>
                                <a:lnTo>
                                  <a:pt x="69" y="1519"/>
                                </a:lnTo>
                                <a:lnTo>
                                  <a:pt x="61" y="1526"/>
                                </a:lnTo>
                                <a:lnTo>
                                  <a:pt x="54" y="1533"/>
                                </a:lnTo>
                                <a:lnTo>
                                  <a:pt x="48" y="1541"/>
                                </a:lnTo>
                                <a:lnTo>
                                  <a:pt x="41" y="1549"/>
                                </a:lnTo>
                                <a:lnTo>
                                  <a:pt x="35" y="1557"/>
                                </a:lnTo>
                                <a:lnTo>
                                  <a:pt x="30" y="1566"/>
                                </a:lnTo>
                                <a:lnTo>
                                  <a:pt x="25" y="1575"/>
                                </a:lnTo>
                                <a:lnTo>
                                  <a:pt x="20" y="1584"/>
                                </a:lnTo>
                                <a:lnTo>
                                  <a:pt x="16" y="1594"/>
                                </a:lnTo>
                                <a:lnTo>
                                  <a:pt x="12" y="1603"/>
                                </a:lnTo>
                                <a:lnTo>
                                  <a:pt x="9" y="1613"/>
                                </a:lnTo>
                                <a:lnTo>
                                  <a:pt x="6" y="1623"/>
                                </a:lnTo>
                                <a:lnTo>
                                  <a:pt x="4" y="1633"/>
                                </a:lnTo>
                                <a:lnTo>
                                  <a:pt x="2" y="1643"/>
                                </a:lnTo>
                                <a:lnTo>
                                  <a:pt x="1" y="1653"/>
                                </a:lnTo>
                                <a:lnTo>
                                  <a:pt x="0" y="1663"/>
                                </a:lnTo>
                                <a:lnTo>
                                  <a:pt x="0" y="1674"/>
                                </a:lnTo>
                                <a:lnTo>
                                  <a:pt x="0" y="1684"/>
                                </a:lnTo>
                                <a:lnTo>
                                  <a:pt x="1" y="1694"/>
                                </a:lnTo>
                                <a:lnTo>
                                  <a:pt x="2" y="1704"/>
                                </a:lnTo>
                                <a:lnTo>
                                  <a:pt x="4" y="1714"/>
                                </a:lnTo>
                                <a:lnTo>
                                  <a:pt x="6" y="1725"/>
                                </a:lnTo>
                                <a:lnTo>
                                  <a:pt x="9" y="1734"/>
                                </a:lnTo>
                                <a:lnTo>
                                  <a:pt x="12" y="1744"/>
                                </a:lnTo>
                                <a:lnTo>
                                  <a:pt x="16" y="1754"/>
                                </a:lnTo>
                                <a:lnTo>
                                  <a:pt x="20" y="1763"/>
                                </a:lnTo>
                                <a:lnTo>
                                  <a:pt x="25" y="1772"/>
                                </a:lnTo>
                                <a:lnTo>
                                  <a:pt x="30" y="1781"/>
                                </a:lnTo>
                                <a:lnTo>
                                  <a:pt x="35" y="1790"/>
                                </a:lnTo>
                                <a:lnTo>
                                  <a:pt x="41" y="1798"/>
                                </a:lnTo>
                                <a:lnTo>
                                  <a:pt x="48" y="1806"/>
                                </a:lnTo>
                                <a:lnTo>
                                  <a:pt x="54" y="1814"/>
                                </a:lnTo>
                                <a:lnTo>
                                  <a:pt x="61" y="1822"/>
                                </a:lnTo>
                                <a:lnTo>
                                  <a:pt x="69" y="1829"/>
                                </a:lnTo>
                                <a:lnTo>
                                  <a:pt x="77" y="1835"/>
                                </a:lnTo>
                                <a:lnTo>
                                  <a:pt x="85" y="1842"/>
                                </a:lnTo>
                                <a:lnTo>
                                  <a:pt x="93" y="1848"/>
                                </a:lnTo>
                                <a:lnTo>
                                  <a:pt x="102" y="1853"/>
                                </a:lnTo>
                                <a:lnTo>
                                  <a:pt x="111" y="1858"/>
                                </a:lnTo>
                                <a:lnTo>
                                  <a:pt x="120" y="1863"/>
                                </a:lnTo>
                                <a:lnTo>
                                  <a:pt x="129" y="1867"/>
                                </a:lnTo>
                                <a:lnTo>
                                  <a:pt x="139" y="1871"/>
                                </a:lnTo>
                                <a:lnTo>
                                  <a:pt x="149" y="1874"/>
                                </a:lnTo>
                                <a:lnTo>
                                  <a:pt x="158" y="1877"/>
                                </a:lnTo>
                                <a:lnTo>
                                  <a:pt x="168" y="1879"/>
                                </a:lnTo>
                                <a:lnTo>
                                  <a:pt x="179" y="1881"/>
                                </a:lnTo>
                                <a:lnTo>
                                  <a:pt x="189" y="1882"/>
                                </a:lnTo>
                                <a:lnTo>
                                  <a:pt x="199" y="1883"/>
                                </a:lnTo>
                                <a:lnTo>
                                  <a:pt x="209" y="1883"/>
                                </a:lnTo>
                                <a:lnTo>
                                  <a:pt x="220" y="1883"/>
                                </a:lnTo>
                                <a:lnTo>
                                  <a:pt x="230" y="1882"/>
                                </a:lnTo>
                                <a:lnTo>
                                  <a:pt x="240" y="1881"/>
                                </a:lnTo>
                                <a:lnTo>
                                  <a:pt x="250" y="1879"/>
                                </a:lnTo>
                                <a:lnTo>
                                  <a:pt x="260" y="1877"/>
                                </a:lnTo>
                                <a:lnTo>
                                  <a:pt x="270" y="1874"/>
                                </a:lnTo>
                                <a:lnTo>
                                  <a:pt x="280" y="1871"/>
                                </a:lnTo>
                                <a:lnTo>
                                  <a:pt x="289" y="1867"/>
                                </a:lnTo>
                                <a:lnTo>
                                  <a:pt x="299" y="1863"/>
                                </a:lnTo>
                                <a:lnTo>
                                  <a:pt x="308" y="1858"/>
                                </a:lnTo>
                                <a:lnTo>
                                  <a:pt x="317" y="1853"/>
                                </a:lnTo>
                                <a:lnTo>
                                  <a:pt x="326" y="1848"/>
                                </a:lnTo>
                                <a:lnTo>
                                  <a:pt x="334" y="1842"/>
                                </a:lnTo>
                                <a:lnTo>
                                  <a:pt x="342" y="1835"/>
                                </a:lnTo>
                                <a:lnTo>
                                  <a:pt x="350" y="1829"/>
                                </a:lnTo>
                                <a:lnTo>
                                  <a:pt x="357" y="1822"/>
                                </a:lnTo>
                                <a:lnTo>
                                  <a:pt x="364" y="1814"/>
                                </a:lnTo>
                                <a:lnTo>
                                  <a:pt x="371" y="1806"/>
                                </a:lnTo>
                                <a:lnTo>
                                  <a:pt x="377" y="1798"/>
                                </a:lnTo>
                                <a:lnTo>
                                  <a:pt x="383" y="1790"/>
                                </a:lnTo>
                                <a:lnTo>
                                  <a:pt x="389" y="1781"/>
                                </a:lnTo>
                                <a:lnTo>
                                  <a:pt x="394" y="1772"/>
                                </a:lnTo>
                                <a:lnTo>
                                  <a:pt x="398" y="1763"/>
                                </a:lnTo>
                                <a:lnTo>
                                  <a:pt x="403" y="1754"/>
                                </a:lnTo>
                                <a:lnTo>
                                  <a:pt x="406" y="1744"/>
                                </a:lnTo>
                                <a:lnTo>
                                  <a:pt x="409" y="1734"/>
                                </a:lnTo>
                                <a:lnTo>
                                  <a:pt x="412" y="1725"/>
                                </a:lnTo>
                                <a:lnTo>
                                  <a:pt x="414" y="1714"/>
                                </a:lnTo>
                                <a:lnTo>
                                  <a:pt x="416" y="1704"/>
                                </a:lnTo>
                                <a:lnTo>
                                  <a:pt x="417" y="1694"/>
                                </a:lnTo>
                                <a:lnTo>
                                  <a:pt x="418" y="1684"/>
                                </a:lnTo>
                                <a:lnTo>
                                  <a:pt x="418" y="1674"/>
                                </a:lnTo>
                                <a:close/>
                                <a:moveTo>
                                  <a:pt x="418" y="1179"/>
                                </a:moveTo>
                                <a:lnTo>
                                  <a:pt x="418" y="1169"/>
                                </a:lnTo>
                                <a:lnTo>
                                  <a:pt x="417" y="1159"/>
                                </a:lnTo>
                                <a:lnTo>
                                  <a:pt x="416" y="1149"/>
                                </a:lnTo>
                                <a:lnTo>
                                  <a:pt x="414" y="1138"/>
                                </a:lnTo>
                                <a:lnTo>
                                  <a:pt x="412" y="1128"/>
                                </a:lnTo>
                                <a:lnTo>
                                  <a:pt x="409" y="1119"/>
                                </a:lnTo>
                                <a:lnTo>
                                  <a:pt x="406" y="1109"/>
                                </a:lnTo>
                                <a:lnTo>
                                  <a:pt x="403" y="1099"/>
                                </a:lnTo>
                                <a:lnTo>
                                  <a:pt x="398" y="1090"/>
                                </a:lnTo>
                                <a:lnTo>
                                  <a:pt x="394" y="1081"/>
                                </a:lnTo>
                                <a:lnTo>
                                  <a:pt x="389" y="1072"/>
                                </a:lnTo>
                                <a:lnTo>
                                  <a:pt x="383" y="1063"/>
                                </a:lnTo>
                                <a:lnTo>
                                  <a:pt x="377" y="1055"/>
                                </a:lnTo>
                                <a:lnTo>
                                  <a:pt x="371" y="1047"/>
                                </a:lnTo>
                                <a:lnTo>
                                  <a:pt x="364" y="1039"/>
                                </a:lnTo>
                                <a:lnTo>
                                  <a:pt x="357" y="1031"/>
                                </a:lnTo>
                                <a:lnTo>
                                  <a:pt x="350" y="1024"/>
                                </a:lnTo>
                                <a:lnTo>
                                  <a:pt x="342" y="1018"/>
                                </a:lnTo>
                                <a:lnTo>
                                  <a:pt x="334" y="1011"/>
                                </a:lnTo>
                                <a:lnTo>
                                  <a:pt x="326" y="1005"/>
                                </a:lnTo>
                                <a:lnTo>
                                  <a:pt x="317" y="1000"/>
                                </a:lnTo>
                                <a:lnTo>
                                  <a:pt x="308" y="995"/>
                                </a:lnTo>
                                <a:lnTo>
                                  <a:pt x="299" y="990"/>
                                </a:lnTo>
                                <a:lnTo>
                                  <a:pt x="289" y="986"/>
                                </a:lnTo>
                                <a:lnTo>
                                  <a:pt x="280" y="982"/>
                                </a:lnTo>
                                <a:lnTo>
                                  <a:pt x="270" y="979"/>
                                </a:lnTo>
                                <a:lnTo>
                                  <a:pt x="260" y="976"/>
                                </a:lnTo>
                                <a:lnTo>
                                  <a:pt x="250" y="974"/>
                                </a:lnTo>
                                <a:lnTo>
                                  <a:pt x="240" y="972"/>
                                </a:lnTo>
                                <a:lnTo>
                                  <a:pt x="230" y="971"/>
                                </a:lnTo>
                                <a:lnTo>
                                  <a:pt x="220" y="970"/>
                                </a:lnTo>
                                <a:lnTo>
                                  <a:pt x="209" y="970"/>
                                </a:lnTo>
                                <a:lnTo>
                                  <a:pt x="199" y="970"/>
                                </a:lnTo>
                                <a:lnTo>
                                  <a:pt x="189" y="971"/>
                                </a:lnTo>
                                <a:lnTo>
                                  <a:pt x="179" y="972"/>
                                </a:lnTo>
                                <a:lnTo>
                                  <a:pt x="168" y="974"/>
                                </a:lnTo>
                                <a:lnTo>
                                  <a:pt x="158" y="976"/>
                                </a:lnTo>
                                <a:lnTo>
                                  <a:pt x="149" y="979"/>
                                </a:lnTo>
                                <a:lnTo>
                                  <a:pt x="139" y="982"/>
                                </a:lnTo>
                                <a:lnTo>
                                  <a:pt x="129" y="986"/>
                                </a:lnTo>
                                <a:lnTo>
                                  <a:pt x="120" y="990"/>
                                </a:lnTo>
                                <a:lnTo>
                                  <a:pt x="111" y="995"/>
                                </a:lnTo>
                                <a:lnTo>
                                  <a:pt x="102" y="1000"/>
                                </a:lnTo>
                                <a:lnTo>
                                  <a:pt x="93" y="1005"/>
                                </a:lnTo>
                                <a:lnTo>
                                  <a:pt x="85" y="1011"/>
                                </a:lnTo>
                                <a:lnTo>
                                  <a:pt x="77" y="1018"/>
                                </a:lnTo>
                                <a:lnTo>
                                  <a:pt x="69" y="1024"/>
                                </a:lnTo>
                                <a:lnTo>
                                  <a:pt x="61" y="1031"/>
                                </a:lnTo>
                                <a:lnTo>
                                  <a:pt x="54" y="1039"/>
                                </a:lnTo>
                                <a:lnTo>
                                  <a:pt x="48" y="1047"/>
                                </a:lnTo>
                                <a:lnTo>
                                  <a:pt x="41" y="1055"/>
                                </a:lnTo>
                                <a:lnTo>
                                  <a:pt x="35" y="1063"/>
                                </a:lnTo>
                                <a:lnTo>
                                  <a:pt x="30" y="1072"/>
                                </a:lnTo>
                                <a:lnTo>
                                  <a:pt x="25" y="1081"/>
                                </a:lnTo>
                                <a:lnTo>
                                  <a:pt x="20" y="1090"/>
                                </a:lnTo>
                                <a:lnTo>
                                  <a:pt x="16" y="1099"/>
                                </a:lnTo>
                                <a:lnTo>
                                  <a:pt x="12" y="1109"/>
                                </a:lnTo>
                                <a:lnTo>
                                  <a:pt x="9" y="1119"/>
                                </a:lnTo>
                                <a:lnTo>
                                  <a:pt x="6" y="1128"/>
                                </a:lnTo>
                                <a:lnTo>
                                  <a:pt x="4" y="1138"/>
                                </a:lnTo>
                                <a:lnTo>
                                  <a:pt x="2" y="1149"/>
                                </a:lnTo>
                                <a:lnTo>
                                  <a:pt x="1" y="1159"/>
                                </a:lnTo>
                                <a:lnTo>
                                  <a:pt x="0" y="1169"/>
                                </a:lnTo>
                                <a:lnTo>
                                  <a:pt x="0" y="1179"/>
                                </a:lnTo>
                                <a:lnTo>
                                  <a:pt x="0" y="1190"/>
                                </a:lnTo>
                                <a:lnTo>
                                  <a:pt x="1" y="1200"/>
                                </a:lnTo>
                                <a:lnTo>
                                  <a:pt x="2" y="1210"/>
                                </a:lnTo>
                                <a:lnTo>
                                  <a:pt x="4" y="1220"/>
                                </a:lnTo>
                                <a:lnTo>
                                  <a:pt x="6" y="1230"/>
                                </a:lnTo>
                                <a:lnTo>
                                  <a:pt x="9" y="1240"/>
                                </a:lnTo>
                                <a:lnTo>
                                  <a:pt x="12" y="1250"/>
                                </a:lnTo>
                                <a:lnTo>
                                  <a:pt x="16" y="1259"/>
                                </a:lnTo>
                                <a:lnTo>
                                  <a:pt x="20" y="1269"/>
                                </a:lnTo>
                                <a:lnTo>
                                  <a:pt x="25" y="1278"/>
                                </a:lnTo>
                                <a:lnTo>
                                  <a:pt x="30" y="1287"/>
                                </a:lnTo>
                                <a:lnTo>
                                  <a:pt x="35" y="1295"/>
                                </a:lnTo>
                                <a:lnTo>
                                  <a:pt x="41" y="1304"/>
                                </a:lnTo>
                                <a:lnTo>
                                  <a:pt x="48" y="1312"/>
                                </a:lnTo>
                                <a:lnTo>
                                  <a:pt x="54" y="1320"/>
                                </a:lnTo>
                                <a:lnTo>
                                  <a:pt x="61" y="1327"/>
                                </a:lnTo>
                                <a:lnTo>
                                  <a:pt x="69" y="1334"/>
                                </a:lnTo>
                                <a:lnTo>
                                  <a:pt x="77" y="1341"/>
                                </a:lnTo>
                                <a:lnTo>
                                  <a:pt x="85" y="1347"/>
                                </a:lnTo>
                                <a:lnTo>
                                  <a:pt x="93" y="1353"/>
                                </a:lnTo>
                                <a:lnTo>
                                  <a:pt x="102" y="1359"/>
                                </a:lnTo>
                                <a:lnTo>
                                  <a:pt x="111" y="1364"/>
                                </a:lnTo>
                                <a:lnTo>
                                  <a:pt x="120" y="1368"/>
                                </a:lnTo>
                                <a:lnTo>
                                  <a:pt x="129" y="1373"/>
                                </a:lnTo>
                                <a:lnTo>
                                  <a:pt x="139" y="1376"/>
                                </a:lnTo>
                                <a:lnTo>
                                  <a:pt x="149" y="1379"/>
                                </a:lnTo>
                                <a:lnTo>
                                  <a:pt x="158" y="1382"/>
                                </a:lnTo>
                                <a:lnTo>
                                  <a:pt x="168" y="1384"/>
                                </a:lnTo>
                                <a:lnTo>
                                  <a:pt x="179" y="1386"/>
                                </a:lnTo>
                                <a:lnTo>
                                  <a:pt x="189" y="1387"/>
                                </a:lnTo>
                                <a:lnTo>
                                  <a:pt x="199" y="1388"/>
                                </a:lnTo>
                                <a:lnTo>
                                  <a:pt x="209" y="1388"/>
                                </a:lnTo>
                                <a:lnTo>
                                  <a:pt x="220" y="1388"/>
                                </a:lnTo>
                                <a:lnTo>
                                  <a:pt x="230" y="1387"/>
                                </a:lnTo>
                                <a:lnTo>
                                  <a:pt x="240" y="1386"/>
                                </a:lnTo>
                                <a:lnTo>
                                  <a:pt x="250" y="1384"/>
                                </a:lnTo>
                                <a:lnTo>
                                  <a:pt x="260" y="1382"/>
                                </a:lnTo>
                                <a:lnTo>
                                  <a:pt x="270" y="1379"/>
                                </a:lnTo>
                                <a:lnTo>
                                  <a:pt x="280" y="1376"/>
                                </a:lnTo>
                                <a:lnTo>
                                  <a:pt x="289" y="1373"/>
                                </a:lnTo>
                                <a:lnTo>
                                  <a:pt x="299" y="1368"/>
                                </a:lnTo>
                                <a:lnTo>
                                  <a:pt x="308" y="1364"/>
                                </a:lnTo>
                                <a:lnTo>
                                  <a:pt x="317" y="1359"/>
                                </a:lnTo>
                                <a:lnTo>
                                  <a:pt x="326" y="1353"/>
                                </a:lnTo>
                                <a:lnTo>
                                  <a:pt x="334" y="1347"/>
                                </a:lnTo>
                                <a:lnTo>
                                  <a:pt x="342" y="1341"/>
                                </a:lnTo>
                                <a:lnTo>
                                  <a:pt x="350" y="1334"/>
                                </a:lnTo>
                                <a:lnTo>
                                  <a:pt x="357" y="1327"/>
                                </a:lnTo>
                                <a:lnTo>
                                  <a:pt x="364" y="1320"/>
                                </a:lnTo>
                                <a:lnTo>
                                  <a:pt x="371" y="1312"/>
                                </a:lnTo>
                                <a:lnTo>
                                  <a:pt x="377" y="1304"/>
                                </a:lnTo>
                                <a:lnTo>
                                  <a:pt x="383" y="1295"/>
                                </a:lnTo>
                                <a:lnTo>
                                  <a:pt x="389" y="1287"/>
                                </a:lnTo>
                                <a:lnTo>
                                  <a:pt x="394" y="1278"/>
                                </a:lnTo>
                                <a:lnTo>
                                  <a:pt x="398" y="1269"/>
                                </a:lnTo>
                                <a:lnTo>
                                  <a:pt x="403" y="1259"/>
                                </a:lnTo>
                                <a:lnTo>
                                  <a:pt x="406" y="1250"/>
                                </a:lnTo>
                                <a:lnTo>
                                  <a:pt x="409" y="1240"/>
                                </a:lnTo>
                                <a:lnTo>
                                  <a:pt x="412" y="1230"/>
                                </a:lnTo>
                                <a:lnTo>
                                  <a:pt x="414" y="1220"/>
                                </a:lnTo>
                                <a:lnTo>
                                  <a:pt x="416" y="1210"/>
                                </a:lnTo>
                                <a:lnTo>
                                  <a:pt x="417" y="1200"/>
                                </a:lnTo>
                                <a:lnTo>
                                  <a:pt x="418" y="1190"/>
                                </a:lnTo>
                                <a:lnTo>
                                  <a:pt x="418" y="1179"/>
                                </a:lnTo>
                                <a:close/>
                                <a:moveTo>
                                  <a:pt x="418" y="704"/>
                                </a:moveTo>
                                <a:lnTo>
                                  <a:pt x="418" y="694"/>
                                </a:lnTo>
                                <a:lnTo>
                                  <a:pt x="417" y="683"/>
                                </a:lnTo>
                                <a:lnTo>
                                  <a:pt x="416" y="673"/>
                                </a:lnTo>
                                <a:lnTo>
                                  <a:pt x="414" y="663"/>
                                </a:lnTo>
                                <a:lnTo>
                                  <a:pt x="412" y="653"/>
                                </a:lnTo>
                                <a:lnTo>
                                  <a:pt x="409" y="643"/>
                                </a:lnTo>
                                <a:lnTo>
                                  <a:pt x="406" y="633"/>
                                </a:lnTo>
                                <a:lnTo>
                                  <a:pt x="403" y="624"/>
                                </a:lnTo>
                                <a:lnTo>
                                  <a:pt x="398" y="614"/>
                                </a:lnTo>
                                <a:lnTo>
                                  <a:pt x="394" y="605"/>
                                </a:lnTo>
                                <a:lnTo>
                                  <a:pt x="389" y="596"/>
                                </a:lnTo>
                                <a:lnTo>
                                  <a:pt x="383" y="588"/>
                                </a:lnTo>
                                <a:lnTo>
                                  <a:pt x="377" y="579"/>
                                </a:lnTo>
                                <a:lnTo>
                                  <a:pt x="371" y="571"/>
                                </a:lnTo>
                                <a:lnTo>
                                  <a:pt x="364" y="563"/>
                                </a:lnTo>
                                <a:lnTo>
                                  <a:pt x="357" y="556"/>
                                </a:lnTo>
                                <a:lnTo>
                                  <a:pt x="350" y="549"/>
                                </a:lnTo>
                                <a:lnTo>
                                  <a:pt x="342" y="542"/>
                                </a:lnTo>
                                <a:lnTo>
                                  <a:pt x="334" y="536"/>
                                </a:lnTo>
                                <a:lnTo>
                                  <a:pt x="326" y="530"/>
                                </a:lnTo>
                                <a:lnTo>
                                  <a:pt x="317" y="524"/>
                                </a:lnTo>
                                <a:lnTo>
                                  <a:pt x="308" y="519"/>
                                </a:lnTo>
                                <a:lnTo>
                                  <a:pt x="299" y="515"/>
                                </a:lnTo>
                                <a:lnTo>
                                  <a:pt x="289" y="511"/>
                                </a:lnTo>
                                <a:lnTo>
                                  <a:pt x="280" y="507"/>
                                </a:lnTo>
                                <a:lnTo>
                                  <a:pt x="270" y="504"/>
                                </a:lnTo>
                                <a:lnTo>
                                  <a:pt x="260" y="501"/>
                                </a:lnTo>
                                <a:lnTo>
                                  <a:pt x="250" y="499"/>
                                </a:lnTo>
                                <a:lnTo>
                                  <a:pt x="240" y="497"/>
                                </a:lnTo>
                                <a:lnTo>
                                  <a:pt x="230" y="496"/>
                                </a:lnTo>
                                <a:lnTo>
                                  <a:pt x="220" y="495"/>
                                </a:lnTo>
                                <a:lnTo>
                                  <a:pt x="209" y="495"/>
                                </a:lnTo>
                                <a:lnTo>
                                  <a:pt x="199" y="495"/>
                                </a:lnTo>
                                <a:lnTo>
                                  <a:pt x="189" y="496"/>
                                </a:lnTo>
                                <a:lnTo>
                                  <a:pt x="179" y="497"/>
                                </a:lnTo>
                                <a:lnTo>
                                  <a:pt x="168" y="499"/>
                                </a:lnTo>
                                <a:lnTo>
                                  <a:pt x="158" y="501"/>
                                </a:lnTo>
                                <a:lnTo>
                                  <a:pt x="149" y="504"/>
                                </a:lnTo>
                                <a:lnTo>
                                  <a:pt x="139" y="507"/>
                                </a:lnTo>
                                <a:lnTo>
                                  <a:pt x="129" y="511"/>
                                </a:lnTo>
                                <a:lnTo>
                                  <a:pt x="120" y="515"/>
                                </a:lnTo>
                                <a:lnTo>
                                  <a:pt x="111" y="519"/>
                                </a:lnTo>
                                <a:lnTo>
                                  <a:pt x="102" y="524"/>
                                </a:lnTo>
                                <a:lnTo>
                                  <a:pt x="93" y="530"/>
                                </a:lnTo>
                                <a:lnTo>
                                  <a:pt x="85" y="536"/>
                                </a:lnTo>
                                <a:lnTo>
                                  <a:pt x="77" y="542"/>
                                </a:lnTo>
                                <a:lnTo>
                                  <a:pt x="69" y="549"/>
                                </a:lnTo>
                                <a:lnTo>
                                  <a:pt x="61" y="556"/>
                                </a:lnTo>
                                <a:lnTo>
                                  <a:pt x="54" y="563"/>
                                </a:lnTo>
                                <a:lnTo>
                                  <a:pt x="48" y="571"/>
                                </a:lnTo>
                                <a:lnTo>
                                  <a:pt x="41" y="579"/>
                                </a:lnTo>
                                <a:lnTo>
                                  <a:pt x="35" y="588"/>
                                </a:lnTo>
                                <a:lnTo>
                                  <a:pt x="30" y="596"/>
                                </a:lnTo>
                                <a:lnTo>
                                  <a:pt x="25" y="605"/>
                                </a:lnTo>
                                <a:lnTo>
                                  <a:pt x="20" y="614"/>
                                </a:lnTo>
                                <a:lnTo>
                                  <a:pt x="16" y="624"/>
                                </a:lnTo>
                                <a:lnTo>
                                  <a:pt x="12" y="633"/>
                                </a:lnTo>
                                <a:lnTo>
                                  <a:pt x="9" y="643"/>
                                </a:lnTo>
                                <a:lnTo>
                                  <a:pt x="6" y="653"/>
                                </a:lnTo>
                                <a:lnTo>
                                  <a:pt x="4" y="663"/>
                                </a:lnTo>
                                <a:lnTo>
                                  <a:pt x="2" y="673"/>
                                </a:lnTo>
                                <a:lnTo>
                                  <a:pt x="1" y="683"/>
                                </a:lnTo>
                                <a:lnTo>
                                  <a:pt x="0" y="694"/>
                                </a:lnTo>
                                <a:lnTo>
                                  <a:pt x="0" y="704"/>
                                </a:lnTo>
                                <a:lnTo>
                                  <a:pt x="0" y="714"/>
                                </a:lnTo>
                                <a:lnTo>
                                  <a:pt x="1" y="724"/>
                                </a:lnTo>
                                <a:lnTo>
                                  <a:pt x="2" y="735"/>
                                </a:lnTo>
                                <a:lnTo>
                                  <a:pt x="4" y="745"/>
                                </a:lnTo>
                                <a:lnTo>
                                  <a:pt x="6" y="755"/>
                                </a:lnTo>
                                <a:lnTo>
                                  <a:pt x="9" y="765"/>
                                </a:lnTo>
                                <a:lnTo>
                                  <a:pt x="12" y="774"/>
                                </a:lnTo>
                                <a:lnTo>
                                  <a:pt x="16" y="784"/>
                                </a:lnTo>
                                <a:lnTo>
                                  <a:pt x="20" y="793"/>
                                </a:lnTo>
                                <a:lnTo>
                                  <a:pt x="25" y="802"/>
                                </a:lnTo>
                                <a:lnTo>
                                  <a:pt x="30" y="811"/>
                                </a:lnTo>
                                <a:lnTo>
                                  <a:pt x="35" y="820"/>
                                </a:lnTo>
                                <a:lnTo>
                                  <a:pt x="41" y="828"/>
                                </a:lnTo>
                                <a:lnTo>
                                  <a:pt x="48" y="837"/>
                                </a:lnTo>
                                <a:lnTo>
                                  <a:pt x="54" y="844"/>
                                </a:lnTo>
                                <a:lnTo>
                                  <a:pt x="61" y="852"/>
                                </a:lnTo>
                                <a:lnTo>
                                  <a:pt x="69" y="859"/>
                                </a:lnTo>
                                <a:lnTo>
                                  <a:pt x="77" y="866"/>
                                </a:lnTo>
                                <a:lnTo>
                                  <a:pt x="85" y="872"/>
                                </a:lnTo>
                                <a:lnTo>
                                  <a:pt x="93" y="878"/>
                                </a:lnTo>
                                <a:lnTo>
                                  <a:pt x="102" y="883"/>
                                </a:lnTo>
                                <a:lnTo>
                                  <a:pt x="111" y="888"/>
                                </a:lnTo>
                                <a:lnTo>
                                  <a:pt x="120" y="893"/>
                                </a:lnTo>
                                <a:lnTo>
                                  <a:pt x="129" y="897"/>
                                </a:lnTo>
                                <a:lnTo>
                                  <a:pt x="139" y="901"/>
                                </a:lnTo>
                                <a:lnTo>
                                  <a:pt x="149" y="904"/>
                                </a:lnTo>
                                <a:lnTo>
                                  <a:pt x="158" y="907"/>
                                </a:lnTo>
                                <a:lnTo>
                                  <a:pt x="168" y="909"/>
                                </a:lnTo>
                                <a:lnTo>
                                  <a:pt x="179" y="911"/>
                                </a:lnTo>
                                <a:lnTo>
                                  <a:pt x="189" y="912"/>
                                </a:lnTo>
                                <a:lnTo>
                                  <a:pt x="199" y="913"/>
                                </a:lnTo>
                                <a:lnTo>
                                  <a:pt x="209" y="913"/>
                                </a:lnTo>
                                <a:lnTo>
                                  <a:pt x="220" y="913"/>
                                </a:lnTo>
                                <a:lnTo>
                                  <a:pt x="230" y="912"/>
                                </a:lnTo>
                                <a:lnTo>
                                  <a:pt x="240" y="911"/>
                                </a:lnTo>
                                <a:lnTo>
                                  <a:pt x="250" y="909"/>
                                </a:lnTo>
                                <a:lnTo>
                                  <a:pt x="260" y="907"/>
                                </a:lnTo>
                                <a:lnTo>
                                  <a:pt x="270" y="904"/>
                                </a:lnTo>
                                <a:lnTo>
                                  <a:pt x="280" y="901"/>
                                </a:lnTo>
                                <a:lnTo>
                                  <a:pt x="289" y="897"/>
                                </a:lnTo>
                                <a:lnTo>
                                  <a:pt x="299" y="893"/>
                                </a:lnTo>
                                <a:lnTo>
                                  <a:pt x="308" y="888"/>
                                </a:lnTo>
                                <a:lnTo>
                                  <a:pt x="317" y="883"/>
                                </a:lnTo>
                                <a:lnTo>
                                  <a:pt x="326" y="878"/>
                                </a:lnTo>
                                <a:lnTo>
                                  <a:pt x="334" y="872"/>
                                </a:lnTo>
                                <a:lnTo>
                                  <a:pt x="342" y="866"/>
                                </a:lnTo>
                                <a:lnTo>
                                  <a:pt x="350" y="859"/>
                                </a:lnTo>
                                <a:lnTo>
                                  <a:pt x="357" y="852"/>
                                </a:lnTo>
                                <a:lnTo>
                                  <a:pt x="364" y="844"/>
                                </a:lnTo>
                                <a:lnTo>
                                  <a:pt x="371" y="837"/>
                                </a:lnTo>
                                <a:lnTo>
                                  <a:pt x="377" y="828"/>
                                </a:lnTo>
                                <a:lnTo>
                                  <a:pt x="383" y="820"/>
                                </a:lnTo>
                                <a:lnTo>
                                  <a:pt x="389" y="811"/>
                                </a:lnTo>
                                <a:lnTo>
                                  <a:pt x="394" y="802"/>
                                </a:lnTo>
                                <a:lnTo>
                                  <a:pt x="398" y="793"/>
                                </a:lnTo>
                                <a:lnTo>
                                  <a:pt x="403" y="784"/>
                                </a:lnTo>
                                <a:lnTo>
                                  <a:pt x="406" y="774"/>
                                </a:lnTo>
                                <a:lnTo>
                                  <a:pt x="409" y="765"/>
                                </a:lnTo>
                                <a:lnTo>
                                  <a:pt x="412" y="755"/>
                                </a:lnTo>
                                <a:lnTo>
                                  <a:pt x="414" y="745"/>
                                </a:lnTo>
                                <a:lnTo>
                                  <a:pt x="416" y="735"/>
                                </a:lnTo>
                                <a:lnTo>
                                  <a:pt x="417" y="724"/>
                                </a:lnTo>
                                <a:lnTo>
                                  <a:pt x="418" y="714"/>
                                </a:lnTo>
                                <a:lnTo>
                                  <a:pt x="418" y="704"/>
                                </a:lnTo>
                                <a:close/>
                                <a:moveTo>
                                  <a:pt x="418" y="209"/>
                                </a:moveTo>
                                <a:lnTo>
                                  <a:pt x="418" y="199"/>
                                </a:lnTo>
                                <a:lnTo>
                                  <a:pt x="417" y="189"/>
                                </a:lnTo>
                                <a:lnTo>
                                  <a:pt x="416" y="179"/>
                                </a:lnTo>
                                <a:lnTo>
                                  <a:pt x="414" y="169"/>
                                </a:lnTo>
                                <a:lnTo>
                                  <a:pt x="412" y="159"/>
                                </a:lnTo>
                                <a:lnTo>
                                  <a:pt x="409" y="149"/>
                                </a:lnTo>
                                <a:lnTo>
                                  <a:pt x="406" y="139"/>
                                </a:lnTo>
                                <a:lnTo>
                                  <a:pt x="403" y="129"/>
                                </a:lnTo>
                                <a:lnTo>
                                  <a:pt x="398" y="120"/>
                                </a:lnTo>
                                <a:lnTo>
                                  <a:pt x="394" y="111"/>
                                </a:lnTo>
                                <a:lnTo>
                                  <a:pt x="389" y="102"/>
                                </a:lnTo>
                                <a:lnTo>
                                  <a:pt x="383" y="93"/>
                                </a:lnTo>
                                <a:lnTo>
                                  <a:pt x="377" y="85"/>
                                </a:lnTo>
                                <a:lnTo>
                                  <a:pt x="371" y="77"/>
                                </a:lnTo>
                                <a:lnTo>
                                  <a:pt x="364" y="69"/>
                                </a:lnTo>
                                <a:lnTo>
                                  <a:pt x="357" y="62"/>
                                </a:lnTo>
                                <a:lnTo>
                                  <a:pt x="350" y="54"/>
                                </a:lnTo>
                                <a:lnTo>
                                  <a:pt x="342" y="48"/>
                                </a:lnTo>
                                <a:lnTo>
                                  <a:pt x="334" y="41"/>
                                </a:lnTo>
                                <a:lnTo>
                                  <a:pt x="326" y="36"/>
                                </a:lnTo>
                                <a:lnTo>
                                  <a:pt x="317" y="30"/>
                                </a:lnTo>
                                <a:lnTo>
                                  <a:pt x="308" y="25"/>
                                </a:lnTo>
                                <a:lnTo>
                                  <a:pt x="299" y="20"/>
                                </a:lnTo>
                                <a:lnTo>
                                  <a:pt x="289" y="16"/>
                                </a:lnTo>
                                <a:lnTo>
                                  <a:pt x="280" y="13"/>
                                </a:lnTo>
                                <a:lnTo>
                                  <a:pt x="270" y="9"/>
                                </a:lnTo>
                                <a:lnTo>
                                  <a:pt x="260" y="7"/>
                                </a:lnTo>
                                <a:lnTo>
                                  <a:pt x="250" y="4"/>
                                </a:lnTo>
                                <a:lnTo>
                                  <a:pt x="240" y="3"/>
                                </a:lnTo>
                                <a:lnTo>
                                  <a:pt x="230" y="1"/>
                                </a:lnTo>
                                <a:lnTo>
                                  <a:pt x="220" y="1"/>
                                </a:lnTo>
                                <a:lnTo>
                                  <a:pt x="209" y="0"/>
                                </a:lnTo>
                                <a:lnTo>
                                  <a:pt x="199" y="1"/>
                                </a:lnTo>
                                <a:lnTo>
                                  <a:pt x="189" y="1"/>
                                </a:lnTo>
                                <a:lnTo>
                                  <a:pt x="179" y="3"/>
                                </a:lnTo>
                                <a:lnTo>
                                  <a:pt x="168" y="4"/>
                                </a:lnTo>
                                <a:lnTo>
                                  <a:pt x="158" y="7"/>
                                </a:lnTo>
                                <a:lnTo>
                                  <a:pt x="149" y="9"/>
                                </a:lnTo>
                                <a:lnTo>
                                  <a:pt x="139" y="13"/>
                                </a:lnTo>
                                <a:lnTo>
                                  <a:pt x="129" y="16"/>
                                </a:lnTo>
                                <a:lnTo>
                                  <a:pt x="120" y="20"/>
                                </a:lnTo>
                                <a:lnTo>
                                  <a:pt x="111" y="25"/>
                                </a:lnTo>
                                <a:lnTo>
                                  <a:pt x="102" y="30"/>
                                </a:lnTo>
                                <a:lnTo>
                                  <a:pt x="93" y="36"/>
                                </a:lnTo>
                                <a:lnTo>
                                  <a:pt x="85" y="41"/>
                                </a:lnTo>
                                <a:lnTo>
                                  <a:pt x="77" y="48"/>
                                </a:lnTo>
                                <a:lnTo>
                                  <a:pt x="69" y="54"/>
                                </a:lnTo>
                                <a:lnTo>
                                  <a:pt x="61" y="62"/>
                                </a:lnTo>
                                <a:lnTo>
                                  <a:pt x="54" y="69"/>
                                </a:lnTo>
                                <a:lnTo>
                                  <a:pt x="48" y="77"/>
                                </a:lnTo>
                                <a:lnTo>
                                  <a:pt x="41" y="85"/>
                                </a:lnTo>
                                <a:lnTo>
                                  <a:pt x="35" y="93"/>
                                </a:lnTo>
                                <a:lnTo>
                                  <a:pt x="30" y="102"/>
                                </a:lnTo>
                                <a:lnTo>
                                  <a:pt x="25" y="111"/>
                                </a:lnTo>
                                <a:lnTo>
                                  <a:pt x="20" y="120"/>
                                </a:lnTo>
                                <a:lnTo>
                                  <a:pt x="16" y="129"/>
                                </a:lnTo>
                                <a:lnTo>
                                  <a:pt x="12" y="139"/>
                                </a:lnTo>
                                <a:lnTo>
                                  <a:pt x="9" y="149"/>
                                </a:lnTo>
                                <a:lnTo>
                                  <a:pt x="6" y="159"/>
                                </a:lnTo>
                                <a:lnTo>
                                  <a:pt x="4" y="169"/>
                                </a:lnTo>
                                <a:lnTo>
                                  <a:pt x="2" y="179"/>
                                </a:lnTo>
                                <a:lnTo>
                                  <a:pt x="1" y="189"/>
                                </a:lnTo>
                                <a:lnTo>
                                  <a:pt x="0" y="199"/>
                                </a:lnTo>
                                <a:lnTo>
                                  <a:pt x="0" y="209"/>
                                </a:lnTo>
                                <a:lnTo>
                                  <a:pt x="0" y="220"/>
                                </a:lnTo>
                                <a:lnTo>
                                  <a:pt x="1" y="230"/>
                                </a:lnTo>
                                <a:lnTo>
                                  <a:pt x="2" y="240"/>
                                </a:lnTo>
                                <a:lnTo>
                                  <a:pt x="4" y="250"/>
                                </a:lnTo>
                                <a:lnTo>
                                  <a:pt x="6" y="260"/>
                                </a:lnTo>
                                <a:lnTo>
                                  <a:pt x="9" y="270"/>
                                </a:lnTo>
                                <a:lnTo>
                                  <a:pt x="12" y="280"/>
                                </a:lnTo>
                                <a:lnTo>
                                  <a:pt x="16" y="290"/>
                                </a:lnTo>
                                <a:lnTo>
                                  <a:pt x="20" y="299"/>
                                </a:lnTo>
                                <a:lnTo>
                                  <a:pt x="25" y="308"/>
                                </a:lnTo>
                                <a:lnTo>
                                  <a:pt x="30" y="317"/>
                                </a:lnTo>
                                <a:lnTo>
                                  <a:pt x="35" y="326"/>
                                </a:lnTo>
                                <a:lnTo>
                                  <a:pt x="41" y="334"/>
                                </a:lnTo>
                                <a:lnTo>
                                  <a:pt x="48" y="342"/>
                                </a:lnTo>
                                <a:lnTo>
                                  <a:pt x="54" y="350"/>
                                </a:lnTo>
                                <a:lnTo>
                                  <a:pt x="61" y="357"/>
                                </a:lnTo>
                                <a:lnTo>
                                  <a:pt x="69" y="364"/>
                                </a:lnTo>
                                <a:lnTo>
                                  <a:pt x="77" y="371"/>
                                </a:lnTo>
                                <a:lnTo>
                                  <a:pt x="85" y="377"/>
                                </a:lnTo>
                                <a:lnTo>
                                  <a:pt x="93" y="383"/>
                                </a:lnTo>
                                <a:lnTo>
                                  <a:pt x="102" y="389"/>
                                </a:lnTo>
                                <a:lnTo>
                                  <a:pt x="111" y="394"/>
                                </a:lnTo>
                                <a:lnTo>
                                  <a:pt x="120" y="399"/>
                                </a:lnTo>
                                <a:lnTo>
                                  <a:pt x="129" y="403"/>
                                </a:lnTo>
                                <a:lnTo>
                                  <a:pt x="139" y="406"/>
                                </a:lnTo>
                                <a:lnTo>
                                  <a:pt x="149" y="410"/>
                                </a:lnTo>
                                <a:lnTo>
                                  <a:pt x="158" y="412"/>
                                </a:lnTo>
                                <a:lnTo>
                                  <a:pt x="168" y="415"/>
                                </a:lnTo>
                                <a:lnTo>
                                  <a:pt x="179" y="416"/>
                                </a:lnTo>
                                <a:lnTo>
                                  <a:pt x="189" y="418"/>
                                </a:lnTo>
                                <a:lnTo>
                                  <a:pt x="199" y="418"/>
                                </a:lnTo>
                                <a:lnTo>
                                  <a:pt x="209" y="419"/>
                                </a:lnTo>
                                <a:lnTo>
                                  <a:pt x="220" y="418"/>
                                </a:lnTo>
                                <a:lnTo>
                                  <a:pt x="230" y="418"/>
                                </a:lnTo>
                                <a:lnTo>
                                  <a:pt x="240" y="416"/>
                                </a:lnTo>
                                <a:lnTo>
                                  <a:pt x="250" y="415"/>
                                </a:lnTo>
                                <a:lnTo>
                                  <a:pt x="260" y="412"/>
                                </a:lnTo>
                                <a:lnTo>
                                  <a:pt x="270" y="410"/>
                                </a:lnTo>
                                <a:lnTo>
                                  <a:pt x="280" y="406"/>
                                </a:lnTo>
                                <a:lnTo>
                                  <a:pt x="289" y="403"/>
                                </a:lnTo>
                                <a:lnTo>
                                  <a:pt x="299" y="399"/>
                                </a:lnTo>
                                <a:lnTo>
                                  <a:pt x="308" y="394"/>
                                </a:lnTo>
                                <a:lnTo>
                                  <a:pt x="317" y="389"/>
                                </a:lnTo>
                                <a:lnTo>
                                  <a:pt x="326" y="383"/>
                                </a:lnTo>
                                <a:lnTo>
                                  <a:pt x="334" y="377"/>
                                </a:lnTo>
                                <a:lnTo>
                                  <a:pt x="342" y="371"/>
                                </a:lnTo>
                                <a:lnTo>
                                  <a:pt x="350" y="364"/>
                                </a:lnTo>
                                <a:lnTo>
                                  <a:pt x="357" y="357"/>
                                </a:lnTo>
                                <a:lnTo>
                                  <a:pt x="364" y="350"/>
                                </a:lnTo>
                                <a:lnTo>
                                  <a:pt x="371" y="342"/>
                                </a:lnTo>
                                <a:lnTo>
                                  <a:pt x="377" y="334"/>
                                </a:lnTo>
                                <a:lnTo>
                                  <a:pt x="383" y="326"/>
                                </a:lnTo>
                                <a:lnTo>
                                  <a:pt x="389" y="317"/>
                                </a:lnTo>
                                <a:lnTo>
                                  <a:pt x="394" y="308"/>
                                </a:lnTo>
                                <a:lnTo>
                                  <a:pt x="398" y="299"/>
                                </a:lnTo>
                                <a:lnTo>
                                  <a:pt x="403" y="290"/>
                                </a:lnTo>
                                <a:lnTo>
                                  <a:pt x="406" y="280"/>
                                </a:lnTo>
                                <a:lnTo>
                                  <a:pt x="409" y="270"/>
                                </a:lnTo>
                                <a:lnTo>
                                  <a:pt x="412" y="260"/>
                                </a:lnTo>
                                <a:lnTo>
                                  <a:pt x="414" y="250"/>
                                </a:lnTo>
                                <a:lnTo>
                                  <a:pt x="416" y="240"/>
                                </a:lnTo>
                                <a:lnTo>
                                  <a:pt x="417" y="230"/>
                                </a:lnTo>
                                <a:lnTo>
                                  <a:pt x="418" y="220"/>
                                </a:lnTo>
                                <a:lnTo>
                                  <a:pt x="418" y="209"/>
                                </a:lnTo>
                                <a:close/>
                                <a:moveTo>
                                  <a:pt x="913" y="1179"/>
                                </a:moveTo>
                                <a:lnTo>
                                  <a:pt x="913" y="1169"/>
                                </a:lnTo>
                                <a:lnTo>
                                  <a:pt x="912" y="1159"/>
                                </a:lnTo>
                                <a:lnTo>
                                  <a:pt x="911" y="1149"/>
                                </a:lnTo>
                                <a:lnTo>
                                  <a:pt x="909" y="1138"/>
                                </a:lnTo>
                                <a:lnTo>
                                  <a:pt x="907" y="1128"/>
                                </a:lnTo>
                                <a:lnTo>
                                  <a:pt x="904" y="1119"/>
                                </a:lnTo>
                                <a:lnTo>
                                  <a:pt x="901" y="1109"/>
                                </a:lnTo>
                                <a:lnTo>
                                  <a:pt x="897" y="1099"/>
                                </a:lnTo>
                                <a:lnTo>
                                  <a:pt x="893" y="1090"/>
                                </a:lnTo>
                                <a:lnTo>
                                  <a:pt x="888" y="1081"/>
                                </a:lnTo>
                                <a:lnTo>
                                  <a:pt x="883" y="1072"/>
                                </a:lnTo>
                                <a:lnTo>
                                  <a:pt x="878" y="1063"/>
                                </a:lnTo>
                                <a:lnTo>
                                  <a:pt x="872" y="1055"/>
                                </a:lnTo>
                                <a:lnTo>
                                  <a:pt x="865" y="1047"/>
                                </a:lnTo>
                                <a:lnTo>
                                  <a:pt x="859" y="1039"/>
                                </a:lnTo>
                                <a:lnTo>
                                  <a:pt x="852" y="1031"/>
                                </a:lnTo>
                                <a:lnTo>
                                  <a:pt x="844" y="1024"/>
                                </a:lnTo>
                                <a:lnTo>
                                  <a:pt x="836" y="1018"/>
                                </a:lnTo>
                                <a:lnTo>
                                  <a:pt x="828" y="1011"/>
                                </a:lnTo>
                                <a:lnTo>
                                  <a:pt x="820" y="1005"/>
                                </a:lnTo>
                                <a:lnTo>
                                  <a:pt x="811" y="1000"/>
                                </a:lnTo>
                                <a:lnTo>
                                  <a:pt x="802" y="995"/>
                                </a:lnTo>
                                <a:lnTo>
                                  <a:pt x="793" y="990"/>
                                </a:lnTo>
                                <a:lnTo>
                                  <a:pt x="784" y="986"/>
                                </a:lnTo>
                                <a:lnTo>
                                  <a:pt x="774" y="982"/>
                                </a:lnTo>
                                <a:lnTo>
                                  <a:pt x="764" y="979"/>
                                </a:lnTo>
                                <a:lnTo>
                                  <a:pt x="755" y="976"/>
                                </a:lnTo>
                                <a:lnTo>
                                  <a:pt x="745" y="974"/>
                                </a:lnTo>
                                <a:lnTo>
                                  <a:pt x="734" y="972"/>
                                </a:lnTo>
                                <a:lnTo>
                                  <a:pt x="724" y="971"/>
                                </a:lnTo>
                                <a:lnTo>
                                  <a:pt x="714" y="970"/>
                                </a:lnTo>
                                <a:lnTo>
                                  <a:pt x="704" y="970"/>
                                </a:lnTo>
                                <a:lnTo>
                                  <a:pt x="693" y="970"/>
                                </a:lnTo>
                                <a:lnTo>
                                  <a:pt x="683" y="971"/>
                                </a:lnTo>
                                <a:lnTo>
                                  <a:pt x="673" y="972"/>
                                </a:lnTo>
                                <a:lnTo>
                                  <a:pt x="663" y="974"/>
                                </a:lnTo>
                                <a:lnTo>
                                  <a:pt x="653" y="976"/>
                                </a:lnTo>
                                <a:lnTo>
                                  <a:pt x="643" y="979"/>
                                </a:lnTo>
                                <a:lnTo>
                                  <a:pt x="633" y="982"/>
                                </a:lnTo>
                                <a:lnTo>
                                  <a:pt x="624" y="986"/>
                                </a:lnTo>
                                <a:lnTo>
                                  <a:pt x="614" y="990"/>
                                </a:lnTo>
                                <a:lnTo>
                                  <a:pt x="605" y="995"/>
                                </a:lnTo>
                                <a:lnTo>
                                  <a:pt x="596" y="1000"/>
                                </a:lnTo>
                                <a:lnTo>
                                  <a:pt x="587" y="1005"/>
                                </a:lnTo>
                                <a:lnTo>
                                  <a:pt x="579" y="1011"/>
                                </a:lnTo>
                                <a:lnTo>
                                  <a:pt x="571" y="1018"/>
                                </a:lnTo>
                                <a:lnTo>
                                  <a:pt x="563" y="1024"/>
                                </a:lnTo>
                                <a:lnTo>
                                  <a:pt x="556" y="1031"/>
                                </a:lnTo>
                                <a:lnTo>
                                  <a:pt x="549" y="1039"/>
                                </a:lnTo>
                                <a:lnTo>
                                  <a:pt x="542" y="1047"/>
                                </a:lnTo>
                                <a:lnTo>
                                  <a:pt x="536" y="1055"/>
                                </a:lnTo>
                                <a:lnTo>
                                  <a:pt x="530" y="1063"/>
                                </a:lnTo>
                                <a:lnTo>
                                  <a:pt x="524" y="1072"/>
                                </a:lnTo>
                                <a:lnTo>
                                  <a:pt x="519" y="1081"/>
                                </a:lnTo>
                                <a:lnTo>
                                  <a:pt x="515" y="1090"/>
                                </a:lnTo>
                                <a:lnTo>
                                  <a:pt x="510" y="1099"/>
                                </a:lnTo>
                                <a:lnTo>
                                  <a:pt x="507" y="1109"/>
                                </a:lnTo>
                                <a:lnTo>
                                  <a:pt x="504" y="1119"/>
                                </a:lnTo>
                                <a:lnTo>
                                  <a:pt x="501" y="1128"/>
                                </a:lnTo>
                                <a:lnTo>
                                  <a:pt x="499" y="1138"/>
                                </a:lnTo>
                                <a:lnTo>
                                  <a:pt x="497" y="1149"/>
                                </a:lnTo>
                                <a:lnTo>
                                  <a:pt x="496" y="1159"/>
                                </a:lnTo>
                                <a:lnTo>
                                  <a:pt x="495" y="1169"/>
                                </a:lnTo>
                                <a:lnTo>
                                  <a:pt x="495" y="1179"/>
                                </a:lnTo>
                                <a:lnTo>
                                  <a:pt x="495" y="1190"/>
                                </a:lnTo>
                                <a:lnTo>
                                  <a:pt x="496" y="1200"/>
                                </a:lnTo>
                                <a:lnTo>
                                  <a:pt x="497" y="1210"/>
                                </a:lnTo>
                                <a:lnTo>
                                  <a:pt x="499" y="1220"/>
                                </a:lnTo>
                                <a:lnTo>
                                  <a:pt x="501" y="1230"/>
                                </a:lnTo>
                                <a:lnTo>
                                  <a:pt x="504" y="1240"/>
                                </a:lnTo>
                                <a:lnTo>
                                  <a:pt x="507" y="1250"/>
                                </a:lnTo>
                                <a:lnTo>
                                  <a:pt x="510" y="1259"/>
                                </a:lnTo>
                                <a:lnTo>
                                  <a:pt x="515" y="1269"/>
                                </a:lnTo>
                                <a:lnTo>
                                  <a:pt x="519" y="1278"/>
                                </a:lnTo>
                                <a:lnTo>
                                  <a:pt x="524" y="1287"/>
                                </a:lnTo>
                                <a:lnTo>
                                  <a:pt x="530" y="1295"/>
                                </a:lnTo>
                                <a:lnTo>
                                  <a:pt x="536" y="1304"/>
                                </a:lnTo>
                                <a:lnTo>
                                  <a:pt x="542" y="1312"/>
                                </a:lnTo>
                                <a:lnTo>
                                  <a:pt x="549" y="1320"/>
                                </a:lnTo>
                                <a:lnTo>
                                  <a:pt x="556" y="1327"/>
                                </a:lnTo>
                                <a:lnTo>
                                  <a:pt x="563" y="1334"/>
                                </a:lnTo>
                                <a:lnTo>
                                  <a:pt x="571" y="1341"/>
                                </a:lnTo>
                                <a:lnTo>
                                  <a:pt x="579" y="1347"/>
                                </a:lnTo>
                                <a:lnTo>
                                  <a:pt x="587" y="1353"/>
                                </a:lnTo>
                                <a:lnTo>
                                  <a:pt x="596" y="1359"/>
                                </a:lnTo>
                                <a:lnTo>
                                  <a:pt x="605" y="1364"/>
                                </a:lnTo>
                                <a:lnTo>
                                  <a:pt x="614" y="1368"/>
                                </a:lnTo>
                                <a:lnTo>
                                  <a:pt x="624" y="1373"/>
                                </a:lnTo>
                                <a:lnTo>
                                  <a:pt x="633" y="1376"/>
                                </a:lnTo>
                                <a:lnTo>
                                  <a:pt x="643" y="1379"/>
                                </a:lnTo>
                                <a:lnTo>
                                  <a:pt x="653" y="1382"/>
                                </a:lnTo>
                                <a:lnTo>
                                  <a:pt x="663" y="1384"/>
                                </a:lnTo>
                                <a:lnTo>
                                  <a:pt x="673" y="1386"/>
                                </a:lnTo>
                                <a:lnTo>
                                  <a:pt x="683" y="1387"/>
                                </a:lnTo>
                                <a:lnTo>
                                  <a:pt x="693" y="1388"/>
                                </a:lnTo>
                                <a:lnTo>
                                  <a:pt x="704" y="1388"/>
                                </a:lnTo>
                                <a:lnTo>
                                  <a:pt x="714" y="1388"/>
                                </a:lnTo>
                                <a:lnTo>
                                  <a:pt x="724" y="1387"/>
                                </a:lnTo>
                                <a:lnTo>
                                  <a:pt x="734" y="1386"/>
                                </a:lnTo>
                                <a:lnTo>
                                  <a:pt x="745" y="1384"/>
                                </a:lnTo>
                                <a:lnTo>
                                  <a:pt x="755" y="1382"/>
                                </a:lnTo>
                                <a:lnTo>
                                  <a:pt x="764" y="1379"/>
                                </a:lnTo>
                                <a:lnTo>
                                  <a:pt x="774" y="1376"/>
                                </a:lnTo>
                                <a:lnTo>
                                  <a:pt x="784" y="1373"/>
                                </a:lnTo>
                                <a:lnTo>
                                  <a:pt x="793" y="1368"/>
                                </a:lnTo>
                                <a:lnTo>
                                  <a:pt x="802" y="1364"/>
                                </a:lnTo>
                                <a:lnTo>
                                  <a:pt x="811" y="1359"/>
                                </a:lnTo>
                                <a:lnTo>
                                  <a:pt x="820" y="1353"/>
                                </a:lnTo>
                                <a:lnTo>
                                  <a:pt x="828" y="1347"/>
                                </a:lnTo>
                                <a:lnTo>
                                  <a:pt x="836" y="1341"/>
                                </a:lnTo>
                                <a:lnTo>
                                  <a:pt x="844" y="1334"/>
                                </a:lnTo>
                                <a:lnTo>
                                  <a:pt x="852" y="1327"/>
                                </a:lnTo>
                                <a:lnTo>
                                  <a:pt x="859" y="1320"/>
                                </a:lnTo>
                                <a:lnTo>
                                  <a:pt x="865" y="1312"/>
                                </a:lnTo>
                                <a:lnTo>
                                  <a:pt x="872" y="1304"/>
                                </a:lnTo>
                                <a:lnTo>
                                  <a:pt x="878" y="1295"/>
                                </a:lnTo>
                                <a:lnTo>
                                  <a:pt x="883" y="1287"/>
                                </a:lnTo>
                                <a:lnTo>
                                  <a:pt x="888" y="1278"/>
                                </a:lnTo>
                                <a:lnTo>
                                  <a:pt x="893" y="1269"/>
                                </a:lnTo>
                                <a:lnTo>
                                  <a:pt x="897" y="1259"/>
                                </a:lnTo>
                                <a:lnTo>
                                  <a:pt x="901" y="1250"/>
                                </a:lnTo>
                                <a:lnTo>
                                  <a:pt x="904" y="1240"/>
                                </a:lnTo>
                                <a:lnTo>
                                  <a:pt x="907" y="1230"/>
                                </a:lnTo>
                                <a:lnTo>
                                  <a:pt x="909" y="1220"/>
                                </a:lnTo>
                                <a:lnTo>
                                  <a:pt x="911" y="1210"/>
                                </a:lnTo>
                                <a:lnTo>
                                  <a:pt x="912" y="1200"/>
                                </a:lnTo>
                                <a:lnTo>
                                  <a:pt x="913" y="1190"/>
                                </a:lnTo>
                                <a:lnTo>
                                  <a:pt x="913" y="1179"/>
                                </a:lnTo>
                                <a:close/>
                                <a:moveTo>
                                  <a:pt x="913" y="704"/>
                                </a:moveTo>
                                <a:lnTo>
                                  <a:pt x="913" y="694"/>
                                </a:lnTo>
                                <a:lnTo>
                                  <a:pt x="912" y="683"/>
                                </a:lnTo>
                                <a:lnTo>
                                  <a:pt x="911" y="673"/>
                                </a:lnTo>
                                <a:lnTo>
                                  <a:pt x="909" y="663"/>
                                </a:lnTo>
                                <a:lnTo>
                                  <a:pt x="907" y="653"/>
                                </a:lnTo>
                                <a:lnTo>
                                  <a:pt x="904" y="643"/>
                                </a:lnTo>
                                <a:lnTo>
                                  <a:pt x="901" y="633"/>
                                </a:lnTo>
                                <a:lnTo>
                                  <a:pt x="897" y="624"/>
                                </a:lnTo>
                                <a:lnTo>
                                  <a:pt x="893" y="614"/>
                                </a:lnTo>
                                <a:lnTo>
                                  <a:pt x="888" y="605"/>
                                </a:lnTo>
                                <a:lnTo>
                                  <a:pt x="883" y="596"/>
                                </a:lnTo>
                                <a:lnTo>
                                  <a:pt x="878" y="588"/>
                                </a:lnTo>
                                <a:lnTo>
                                  <a:pt x="872" y="579"/>
                                </a:lnTo>
                                <a:lnTo>
                                  <a:pt x="865" y="571"/>
                                </a:lnTo>
                                <a:lnTo>
                                  <a:pt x="859" y="563"/>
                                </a:lnTo>
                                <a:lnTo>
                                  <a:pt x="852" y="556"/>
                                </a:lnTo>
                                <a:lnTo>
                                  <a:pt x="844" y="549"/>
                                </a:lnTo>
                                <a:lnTo>
                                  <a:pt x="836" y="542"/>
                                </a:lnTo>
                                <a:lnTo>
                                  <a:pt x="828" y="536"/>
                                </a:lnTo>
                                <a:lnTo>
                                  <a:pt x="820" y="530"/>
                                </a:lnTo>
                                <a:lnTo>
                                  <a:pt x="811" y="524"/>
                                </a:lnTo>
                                <a:lnTo>
                                  <a:pt x="802" y="519"/>
                                </a:lnTo>
                                <a:lnTo>
                                  <a:pt x="793" y="515"/>
                                </a:lnTo>
                                <a:lnTo>
                                  <a:pt x="784" y="511"/>
                                </a:lnTo>
                                <a:lnTo>
                                  <a:pt x="774" y="507"/>
                                </a:lnTo>
                                <a:lnTo>
                                  <a:pt x="764" y="504"/>
                                </a:lnTo>
                                <a:lnTo>
                                  <a:pt x="755" y="501"/>
                                </a:lnTo>
                                <a:lnTo>
                                  <a:pt x="745" y="499"/>
                                </a:lnTo>
                                <a:lnTo>
                                  <a:pt x="734" y="497"/>
                                </a:lnTo>
                                <a:lnTo>
                                  <a:pt x="724" y="496"/>
                                </a:lnTo>
                                <a:lnTo>
                                  <a:pt x="714" y="495"/>
                                </a:lnTo>
                                <a:lnTo>
                                  <a:pt x="704" y="495"/>
                                </a:lnTo>
                                <a:lnTo>
                                  <a:pt x="693" y="495"/>
                                </a:lnTo>
                                <a:lnTo>
                                  <a:pt x="683" y="496"/>
                                </a:lnTo>
                                <a:lnTo>
                                  <a:pt x="673" y="497"/>
                                </a:lnTo>
                                <a:lnTo>
                                  <a:pt x="663" y="499"/>
                                </a:lnTo>
                                <a:lnTo>
                                  <a:pt x="653" y="501"/>
                                </a:lnTo>
                                <a:lnTo>
                                  <a:pt x="643" y="504"/>
                                </a:lnTo>
                                <a:lnTo>
                                  <a:pt x="633" y="507"/>
                                </a:lnTo>
                                <a:lnTo>
                                  <a:pt x="624" y="511"/>
                                </a:lnTo>
                                <a:lnTo>
                                  <a:pt x="614" y="515"/>
                                </a:lnTo>
                                <a:lnTo>
                                  <a:pt x="605" y="519"/>
                                </a:lnTo>
                                <a:lnTo>
                                  <a:pt x="596" y="524"/>
                                </a:lnTo>
                                <a:lnTo>
                                  <a:pt x="587" y="530"/>
                                </a:lnTo>
                                <a:lnTo>
                                  <a:pt x="579" y="536"/>
                                </a:lnTo>
                                <a:lnTo>
                                  <a:pt x="571" y="542"/>
                                </a:lnTo>
                                <a:lnTo>
                                  <a:pt x="563" y="549"/>
                                </a:lnTo>
                                <a:lnTo>
                                  <a:pt x="556" y="556"/>
                                </a:lnTo>
                                <a:lnTo>
                                  <a:pt x="549" y="563"/>
                                </a:lnTo>
                                <a:lnTo>
                                  <a:pt x="542" y="571"/>
                                </a:lnTo>
                                <a:lnTo>
                                  <a:pt x="536" y="579"/>
                                </a:lnTo>
                                <a:lnTo>
                                  <a:pt x="530" y="588"/>
                                </a:lnTo>
                                <a:lnTo>
                                  <a:pt x="524" y="596"/>
                                </a:lnTo>
                                <a:lnTo>
                                  <a:pt x="519" y="605"/>
                                </a:lnTo>
                                <a:lnTo>
                                  <a:pt x="515" y="614"/>
                                </a:lnTo>
                                <a:lnTo>
                                  <a:pt x="510" y="624"/>
                                </a:lnTo>
                                <a:lnTo>
                                  <a:pt x="507" y="633"/>
                                </a:lnTo>
                                <a:lnTo>
                                  <a:pt x="504" y="643"/>
                                </a:lnTo>
                                <a:lnTo>
                                  <a:pt x="501" y="653"/>
                                </a:lnTo>
                                <a:lnTo>
                                  <a:pt x="499" y="663"/>
                                </a:lnTo>
                                <a:lnTo>
                                  <a:pt x="497" y="673"/>
                                </a:lnTo>
                                <a:lnTo>
                                  <a:pt x="496" y="683"/>
                                </a:lnTo>
                                <a:lnTo>
                                  <a:pt x="495" y="694"/>
                                </a:lnTo>
                                <a:lnTo>
                                  <a:pt x="495" y="704"/>
                                </a:lnTo>
                                <a:lnTo>
                                  <a:pt x="495" y="714"/>
                                </a:lnTo>
                                <a:lnTo>
                                  <a:pt x="496" y="724"/>
                                </a:lnTo>
                                <a:lnTo>
                                  <a:pt x="497" y="735"/>
                                </a:lnTo>
                                <a:lnTo>
                                  <a:pt x="499" y="745"/>
                                </a:lnTo>
                                <a:lnTo>
                                  <a:pt x="501" y="755"/>
                                </a:lnTo>
                                <a:lnTo>
                                  <a:pt x="504" y="765"/>
                                </a:lnTo>
                                <a:lnTo>
                                  <a:pt x="507" y="774"/>
                                </a:lnTo>
                                <a:lnTo>
                                  <a:pt x="510" y="784"/>
                                </a:lnTo>
                                <a:lnTo>
                                  <a:pt x="515" y="793"/>
                                </a:lnTo>
                                <a:lnTo>
                                  <a:pt x="519" y="802"/>
                                </a:lnTo>
                                <a:lnTo>
                                  <a:pt x="524" y="811"/>
                                </a:lnTo>
                                <a:lnTo>
                                  <a:pt x="530" y="820"/>
                                </a:lnTo>
                                <a:lnTo>
                                  <a:pt x="536" y="828"/>
                                </a:lnTo>
                                <a:lnTo>
                                  <a:pt x="542" y="837"/>
                                </a:lnTo>
                                <a:lnTo>
                                  <a:pt x="549" y="844"/>
                                </a:lnTo>
                                <a:lnTo>
                                  <a:pt x="556" y="852"/>
                                </a:lnTo>
                                <a:lnTo>
                                  <a:pt x="563" y="859"/>
                                </a:lnTo>
                                <a:lnTo>
                                  <a:pt x="571" y="866"/>
                                </a:lnTo>
                                <a:lnTo>
                                  <a:pt x="579" y="872"/>
                                </a:lnTo>
                                <a:lnTo>
                                  <a:pt x="587" y="878"/>
                                </a:lnTo>
                                <a:lnTo>
                                  <a:pt x="596" y="883"/>
                                </a:lnTo>
                                <a:lnTo>
                                  <a:pt x="605" y="888"/>
                                </a:lnTo>
                                <a:lnTo>
                                  <a:pt x="614" y="893"/>
                                </a:lnTo>
                                <a:lnTo>
                                  <a:pt x="624" y="897"/>
                                </a:lnTo>
                                <a:lnTo>
                                  <a:pt x="633" y="901"/>
                                </a:lnTo>
                                <a:lnTo>
                                  <a:pt x="643" y="904"/>
                                </a:lnTo>
                                <a:lnTo>
                                  <a:pt x="653" y="907"/>
                                </a:lnTo>
                                <a:lnTo>
                                  <a:pt x="663" y="909"/>
                                </a:lnTo>
                                <a:lnTo>
                                  <a:pt x="673" y="911"/>
                                </a:lnTo>
                                <a:lnTo>
                                  <a:pt x="683" y="912"/>
                                </a:lnTo>
                                <a:lnTo>
                                  <a:pt x="693" y="913"/>
                                </a:lnTo>
                                <a:lnTo>
                                  <a:pt x="704" y="913"/>
                                </a:lnTo>
                                <a:lnTo>
                                  <a:pt x="714" y="913"/>
                                </a:lnTo>
                                <a:lnTo>
                                  <a:pt x="724" y="912"/>
                                </a:lnTo>
                                <a:lnTo>
                                  <a:pt x="734" y="911"/>
                                </a:lnTo>
                                <a:lnTo>
                                  <a:pt x="745" y="909"/>
                                </a:lnTo>
                                <a:lnTo>
                                  <a:pt x="755" y="907"/>
                                </a:lnTo>
                                <a:lnTo>
                                  <a:pt x="764" y="904"/>
                                </a:lnTo>
                                <a:lnTo>
                                  <a:pt x="774" y="901"/>
                                </a:lnTo>
                                <a:lnTo>
                                  <a:pt x="784" y="897"/>
                                </a:lnTo>
                                <a:lnTo>
                                  <a:pt x="793" y="893"/>
                                </a:lnTo>
                                <a:lnTo>
                                  <a:pt x="802" y="888"/>
                                </a:lnTo>
                                <a:lnTo>
                                  <a:pt x="811" y="883"/>
                                </a:lnTo>
                                <a:lnTo>
                                  <a:pt x="820" y="878"/>
                                </a:lnTo>
                                <a:lnTo>
                                  <a:pt x="828" y="872"/>
                                </a:lnTo>
                                <a:lnTo>
                                  <a:pt x="836" y="866"/>
                                </a:lnTo>
                                <a:lnTo>
                                  <a:pt x="844" y="859"/>
                                </a:lnTo>
                                <a:lnTo>
                                  <a:pt x="852" y="852"/>
                                </a:lnTo>
                                <a:lnTo>
                                  <a:pt x="859" y="844"/>
                                </a:lnTo>
                                <a:lnTo>
                                  <a:pt x="865" y="837"/>
                                </a:lnTo>
                                <a:lnTo>
                                  <a:pt x="872" y="828"/>
                                </a:lnTo>
                                <a:lnTo>
                                  <a:pt x="878" y="820"/>
                                </a:lnTo>
                                <a:lnTo>
                                  <a:pt x="883" y="811"/>
                                </a:lnTo>
                                <a:lnTo>
                                  <a:pt x="888" y="802"/>
                                </a:lnTo>
                                <a:lnTo>
                                  <a:pt x="893" y="793"/>
                                </a:lnTo>
                                <a:lnTo>
                                  <a:pt x="897" y="784"/>
                                </a:lnTo>
                                <a:lnTo>
                                  <a:pt x="901" y="774"/>
                                </a:lnTo>
                                <a:lnTo>
                                  <a:pt x="904" y="765"/>
                                </a:lnTo>
                                <a:lnTo>
                                  <a:pt x="907" y="755"/>
                                </a:lnTo>
                                <a:lnTo>
                                  <a:pt x="909" y="745"/>
                                </a:lnTo>
                                <a:lnTo>
                                  <a:pt x="911" y="735"/>
                                </a:lnTo>
                                <a:lnTo>
                                  <a:pt x="912" y="724"/>
                                </a:lnTo>
                                <a:lnTo>
                                  <a:pt x="913" y="714"/>
                                </a:lnTo>
                                <a:lnTo>
                                  <a:pt x="913" y="704"/>
                                </a:lnTo>
                                <a:close/>
                                <a:moveTo>
                                  <a:pt x="1388" y="704"/>
                                </a:moveTo>
                                <a:lnTo>
                                  <a:pt x="1388" y="694"/>
                                </a:lnTo>
                                <a:lnTo>
                                  <a:pt x="1387" y="683"/>
                                </a:lnTo>
                                <a:lnTo>
                                  <a:pt x="1386" y="673"/>
                                </a:lnTo>
                                <a:lnTo>
                                  <a:pt x="1384" y="663"/>
                                </a:lnTo>
                                <a:lnTo>
                                  <a:pt x="1382" y="653"/>
                                </a:lnTo>
                                <a:lnTo>
                                  <a:pt x="1379" y="643"/>
                                </a:lnTo>
                                <a:lnTo>
                                  <a:pt x="1376" y="633"/>
                                </a:lnTo>
                                <a:lnTo>
                                  <a:pt x="1372" y="624"/>
                                </a:lnTo>
                                <a:lnTo>
                                  <a:pt x="1368" y="614"/>
                                </a:lnTo>
                                <a:lnTo>
                                  <a:pt x="1364" y="605"/>
                                </a:lnTo>
                                <a:lnTo>
                                  <a:pt x="1359" y="596"/>
                                </a:lnTo>
                                <a:lnTo>
                                  <a:pt x="1353" y="588"/>
                                </a:lnTo>
                                <a:lnTo>
                                  <a:pt x="1347" y="579"/>
                                </a:lnTo>
                                <a:lnTo>
                                  <a:pt x="1341" y="571"/>
                                </a:lnTo>
                                <a:lnTo>
                                  <a:pt x="1334" y="563"/>
                                </a:lnTo>
                                <a:lnTo>
                                  <a:pt x="1327" y="556"/>
                                </a:lnTo>
                                <a:lnTo>
                                  <a:pt x="1320" y="549"/>
                                </a:lnTo>
                                <a:lnTo>
                                  <a:pt x="1312" y="542"/>
                                </a:lnTo>
                                <a:lnTo>
                                  <a:pt x="1304" y="536"/>
                                </a:lnTo>
                                <a:lnTo>
                                  <a:pt x="1295" y="530"/>
                                </a:lnTo>
                                <a:lnTo>
                                  <a:pt x="1287" y="524"/>
                                </a:lnTo>
                                <a:lnTo>
                                  <a:pt x="1278" y="519"/>
                                </a:lnTo>
                                <a:lnTo>
                                  <a:pt x="1269" y="515"/>
                                </a:lnTo>
                                <a:lnTo>
                                  <a:pt x="1259" y="511"/>
                                </a:lnTo>
                                <a:lnTo>
                                  <a:pt x="1250" y="507"/>
                                </a:lnTo>
                                <a:lnTo>
                                  <a:pt x="1240" y="504"/>
                                </a:lnTo>
                                <a:lnTo>
                                  <a:pt x="1230" y="501"/>
                                </a:lnTo>
                                <a:lnTo>
                                  <a:pt x="1220" y="499"/>
                                </a:lnTo>
                                <a:lnTo>
                                  <a:pt x="1210" y="497"/>
                                </a:lnTo>
                                <a:lnTo>
                                  <a:pt x="1200" y="496"/>
                                </a:lnTo>
                                <a:lnTo>
                                  <a:pt x="1189" y="495"/>
                                </a:lnTo>
                                <a:lnTo>
                                  <a:pt x="1179" y="495"/>
                                </a:lnTo>
                                <a:lnTo>
                                  <a:pt x="1169" y="495"/>
                                </a:lnTo>
                                <a:lnTo>
                                  <a:pt x="1159" y="496"/>
                                </a:lnTo>
                                <a:lnTo>
                                  <a:pt x="1148" y="497"/>
                                </a:lnTo>
                                <a:lnTo>
                                  <a:pt x="1138" y="499"/>
                                </a:lnTo>
                                <a:lnTo>
                                  <a:pt x="1128" y="501"/>
                                </a:lnTo>
                                <a:lnTo>
                                  <a:pt x="1118" y="504"/>
                                </a:lnTo>
                                <a:lnTo>
                                  <a:pt x="1109" y="507"/>
                                </a:lnTo>
                                <a:lnTo>
                                  <a:pt x="1099" y="511"/>
                                </a:lnTo>
                                <a:lnTo>
                                  <a:pt x="1090" y="515"/>
                                </a:lnTo>
                                <a:lnTo>
                                  <a:pt x="1080" y="519"/>
                                </a:lnTo>
                                <a:lnTo>
                                  <a:pt x="1072" y="524"/>
                                </a:lnTo>
                                <a:lnTo>
                                  <a:pt x="1063" y="530"/>
                                </a:lnTo>
                                <a:lnTo>
                                  <a:pt x="1054" y="536"/>
                                </a:lnTo>
                                <a:lnTo>
                                  <a:pt x="1046" y="542"/>
                                </a:lnTo>
                                <a:lnTo>
                                  <a:pt x="1039" y="549"/>
                                </a:lnTo>
                                <a:lnTo>
                                  <a:pt x="1031" y="556"/>
                                </a:lnTo>
                                <a:lnTo>
                                  <a:pt x="1024" y="563"/>
                                </a:lnTo>
                                <a:lnTo>
                                  <a:pt x="1017" y="571"/>
                                </a:lnTo>
                                <a:lnTo>
                                  <a:pt x="1011" y="579"/>
                                </a:lnTo>
                                <a:lnTo>
                                  <a:pt x="1005" y="588"/>
                                </a:lnTo>
                                <a:lnTo>
                                  <a:pt x="1000" y="596"/>
                                </a:lnTo>
                                <a:lnTo>
                                  <a:pt x="995" y="605"/>
                                </a:lnTo>
                                <a:lnTo>
                                  <a:pt x="990" y="614"/>
                                </a:lnTo>
                                <a:lnTo>
                                  <a:pt x="986" y="624"/>
                                </a:lnTo>
                                <a:lnTo>
                                  <a:pt x="982" y="633"/>
                                </a:lnTo>
                                <a:lnTo>
                                  <a:pt x="979" y="643"/>
                                </a:lnTo>
                                <a:lnTo>
                                  <a:pt x="976" y="653"/>
                                </a:lnTo>
                                <a:lnTo>
                                  <a:pt x="974" y="663"/>
                                </a:lnTo>
                                <a:lnTo>
                                  <a:pt x="972" y="673"/>
                                </a:lnTo>
                                <a:lnTo>
                                  <a:pt x="971" y="683"/>
                                </a:lnTo>
                                <a:lnTo>
                                  <a:pt x="970" y="694"/>
                                </a:lnTo>
                                <a:lnTo>
                                  <a:pt x="970" y="704"/>
                                </a:lnTo>
                                <a:lnTo>
                                  <a:pt x="970" y="714"/>
                                </a:lnTo>
                                <a:lnTo>
                                  <a:pt x="971" y="724"/>
                                </a:lnTo>
                                <a:lnTo>
                                  <a:pt x="972" y="735"/>
                                </a:lnTo>
                                <a:lnTo>
                                  <a:pt x="974" y="745"/>
                                </a:lnTo>
                                <a:lnTo>
                                  <a:pt x="976" y="755"/>
                                </a:lnTo>
                                <a:lnTo>
                                  <a:pt x="979" y="765"/>
                                </a:lnTo>
                                <a:lnTo>
                                  <a:pt x="982" y="774"/>
                                </a:lnTo>
                                <a:lnTo>
                                  <a:pt x="986" y="784"/>
                                </a:lnTo>
                                <a:lnTo>
                                  <a:pt x="990" y="793"/>
                                </a:lnTo>
                                <a:lnTo>
                                  <a:pt x="995" y="802"/>
                                </a:lnTo>
                                <a:lnTo>
                                  <a:pt x="1000" y="811"/>
                                </a:lnTo>
                                <a:lnTo>
                                  <a:pt x="1005" y="820"/>
                                </a:lnTo>
                                <a:lnTo>
                                  <a:pt x="1011" y="828"/>
                                </a:lnTo>
                                <a:lnTo>
                                  <a:pt x="1017" y="837"/>
                                </a:lnTo>
                                <a:lnTo>
                                  <a:pt x="1024" y="844"/>
                                </a:lnTo>
                                <a:lnTo>
                                  <a:pt x="1031" y="852"/>
                                </a:lnTo>
                                <a:lnTo>
                                  <a:pt x="1039" y="859"/>
                                </a:lnTo>
                                <a:lnTo>
                                  <a:pt x="1046" y="866"/>
                                </a:lnTo>
                                <a:lnTo>
                                  <a:pt x="1054" y="872"/>
                                </a:lnTo>
                                <a:lnTo>
                                  <a:pt x="1063" y="878"/>
                                </a:lnTo>
                                <a:lnTo>
                                  <a:pt x="1072" y="883"/>
                                </a:lnTo>
                                <a:lnTo>
                                  <a:pt x="1080" y="888"/>
                                </a:lnTo>
                                <a:lnTo>
                                  <a:pt x="1090" y="893"/>
                                </a:lnTo>
                                <a:lnTo>
                                  <a:pt x="1099" y="897"/>
                                </a:lnTo>
                                <a:lnTo>
                                  <a:pt x="1109" y="901"/>
                                </a:lnTo>
                                <a:lnTo>
                                  <a:pt x="1118" y="904"/>
                                </a:lnTo>
                                <a:lnTo>
                                  <a:pt x="1128" y="907"/>
                                </a:lnTo>
                                <a:lnTo>
                                  <a:pt x="1138" y="909"/>
                                </a:lnTo>
                                <a:lnTo>
                                  <a:pt x="1148" y="911"/>
                                </a:lnTo>
                                <a:lnTo>
                                  <a:pt x="1159" y="912"/>
                                </a:lnTo>
                                <a:lnTo>
                                  <a:pt x="1169" y="913"/>
                                </a:lnTo>
                                <a:lnTo>
                                  <a:pt x="1179" y="913"/>
                                </a:lnTo>
                                <a:lnTo>
                                  <a:pt x="1189" y="913"/>
                                </a:lnTo>
                                <a:lnTo>
                                  <a:pt x="1200" y="912"/>
                                </a:lnTo>
                                <a:lnTo>
                                  <a:pt x="1210" y="911"/>
                                </a:lnTo>
                                <a:lnTo>
                                  <a:pt x="1220" y="909"/>
                                </a:lnTo>
                                <a:lnTo>
                                  <a:pt x="1230" y="907"/>
                                </a:lnTo>
                                <a:lnTo>
                                  <a:pt x="1240" y="904"/>
                                </a:lnTo>
                                <a:lnTo>
                                  <a:pt x="1250" y="901"/>
                                </a:lnTo>
                                <a:lnTo>
                                  <a:pt x="1259" y="897"/>
                                </a:lnTo>
                                <a:lnTo>
                                  <a:pt x="1269" y="893"/>
                                </a:lnTo>
                                <a:lnTo>
                                  <a:pt x="1278" y="888"/>
                                </a:lnTo>
                                <a:lnTo>
                                  <a:pt x="1287" y="883"/>
                                </a:lnTo>
                                <a:lnTo>
                                  <a:pt x="1295" y="878"/>
                                </a:lnTo>
                                <a:lnTo>
                                  <a:pt x="1304" y="872"/>
                                </a:lnTo>
                                <a:lnTo>
                                  <a:pt x="1312" y="866"/>
                                </a:lnTo>
                                <a:lnTo>
                                  <a:pt x="1320" y="859"/>
                                </a:lnTo>
                                <a:lnTo>
                                  <a:pt x="1327" y="852"/>
                                </a:lnTo>
                                <a:lnTo>
                                  <a:pt x="1334" y="844"/>
                                </a:lnTo>
                                <a:lnTo>
                                  <a:pt x="1341" y="837"/>
                                </a:lnTo>
                                <a:lnTo>
                                  <a:pt x="1347" y="828"/>
                                </a:lnTo>
                                <a:lnTo>
                                  <a:pt x="1353" y="820"/>
                                </a:lnTo>
                                <a:lnTo>
                                  <a:pt x="1359" y="811"/>
                                </a:lnTo>
                                <a:lnTo>
                                  <a:pt x="1364" y="802"/>
                                </a:lnTo>
                                <a:lnTo>
                                  <a:pt x="1368" y="793"/>
                                </a:lnTo>
                                <a:lnTo>
                                  <a:pt x="1372" y="784"/>
                                </a:lnTo>
                                <a:lnTo>
                                  <a:pt x="1376" y="774"/>
                                </a:lnTo>
                                <a:lnTo>
                                  <a:pt x="1379" y="765"/>
                                </a:lnTo>
                                <a:lnTo>
                                  <a:pt x="1382" y="755"/>
                                </a:lnTo>
                                <a:lnTo>
                                  <a:pt x="1384" y="745"/>
                                </a:lnTo>
                                <a:lnTo>
                                  <a:pt x="1386" y="735"/>
                                </a:lnTo>
                                <a:lnTo>
                                  <a:pt x="1387" y="724"/>
                                </a:lnTo>
                                <a:lnTo>
                                  <a:pt x="1388" y="714"/>
                                </a:lnTo>
                                <a:lnTo>
                                  <a:pt x="1388" y="704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FA9D00">
                              <a:alpha val="16859"/>
                            </a:srgb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82" name="Picture 14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1436"/>
                            <a:ext cx="845" cy="48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283" name="AutoShape 144"/>
                        <wps:cNvSpPr>
                          <a:spLocks/>
                        </wps:cNvSpPr>
                        <wps:spPr bwMode="auto">
                          <a:xfrm>
                            <a:off x="920" y="1436"/>
                            <a:ext cx="3842" cy="2377"/>
                          </a:xfrm>
                          <a:custGeom>
                            <a:avLst/>
                            <a:gdLst>
                              <a:gd name="T0" fmla="+- 0 929 920"/>
                              <a:gd name="T1" fmla="*/ T0 w 3842"/>
                              <a:gd name="T2" fmla="+- 0 3049 1437"/>
                              <a:gd name="T3" fmla="*/ 3049 h 2377"/>
                              <a:gd name="T4" fmla="+- 0 1309 920"/>
                              <a:gd name="T5" fmla="*/ T4 w 3842"/>
                              <a:gd name="T6" fmla="+- 0 3218 1437"/>
                              <a:gd name="T7" fmla="*/ 3218 h 2377"/>
                              <a:gd name="T8" fmla="+- 0 989 920"/>
                              <a:gd name="T9" fmla="*/ T8 w 3842"/>
                              <a:gd name="T10" fmla="+- 0 2461 1437"/>
                              <a:gd name="T11" fmla="*/ 2461 h 2377"/>
                              <a:gd name="T12" fmla="+- 0 1228 920"/>
                              <a:gd name="T13" fmla="*/ T12 w 3842"/>
                              <a:gd name="T14" fmla="+- 0 2800 1437"/>
                              <a:gd name="T15" fmla="*/ 2800 h 2377"/>
                              <a:gd name="T16" fmla="+- 0 1088 920"/>
                              <a:gd name="T17" fmla="*/ T16 w 3842"/>
                              <a:gd name="T18" fmla="+- 0 1935 1437"/>
                              <a:gd name="T19" fmla="*/ 1935 h 2377"/>
                              <a:gd name="T20" fmla="+- 0 1119 920"/>
                              <a:gd name="T21" fmla="*/ T20 w 3842"/>
                              <a:gd name="T22" fmla="+- 0 2349 1437"/>
                              <a:gd name="T23" fmla="*/ 2349 h 2377"/>
                              <a:gd name="T24" fmla="+- 0 1200 920"/>
                              <a:gd name="T25" fmla="*/ T24 w 3842"/>
                              <a:gd name="T26" fmla="+- 0 1449 1437"/>
                              <a:gd name="T27" fmla="*/ 1449 h 2377"/>
                              <a:gd name="T28" fmla="+- 0 1013 920"/>
                              <a:gd name="T29" fmla="*/ T28 w 3842"/>
                              <a:gd name="T30" fmla="+- 0 1820 1437"/>
                              <a:gd name="T31" fmla="*/ 1820 h 2377"/>
                              <a:gd name="T32" fmla="+- 0 1785 920"/>
                              <a:gd name="T33" fmla="*/ T32 w 3842"/>
                              <a:gd name="T34" fmla="+- 0 3472 1437"/>
                              <a:gd name="T35" fmla="*/ 3472 h 2377"/>
                              <a:gd name="T36" fmla="+- 0 1435 920"/>
                              <a:gd name="T37" fmla="*/ T36 w 3842"/>
                              <a:gd name="T38" fmla="+- 0 3694 1437"/>
                              <a:gd name="T39" fmla="*/ 3694 h 2377"/>
                              <a:gd name="T40" fmla="+- 0 1831 920"/>
                              <a:gd name="T41" fmla="*/ T40 w 3842"/>
                              <a:gd name="T42" fmla="+- 0 3079 1437"/>
                              <a:gd name="T43" fmla="*/ 3079 h 2377"/>
                              <a:gd name="T44" fmla="+- 0 1416 920"/>
                              <a:gd name="T45" fmla="*/ T44 w 3842"/>
                              <a:gd name="T46" fmla="+- 0 3090 1437"/>
                              <a:gd name="T47" fmla="*/ 3090 h 2377"/>
                              <a:gd name="T48" fmla="+- 0 1821 920"/>
                              <a:gd name="T49" fmla="*/ T48 w 3842"/>
                              <a:gd name="T50" fmla="+- 0 3181 1437"/>
                              <a:gd name="T51" fmla="*/ 3181 h 2377"/>
                              <a:gd name="T52" fmla="+- 0 1456 920"/>
                              <a:gd name="T53" fmla="*/ T52 w 3842"/>
                              <a:gd name="T54" fmla="+- 0 2491 1437"/>
                              <a:gd name="T55" fmla="*/ 2491 h 2377"/>
                              <a:gd name="T56" fmla="+- 0 1756 920"/>
                              <a:gd name="T57" fmla="*/ T56 w 3842"/>
                              <a:gd name="T58" fmla="+- 0 2777 1437"/>
                              <a:gd name="T59" fmla="*/ 2777 h 2377"/>
                              <a:gd name="T60" fmla="+- 0 1544 920"/>
                              <a:gd name="T61" fmla="*/ T60 w 3842"/>
                              <a:gd name="T62" fmla="+- 0 1947 1437"/>
                              <a:gd name="T63" fmla="*/ 1947 h 2377"/>
                              <a:gd name="T64" fmla="+- 0 1654 920"/>
                              <a:gd name="T65" fmla="*/ T64 w 3842"/>
                              <a:gd name="T66" fmla="+- 0 2347 1437"/>
                              <a:gd name="T67" fmla="*/ 2347 h 2377"/>
                              <a:gd name="T68" fmla="+- 0 1654 920"/>
                              <a:gd name="T69" fmla="*/ T68 w 3842"/>
                              <a:gd name="T70" fmla="+- 0 1439 1437"/>
                              <a:gd name="T71" fmla="*/ 1439 h 2377"/>
                              <a:gd name="T72" fmla="+- 0 1544 920"/>
                              <a:gd name="T73" fmla="*/ T72 w 3842"/>
                              <a:gd name="T74" fmla="+- 0 1839 1437"/>
                              <a:gd name="T75" fmla="*/ 1839 h 2377"/>
                              <a:gd name="T76" fmla="+- 0 2232 920"/>
                              <a:gd name="T77" fmla="*/ T76 w 3842"/>
                              <a:gd name="T78" fmla="+- 0 3443 1437"/>
                              <a:gd name="T79" fmla="*/ 3443 h 2377"/>
                              <a:gd name="T80" fmla="+- 0 1931 920"/>
                              <a:gd name="T81" fmla="*/ T80 w 3842"/>
                              <a:gd name="T82" fmla="+- 0 3729 1437"/>
                              <a:gd name="T83" fmla="*/ 3729 h 2377"/>
                              <a:gd name="T84" fmla="+- 0 2296 920"/>
                              <a:gd name="T85" fmla="*/ T84 w 3842"/>
                              <a:gd name="T86" fmla="+- 0 3040 1437"/>
                              <a:gd name="T87" fmla="*/ 3040 h 2377"/>
                              <a:gd name="T88" fmla="+- 0 1891 920"/>
                              <a:gd name="T89" fmla="*/ T88 w 3842"/>
                              <a:gd name="T90" fmla="+- 0 3131 1437"/>
                              <a:gd name="T91" fmla="*/ 3131 h 2377"/>
                              <a:gd name="T92" fmla="+- 0 2306 920"/>
                              <a:gd name="T93" fmla="*/ T92 w 3842"/>
                              <a:gd name="T94" fmla="+- 0 3141 1437"/>
                              <a:gd name="T95" fmla="*/ 3141 h 2377"/>
                              <a:gd name="T96" fmla="+- 0 1910 920"/>
                              <a:gd name="T97" fmla="*/ T96 w 3842"/>
                              <a:gd name="T98" fmla="+- 0 2526 1437"/>
                              <a:gd name="T99" fmla="*/ 2526 h 2377"/>
                              <a:gd name="T100" fmla="+- 0 2261 920"/>
                              <a:gd name="T101" fmla="*/ T100 w 3842"/>
                              <a:gd name="T102" fmla="+- 0 2748 1437"/>
                              <a:gd name="T103" fmla="*/ 2748 h 2377"/>
                              <a:gd name="T104" fmla="+- 0 1983 920"/>
                              <a:gd name="T105" fmla="*/ T104 w 3842"/>
                              <a:gd name="T106" fmla="+- 0 1966 1437"/>
                              <a:gd name="T107" fmla="*/ 1966 h 2377"/>
                              <a:gd name="T108" fmla="+- 0 2170 920"/>
                              <a:gd name="T109" fmla="*/ T108 w 3842"/>
                              <a:gd name="T110" fmla="+- 0 2337 1437"/>
                              <a:gd name="T111" fmla="*/ 2337 h 2377"/>
                              <a:gd name="T112" fmla="+- 0 2089 920"/>
                              <a:gd name="T113" fmla="*/ T112 w 3842"/>
                              <a:gd name="T114" fmla="+- 0 1437 1437"/>
                              <a:gd name="T115" fmla="*/ 1437 h 2377"/>
                              <a:gd name="T116" fmla="+- 0 2058 920"/>
                              <a:gd name="T117" fmla="*/ T116 w 3842"/>
                              <a:gd name="T118" fmla="+- 0 1851 1437"/>
                              <a:gd name="T119" fmla="*/ 1851 h 2377"/>
                              <a:gd name="T120" fmla="+- 0 2692 920"/>
                              <a:gd name="T121" fmla="*/ T120 w 3842"/>
                              <a:gd name="T122" fmla="+- 0 3420 1437"/>
                              <a:gd name="T123" fmla="*/ 3420 h 2377"/>
                              <a:gd name="T124" fmla="+- 0 2453 920"/>
                              <a:gd name="T125" fmla="*/ T124 w 3842"/>
                              <a:gd name="T126" fmla="+- 0 3759 1437"/>
                              <a:gd name="T127" fmla="*/ 3759 h 2377"/>
                              <a:gd name="T128" fmla="+- 0 2773 920"/>
                              <a:gd name="T129" fmla="*/ T128 w 3842"/>
                              <a:gd name="T130" fmla="+- 0 3003 1437"/>
                              <a:gd name="T131" fmla="*/ 3003 h 2377"/>
                              <a:gd name="T132" fmla="+- 0 2393 920"/>
                              <a:gd name="T133" fmla="*/ T132 w 3842"/>
                              <a:gd name="T134" fmla="+- 0 3171 1437"/>
                              <a:gd name="T135" fmla="*/ 3171 h 2377"/>
                              <a:gd name="T136" fmla="+- 0 2803 920"/>
                              <a:gd name="T137" fmla="*/ T136 w 3842"/>
                              <a:gd name="T138" fmla="+- 0 2616 1437"/>
                              <a:gd name="T139" fmla="*/ 2616 h 2377"/>
                              <a:gd name="T140" fmla="+- 0 2391 920"/>
                              <a:gd name="T141" fmla="*/ T140 w 3842"/>
                              <a:gd name="T142" fmla="+- 0 2565 1437"/>
                              <a:gd name="T143" fmla="*/ 2565 h 2377"/>
                              <a:gd name="T144" fmla="+- 0 2778 920"/>
                              <a:gd name="T145" fmla="*/ T144 w 3842"/>
                              <a:gd name="T146" fmla="+- 0 2714 1437"/>
                              <a:gd name="T147" fmla="*/ 2714 h 2377"/>
                              <a:gd name="T148" fmla="+- 0 2446 920"/>
                              <a:gd name="T149" fmla="*/ T148 w 3842"/>
                              <a:gd name="T150" fmla="+- 0 1992 1437"/>
                              <a:gd name="T151" fmla="*/ 1992 h 2377"/>
                              <a:gd name="T152" fmla="+- 0 2701 920"/>
                              <a:gd name="T153" fmla="*/ T152 w 3842"/>
                              <a:gd name="T154" fmla="+- 0 2320 1437"/>
                              <a:gd name="T155" fmla="*/ 2320 h 2377"/>
                              <a:gd name="T156" fmla="+- 0 2543 920"/>
                              <a:gd name="T157" fmla="*/ T156 w 3842"/>
                              <a:gd name="T158" fmla="+- 0 1443 1437"/>
                              <a:gd name="T159" fmla="*/ 1443 h 2377"/>
                              <a:gd name="T160" fmla="+- 0 2594 920"/>
                              <a:gd name="T161" fmla="*/ T160 w 3842"/>
                              <a:gd name="T162" fmla="+- 0 1855 1437"/>
                              <a:gd name="T163" fmla="*/ 1855 h 2377"/>
                              <a:gd name="T164" fmla="+- 0 3149 920"/>
                              <a:gd name="T165" fmla="*/ T164 w 3842"/>
                              <a:gd name="T166" fmla="+- 0 2910 1437"/>
                              <a:gd name="T167" fmla="*/ 2910 h 2377"/>
                              <a:gd name="T168" fmla="+- 0 2980 920"/>
                              <a:gd name="T169" fmla="*/ T168 w 3842"/>
                              <a:gd name="T170" fmla="+- 0 3289 1437"/>
                              <a:gd name="T171" fmla="*/ 3289 h 2377"/>
                              <a:gd name="T172" fmla="+- 0 3243 920"/>
                              <a:gd name="T173" fmla="*/ T172 w 3842"/>
                              <a:gd name="T174" fmla="+- 0 2475 1437"/>
                              <a:gd name="T175" fmla="*/ 2475 h 2377"/>
                              <a:gd name="T176" fmla="+- 0 2903 920"/>
                              <a:gd name="T177" fmla="*/ T176 w 3842"/>
                              <a:gd name="T178" fmla="+- 0 2714 1437"/>
                              <a:gd name="T179" fmla="*/ 2714 h 2377"/>
                              <a:gd name="T180" fmla="+- 0 3293 920"/>
                              <a:gd name="T181" fmla="*/ T180 w 3842"/>
                              <a:gd name="T182" fmla="+- 0 2099 1437"/>
                              <a:gd name="T183" fmla="*/ 2099 h 2377"/>
                              <a:gd name="T184" fmla="+- 0 2879 920"/>
                              <a:gd name="T185" fmla="*/ T184 w 3842"/>
                              <a:gd name="T186" fmla="+- 0 2130 1437"/>
                              <a:gd name="T187" fmla="*/ 2130 h 2377"/>
                              <a:gd name="T188" fmla="+- 0 3288 920"/>
                              <a:gd name="T189" fmla="*/ T188 w 3842"/>
                              <a:gd name="T190" fmla="+- 0 2201 1437"/>
                              <a:gd name="T191" fmla="*/ 2201 h 2377"/>
                              <a:gd name="T192" fmla="+- 0 2914 920"/>
                              <a:gd name="T193" fmla="*/ T192 w 3842"/>
                              <a:gd name="T194" fmla="+- 0 1530 1437"/>
                              <a:gd name="T195" fmla="*/ 1530 h 2377"/>
                              <a:gd name="T196" fmla="+- 0 3228 920"/>
                              <a:gd name="T197" fmla="*/ T196 w 3842"/>
                              <a:gd name="T198" fmla="+- 0 1801 1437"/>
                              <a:gd name="T199" fmla="*/ 1801 h 2377"/>
                              <a:gd name="T200" fmla="+- 0 3493 920"/>
                              <a:gd name="T201" fmla="*/ T200 w 3842"/>
                              <a:gd name="T202" fmla="+- 0 2427 1437"/>
                              <a:gd name="T203" fmla="*/ 2427 h 2377"/>
                              <a:gd name="T204" fmla="+- 0 3623 920"/>
                              <a:gd name="T205" fmla="*/ T204 w 3842"/>
                              <a:gd name="T206" fmla="+- 0 2821 1437"/>
                              <a:gd name="T207" fmla="*/ 2821 h 2377"/>
                              <a:gd name="T208" fmla="+- 0 3603 920"/>
                              <a:gd name="T209" fmla="*/ T208 w 3842"/>
                              <a:gd name="T210" fmla="+- 0 1932 1437"/>
                              <a:gd name="T211" fmla="*/ 1932 h 2377"/>
                              <a:gd name="T212" fmla="+- 0 3512 920"/>
                              <a:gd name="T213" fmla="*/ T212 w 3842"/>
                              <a:gd name="T214" fmla="+- 0 2337 1437"/>
                              <a:gd name="T215" fmla="*/ 2337 h 2377"/>
                              <a:gd name="T216" fmla="+- 0 3707 920"/>
                              <a:gd name="T217" fmla="*/ T216 w 3842"/>
                              <a:gd name="T218" fmla="+- 0 1478 1437"/>
                              <a:gd name="T219" fmla="*/ 1478 h 2377"/>
                              <a:gd name="T220" fmla="+- 0 3421 920"/>
                              <a:gd name="T221" fmla="*/ T220 w 3842"/>
                              <a:gd name="T222" fmla="+- 0 1779 1437"/>
                              <a:gd name="T223" fmla="*/ 1779 h 2377"/>
                              <a:gd name="T224" fmla="+- 0 4251 920"/>
                              <a:gd name="T225" fmla="*/ T224 w 3842"/>
                              <a:gd name="T226" fmla="+- 0 2060 1437"/>
                              <a:gd name="T227" fmla="*/ 2060 h 2377"/>
                              <a:gd name="T228" fmla="+- 0 3851 920"/>
                              <a:gd name="T229" fmla="*/ T228 w 3842"/>
                              <a:gd name="T230" fmla="+- 0 2171 1437"/>
                              <a:gd name="T231" fmla="*/ 2171 h 2377"/>
                              <a:gd name="T232" fmla="+- 0 4266 920"/>
                              <a:gd name="T233" fmla="*/ T232 w 3842"/>
                              <a:gd name="T234" fmla="+- 0 2161 1437"/>
                              <a:gd name="T235" fmla="*/ 2161 h 2377"/>
                              <a:gd name="T236" fmla="+- 0 3864 920"/>
                              <a:gd name="T237" fmla="*/ T236 w 3842"/>
                              <a:gd name="T238" fmla="+- 0 1566 1437"/>
                              <a:gd name="T239" fmla="*/ 1566 h 2377"/>
                              <a:gd name="T240" fmla="+- 0 4226 920"/>
                              <a:gd name="T241" fmla="*/ T240 w 3842"/>
                              <a:gd name="T242" fmla="+- 0 1770 1437"/>
                              <a:gd name="T243" fmla="*/ 1770 h 2377"/>
                              <a:gd name="T244" fmla="+- 0 4427 920"/>
                              <a:gd name="T245" fmla="*/ T244 w 3842"/>
                              <a:gd name="T246" fmla="+- 0 1478 1437"/>
                              <a:gd name="T247" fmla="*/ 1478 h 2377"/>
                              <a:gd name="T248" fmla="+- 0 4632 920"/>
                              <a:gd name="T249" fmla="*/ T248 w 3842"/>
                              <a:gd name="T250" fmla="+- 0 1839 1437"/>
                              <a:gd name="T251" fmla="*/ 1839 h 2377"/>
                            </a:gdLst>
                            <a:ahLst/>
                            <a:cxnLst>
                              <a:cxn ang="0">
                                <a:pos x="T1" y="T3"/>
                              </a:cxn>
                              <a:cxn ang="0">
                                <a:pos x="T5" y="T7"/>
                              </a:cxn>
                              <a:cxn ang="0">
                                <a:pos x="T9" y="T11"/>
                              </a:cxn>
                              <a:cxn ang="0">
                                <a:pos x="T13" y="T15"/>
                              </a:cxn>
                              <a:cxn ang="0">
                                <a:pos x="T17" y="T19"/>
                              </a:cxn>
                              <a:cxn ang="0">
                                <a:pos x="T21" y="T23"/>
                              </a:cxn>
                              <a:cxn ang="0">
                                <a:pos x="T25" y="T27"/>
                              </a:cxn>
                              <a:cxn ang="0">
                                <a:pos x="T29" y="T31"/>
                              </a:cxn>
                              <a:cxn ang="0">
                                <a:pos x="T33" y="T35"/>
                              </a:cxn>
                              <a:cxn ang="0">
                                <a:pos x="T37" y="T39"/>
                              </a:cxn>
                              <a:cxn ang="0">
                                <a:pos x="T41" y="T43"/>
                              </a:cxn>
                              <a:cxn ang="0">
                                <a:pos x="T45" y="T47"/>
                              </a:cxn>
                              <a:cxn ang="0">
                                <a:pos x="T49" y="T51"/>
                              </a:cxn>
                              <a:cxn ang="0">
                                <a:pos x="T53" y="T55"/>
                              </a:cxn>
                              <a:cxn ang="0">
                                <a:pos x="T57" y="T59"/>
                              </a:cxn>
                              <a:cxn ang="0">
                                <a:pos x="T61" y="T63"/>
                              </a:cxn>
                              <a:cxn ang="0">
                                <a:pos x="T65" y="T67"/>
                              </a:cxn>
                              <a:cxn ang="0">
                                <a:pos x="T69" y="T71"/>
                              </a:cxn>
                              <a:cxn ang="0">
                                <a:pos x="T73" y="T75"/>
                              </a:cxn>
                              <a:cxn ang="0">
                                <a:pos x="T77" y="T79"/>
                              </a:cxn>
                              <a:cxn ang="0">
                                <a:pos x="T81" y="T83"/>
                              </a:cxn>
                              <a:cxn ang="0">
                                <a:pos x="T85" y="T87"/>
                              </a:cxn>
                              <a:cxn ang="0">
                                <a:pos x="T89" y="T91"/>
                              </a:cxn>
                              <a:cxn ang="0">
                                <a:pos x="T93" y="T95"/>
                              </a:cxn>
                              <a:cxn ang="0">
                                <a:pos x="T97" y="T99"/>
                              </a:cxn>
                              <a:cxn ang="0">
                                <a:pos x="T101" y="T103"/>
                              </a:cxn>
                              <a:cxn ang="0">
                                <a:pos x="T105" y="T107"/>
                              </a:cxn>
                              <a:cxn ang="0">
                                <a:pos x="T109" y="T111"/>
                              </a:cxn>
                              <a:cxn ang="0">
                                <a:pos x="T113" y="T115"/>
                              </a:cxn>
                              <a:cxn ang="0">
                                <a:pos x="T117" y="T119"/>
                              </a:cxn>
                              <a:cxn ang="0">
                                <a:pos x="T121" y="T123"/>
                              </a:cxn>
                              <a:cxn ang="0">
                                <a:pos x="T125" y="T127"/>
                              </a:cxn>
                              <a:cxn ang="0">
                                <a:pos x="T129" y="T131"/>
                              </a:cxn>
                              <a:cxn ang="0">
                                <a:pos x="T133" y="T135"/>
                              </a:cxn>
                              <a:cxn ang="0">
                                <a:pos x="T137" y="T139"/>
                              </a:cxn>
                              <a:cxn ang="0">
                                <a:pos x="T141" y="T143"/>
                              </a:cxn>
                              <a:cxn ang="0">
                                <a:pos x="T145" y="T147"/>
                              </a:cxn>
                              <a:cxn ang="0">
                                <a:pos x="T149" y="T151"/>
                              </a:cxn>
                              <a:cxn ang="0">
                                <a:pos x="T153" y="T155"/>
                              </a:cxn>
                              <a:cxn ang="0">
                                <a:pos x="T157" y="T159"/>
                              </a:cxn>
                              <a:cxn ang="0">
                                <a:pos x="T161" y="T163"/>
                              </a:cxn>
                              <a:cxn ang="0">
                                <a:pos x="T165" y="T167"/>
                              </a:cxn>
                              <a:cxn ang="0">
                                <a:pos x="T169" y="T171"/>
                              </a:cxn>
                              <a:cxn ang="0">
                                <a:pos x="T173" y="T175"/>
                              </a:cxn>
                              <a:cxn ang="0">
                                <a:pos x="T177" y="T179"/>
                              </a:cxn>
                              <a:cxn ang="0">
                                <a:pos x="T181" y="T183"/>
                              </a:cxn>
                              <a:cxn ang="0">
                                <a:pos x="T185" y="T187"/>
                              </a:cxn>
                              <a:cxn ang="0">
                                <a:pos x="T189" y="T191"/>
                              </a:cxn>
                              <a:cxn ang="0">
                                <a:pos x="T193" y="T195"/>
                              </a:cxn>
                              <a:cxn ang="0">
                                <a:pos x="T197" y="T199"/>
                              </a:cxn>
                              <a:cxn ang="0">
                                <a:pos x="T201" y="T203"/>
                              </a:cxn>
                              <a:cxn ang="0">
                                <a:pos x="T205" y="T207"/>
                              </a:cxn>
                              <a:cxn ang="0">
                                <a:pos x="T209" y="T211"/>
                              </a:cxn>
                              <a:cxn ang="0">
                                <a:pos x="T213" y="T215"/>
                              </a:cxn>
                              <a:cxn ang="0">
                                <a:pos x="T217" y="T219"/>
                              </a:cxn>
                              <a:cxn ang="0">
                                <a:pos x="T221" y="T223"/>
                              </a:cxn>
                              <a:cxn ang="0">
                                <a:pos x="T225" y="T227"/>
                              </a:cxn>
                              <a:cxn ang="0">
                                <a:pos x="T229" y="T231"/>
                              </a:cxn>
                              <a:cxn ang="0">
                                <a:pos x="T233" y="T235"/>
                              </a:cxn>
                              <a:cxn ang="0">
                                <a:pos x="T237" y="T239"/>
                              </a:cxn>
                              <a:cxn ang="0">
                                <a:pos x="T241" y="T243"/>
                              </a:cxn>
                              <a:cxn ang="0">
                                <a:pos x="T245" y="T247"/>
                              </a:cxn>
                              <a:cxn ang="0">
                                <a:pos x="T249" y="T251"/>
                              </a:cxn>
                            </a:cxnLst>
                            <a:rect l="0" t="0" r="r" b="b"/>
                            <a:pathLst>
                              <a:path w="3842" h="2377">
                                <a:moveTo>
                                  <a:pt x="418" y="1673"/>
                                </a:moveTo>
                                <a:lnTo>
                                  <a:pt x="418" y="1663"/>
                                </a:lnTo>
                                <a:lnTo>
                                  <a:pt x="417" y="1653"/>
                                </a:lnTo>
                                <a:lnTo>
                                  <a:pt x="416" y="1642"/>
                                </a:lnTo>
                                <a:lnTo>
                                  <a:pt x="414" y="1632"/>
                                </a:lnTo>
                                <a:lnTo>
                                  <a:pt x="412" y="1622"/>
                                </a:lnTo>
                                <a:lnTo>
                                  <a:pt x="409" y="1612"/>
                                </a:lnTo>
                                <a:lnTo>
                                  <a:pt x="406" y="1603"/>
                                </a:lnTo>
                                <a:lnTo>
                                  <a:pt x="403" y="1593"/>
                                </a:lnTo>
                                <a:lnTo>
                                  <a:pt x="398" y="1584"/>
                                </a:lnTo>
                                <a:lnTo>
                                  <a:pt x="394" y="1574"/>
                                </a:lnTo>
                                <a:lnTo>
                                  <a:pt x="389" y="1566"/>
                                </a:lnTo>
                                <a:lnTo>
                                  <a:pt x="383" y="1557"/>
                                </a:lnTo>
                                <a:lnTo>
                                  <a:pt x="377" y="1548"/>
                                </a:lnTo>
                                <a:lnTo>
                                  <a:pt x="371" y="1540"/>
                                </a:lnTo>
                                <a:lnTo>
                                  <a:pt x="364" y="1533"/>
                                </a:lnTo>
                                <a:lnTo>
                                  <a:pt x="357" y="1525"/>
                                </a:lnTo>
                                <a:lnTo>
                                  <a:pt x="350" y="1518"/>
                                </a:lnTo>
                                <a:lnTo>
                                  <a:pt x="342" y="1511"/>
                                </a:lnTo>
                                <a:lnTo>
                                  <a:pt x="334" y="1505"/>
                                </a:lnTo>
                                <a:lnTo>
                                  <a:pt x="326" y="1499"/>
                                </a:lnTo>
                                <a:lnTo>
                                  <a:pt x="317" y="1494"/>
                                </a:lnTo>
                                <a:lnTo>
                                  <a:pt x="308" y="1489"/>
                                </a:lnTo>
                                <a:lnTo>
                                  <a:pt x="299" y="1484"/>
                                </a:lnTo>
                                <a:lnTo>
                                  <a:pt x="289" y="1480"/>
                                </a:lnTo>
                                <a:lnTo>
                                  <a:pt x="280" y="1476"/>
                                </a:lnTo>
                                <a:lnTo>
                                  <a:pt x="270" y="1473"/>
                                </a:lnTo>
                                <a:lnTo>
                                  <a:pt x="260" y="1470"/>
                                </a:lnTo>
                                <a:lnTo>
                                  <a:pt x="250" y="1468"/>
                                </a:lnTo>
                                <a:lnTo>
                                  <a:pt x="240" y="1466"/>
                                </a:lnTo>
                                <a:lnTo>
                                  <a:pt x="230" y="1465"/>
                                </a:lnTo>
                                <a:lnTo>
                                  <a:pt x="220" y="1464"/>
                                </a:lnTo>
                                <a:lnTo>
                                  <a:pt x="209" y="1464"/>
                                </a:lnTo>
                                <a:lnTo>
                                  <a:pt x="199" y="1464"/>
                                </a:lnTo>
                                <a:lnTo>
                                  <a:pt x="189" y="1465"/>
                                </a:lnTo>
                                <a:lnTo>
                                  <a:pt x="179" y="1466"/>
                                </a:lnTo>
                                <a:lnTo>
                                  <a:pt x="168" y="1468"/>
                                </a:lnTo>
                                <a:lnTo>
                                  <a:pt x="158" y="1470"/>
                                </a:lnTo>
                                <a:lnTo>
                                  <a:pt x="149" y="1473"/>
                                </a:lnTo>
                                <a:lnTo>
                                  <a:pt x="139" y="1476"/>
                                </a:lnTo>
                                <a:lnTo>
                                  <a:pt x="129" y="1480"/>
                                </a:lnTo>
                                <a:lnTo>
                                  <a:pt x="120" y="1484"/>
                                </a:lnTo>
                                <a:lnTo>
                                  <a:pt x="111" y="1489"/>
                                </a:lnTo>
                                <a:lnTo>
                                  <a:pt x="102" y="1494"/>
                                </a:lnTo>
                                <a:lnTo>
                                  <a:pt x="93" y="1499"/>
                                </a:lnTo>
                                <a:lnTo>
                                  <a:pt x="85" y="1505"/>
                                </a:lnTo>
                                <a:lnTo>
                                  <a:pt x="77" y="1511"/>
                                </a:lnTo>
                                <a:lnTo>
                                  <a:pt x="69" y="1518"/>
                                </a:lnTo>
                                <a:lnTo>
                                  <a:pt x="61" y="1525"/>
                                </a:lnTo>
                                <a:lnTo>
                                  <a:pt x="54" y="1533"/>
                                </a:lnTo>
                                <a:lnTo>
                                  <a:pt x="48" y="1540"/>
                                </a:lnTo>
                                <a:lnTo>
                                  <a:pt x="41" y="1548"/>
                                </a:lnTo>
                                <a:lnTo>
                                  <a:pt x="35" y="1557"/>
                                </a:lnTo>
                                <a:lnTo>
                                  <a:pt x="30" y="1566"/>
                                </a:lnTo>
                                <a:lnTo>
                                  <a:pt x="25" y="1574"/>
                                </a:lnTo>
                                <a:lnTo>
                                  <a:pt x="20" y="1584"/>
                                </a:lnTo>
                                <a:lnTo>
                                  <a:pt x="16" y="1593"/>
                                </a:lnTo>
                                <a:lnTo>
                                  <a:pt x="12" y="1603"/>
                                </a:lnTo>
                                <a:lnTo>
                                  <a:pt x="9" y="1612"/>
                                </a:lnTo>
                                <a:lnTo>
                                  <a:pt x="6" y="1622"/>
                                </a:lnTo>
                                <a:lnTo>
                                  <a:pt x="4" y="1632"/>
                                </a:lnTo>
                                <a:lnTo>
                                  <a:pt x="2" y="1642"/>
                                </a:lnTo>
                                <a:lnTo>
                                  <a:pt x="1" y="1653"/>
                                </a:lnTo>
                                <a:lnTo>
                                  <a:pt x="0" y="1663"/>
                                </a:lnTo>
                                <a:lnTo>
                                  <a:pt x="0" y="1673"/>
                                </a:lnTo>
                                <a:lnTo>
                                  <a:pt x="0" y="1683"/>
                                </a:lnTo>
                                <a:lnTo>
                                  <a:pt x="1" y="1694"/>
                                </a:lnTo>
                                <a:lnTo>
                                  <a:pt x="2" y="1704"/>
                                </a:lnTo>
                                <a:lnTo>
                                  <a:pt x="4" y="1714"/>
                                </a:lnTo>
                                <a:lnTo>
                                  <a:pt x="6" y="1724"/>
                                </a:lnTo>
                                <a:lnTo>
                                  <a:pt x="9" y="1734"/>
                                </a:lnTo>
                                <a:lnTo>
                                  <a:pt x="12" y="1744"/>
                                </a:lnTo>
                                <a:lnTo>
                                  <a:pt x="16" y="1753"/>
                                </a:lnTo>
                                <a:lnTo>
                                  <a:pt x="20" y="1763"/>
                                </a:lnTo>
                                <a:lnTo>
                                  <a:pt x="25" y="1772"/>
                                </a:lnTo>
                                <a:lnTo>
                                  <a:pt x="30" y="1781"/>
                                </a:lnTo>
                                <a:lnTo>
                                  <a:pt x="35" y="1789"/>
                                </a:lnTo>
                                <a:lnTo>
                                  <a:pt x="41" y="1798"/>
                                </a:lnTo>
                                <a:lnTo>
                                  <a:pt x="48" y="1806"/>
                                </a:lnTo>
                                <a:lnTo>
                                  <a:pt x="54" y="1814"/>
                                </a:lnTo>
                                <a:lnTo>
                                  <a:pt x="61" y="1821"/>
                                </a:lnTo>
                                <a:lnTo>
                                  <a:pt x="69" y="1828"/>
                                </a:lnTo>
                                <a:lnTo>
                                  <a:pt x="77" y="1835"/>
                                </a:lnTo>
                                <a:lnTo>
                                  <a:pt x="85" y="1841"/>
                                </a:lnTo>
                                <a:lnTo>
                                  <a:pt x="93" y="1847"/>
                                </a:lnTo>
                                <a:lnTo>
                                  <a:pt x="102" y="1852"/>
                                </a:lnTo>
                                <a:lnTo>
                                  <a:pt x="111" y="1858"/>
                                </a:lnTo>
                                <a:lnTo>
                                  <a:pt x="120" y="1862"/>
                                </a:lnTo>
                                <a:lnTo>
                                  <a:pt x="129" y="1866"/>
                                </a:lnTo>
                                <a:lnTo>
                                  <a:pt x="139" y="1870"/>
                                </a:lnTo>
                                <a:lnTo>
                                  <a:pt x="149" y="1873"/>
                                </a:lnTo>
                                <a:lnTo>
                                  <a:pt x="158" y="1876"/>
                                </a:lnTo>
                                <a:lnTo>
                                  <a:pt x="168" y="1878"/>
                                </a:lnTo>
                                <a:lnTo>
                                  <a:pt x="179" y="1880"/>
                                </a:lnTo>
                                <a:lnTo>
                                  <a:pt x="189" y="1881"/>
                                </a:lnTo>
                                <a:lnTo>
                                  <a:pt x="199" y="1882"/>
                                </a:lnTo>
                                <a:lnTo>
                                  <a:pt x="209" y="1882"/>
                                </a:lnTo>
                                <a:lnTo>
                                  <a:pt x="220" y="1882"/>
                                </a:lnTo>
                                <a:lnTo>
                                  <a:pt x="230" y="1881"/>
                                </a:lnTo>
                                <a:lnTo>
                                  <a:pt x="240" y="1880"/>
                                </a:lnTo>
                                <a:lnTo>
                                  <a:pt x="250" y="1878"/>
                                </a:lnTo>
                                <a:lnTo>
                                  <a:pt x="260" y="1876"/>
                                </a:lnTo>
                                <a:lnTo>
                                  <a:pt x="270" y="1873"/>
                                </a:lnTo>
                                <a:lnTo>
                                  <a:pt x="280" y="1870"/>
                                </a:lnTo>
                                <a:lnTo>
                                  <a:pt x="289" y="1866"/>
                                </a:lnTo>
                                <a:lnTo>
                                  <a:pt x="299" y="1862"/>
                                </a:lnTo>
                                <a:lnTo>
                                  <a:pt x="308" y="1858"/>
                                </a:lnTo>
                                <a:lnTo>
                                  <a:pt x="317" y="1852"/>
                                </a:lnTo>
                                <a:lnTo>
                                  <a:pt x="326" y="1847"/>
                                </a:lnTo>
                                <a:lnTo>
                                  <a:pt x="334" y="1841"/>
                                </a:lnTo>
                                <a:lnTo>
                                  <a:pt x="342" y="1835"/>
                                </a:lnTo>
                                <a:lnTo>
                                  <a:pt x="350" y="1828"/>
                                </a:lnTo>
                                <a:lnTo>
                                  <a:pt x="357" y="1821"/>
                                </a:lnTo>
                                <a:lnTo>
                                  <a:pt x="364" y="1814"/>
                                </a:lnTo>
                                <a:lnTo>
                                  <a:pt x="371" y="1806"/>
                                </a:lnTo>
                                <a:lnTo>
                                  <a:pt x="377" y="1798"/>
                                </a:lnTo>
                                <a:lnTo>
                                  <a:pt x="383" y="1789"/>
                                </a:lnTo>
                                <a:lnTo>
                                  <a:pt x="389" y="1781"/>
                                </a:lnTo>
                                <a:lnTo>
                                  <a:pt x="394" y="1772"/>
                                </a:lnTo>
                                <a:lnTo>
                                  <a:pt x="398" y="1763"/>
                                </a:lnTo>
                                <a:lnTo>
                                  <a:pt x="403" y="1753"/>
                                </a:lnTo>
                                <a:lnTo>
                                  <a:pt x="406" y="1744"/>
                                </a:lnTo>
                                <a:lnTo>
                                  <a:pt x="409" y="1734"/>
                                </a:lnTo>
                                <a:lnTo>
                                  <a:pt x="412" y="1724"/>
                                </a:lnTo>
                                <a:lnTo>
                                  <a:pt x="414" y="1714"/>
                                </a:lnTo>
                                <a:lnTo>
                                  <a:pt x="416" y="1704"/>
                                </a:lnTo>
                                <a:lnTo>
                                  <a:pt x="417" y="1694"/>
                                </a:lnTo>
                                <a:lnTo>
                                  <a:pt x="418" y="1683"/>
                                </a:lnTo>
                                <a:lnTo>
                                  <a:pt x="418" y="1673"/>
                                </a:lnTo>
                                <a:close/>
                                <a:moveTo>
                                  <a:pt x="418" y="1179"/>
                                </a:moveTo>
                                <a:lnTo>
                                  <a:pt x="418" y="1168"/>
                                </a:lnTo>
                                <a:lnTo>
                                  <a:pt x="417" y="1158"/>
                                </a:lnTo>
                                <a:lnTo>
                                  <a:pt x="416" y="1148"/>
                                </a:lnTo>
                                <a:lnTo>
                                  <a:pt x="414" y="1138"/>
                                </a:lnTo>
                                <a:lnTo>
                                  <a:pt x="412" y="1128"/>
                                </a:lnTo>
                                <a:lnTo>
                                  <a:pt x="409" y="1118"/>
                                </a:lnTo>
                                <a:lnTo>
                                  <a:pt x="406" y="1108"/>
                                </a:lnTo>
                                <a:lnTo>
                                  <a:pt x="403" y="1099"/>
                                </a:lnTo>
                                <a:lnTo>
                                  <a:pt x="398" y="1089"/>
                                </a:lnTo>
                                <a:lnTo>
                                  <a:pt x="394" y="1080"/>
                                </a:lnTo>
                                <a:lnTo>
                                  <a:pt x="389" y="1071"/>
                                </a:lnTo>
                                <a:lnTo>
                                  <a:pt x="383" y="1062"/>
                                </a:lnTo>
                                <a:lnTo>
                                  <a:pt x="377" y="1054"/>
                                </a:lnTo>
                                <a:lnTo>
                                  <a:pt x="371" y="1046"/>
                                </a:lnTo>
                                <a:lnTo>
                                  <a:pt x="364" y="1038"/>
                                </a:lnTo>
                                <a:lnTo>
                                  <a:pt x="357" y="1031"/>
                                </a:lnTo>
                                <a:lnTo>
                                  <a:pt x="350" y="1024"/>
                                </a:lnTo>
                                <a:lnTo>
                                  <a:pt x="342" y="1017"/>
                                </a:lnTo>
                                <a:lnTo>
                                  <a:pt x="334" y="1011"/>
                                </a:lnTo>
                                <a:lnTo>
                                  <a:pt x="326" y="1005"/>
                                </a:lnTo>
                                <a:lnTo>
                                  <a:pt x="317" y="999"/>
                                </a:lnTo>
                                <a:lnTo>
                                  <a:pt x="308" y="994"/>
                                </a:lnTo>
                                <a:lnTo>
                                  <a:pt x="299" y="990"/>
                                </a:lnTo>
                                <a:lnTo>
                                  <a:pt x="289" y="985"/>
                                </a:lnTo>
                                <a:lnTo>
                                  <a:pt x="280" y="982"/>
                                </a:lnTo>
                                <a:lnTo>
                                  <a:pt x="270" y="978"/>
                                </a:lnTo>
                                <a:lnTo>
                                  <a:pt x="260" y="976"/>
                                </a:lnTo>
                                <a:lnTo>
                                  <a:pt x="250" y="974"/>
                                </a:lnTo>
                                <a:lnTo>
                                  <a:pt x="240" y="972"/>
                                </a:lnTo>
                                <a:lnTo>
                                  <a:pt x="230" y="970"/>
                                </a:lnTo>
                                <a:lnTo>
                                  <a:pt x="220" y="970"/>
                                </a:lnTo>
                                <a:lnTo>
                                  <a:pt x="209" y="969"/>
                                </a:lnTo>
                                <a:lnTo>
                                  <a:pt x="199" y="970"/>
                                </a:lnTo>
                                <a:lnTo>
                                  <a:pt x="189" y="970"/>
                                </a:lnTo>
                                <a:lnTo>
                                  <a:pt x="179" y="972"/>
                                </a:lnTo>
                                <a:lnTo>
                                  <a:pt x="168" y="974"/>
                                </a:lnTo>
                                <a:lnTo>
                                  <a:pt x="158" y="976"/>
                                </a:lnTo>
                                <a:lnTo>
                                  <a:pt x="149" y="978"/>
                                </a:lnTo>
                                <a:lnTo>
                                  <a:pt x="139" y="982"/>
                                </a:lnTo>
                                <a:lnTo>
                                  <a:pt x="129" y="985"/>
                                </a:lnTo>
                                <a:lnTo>
                                  <a:pt x="120" y="990"/>
                                </a:lnTo>
                                <a:lnTo>
                                  <a:pt x="111" y="994"/>
                                </a:lnTo>
                                <a:lnTo>
                                  <a:pt x="102" y="999"/>
                                </a:lnTo>
                                <a:lnTo>
                                  <a:pt x="93" y="1005"/>
                                </a:lnTo>
                                <a:lnTo>
                                  <a:pt x="85" y="1011"/>
                                </a:lnTo>
                                <a:lnTo>
                                  <a:pt x="77" y="1017"/>
                                </a:lnTo>
                                <a:lnTo>
                                  <a:pt x="69" y="1024"/>
                                </a:lnTo>
                                <a:lnTo>
                                  <a:pt x="61" y="1031"/>
                                </a:lnTo>
                                <a:lnTo>
                                  <a:pt x="54" y="1038"/>
                                </a:lnTo>
                                <a:lnTo>
                                  <a:pt x="48" y="1046"/>
                                </a:lnTo>
                                <a:lnTo>
                                  <a:pt x="41" y="1054"/>
                                </a:lnTo>
                                <a:lnTo>
                                  <a:pt x="35" y="1062"/>
                                </a:lnTo>
                                <a:lnTo>
                                  <a:pt x="30" y="1071"/>
                                </a:lnTo>
                                <a:lnTo>
                                  <a:pt x="25" y="1080"/>
                                </a:lnTo>
                                <a:lnTo>
                                  <a:pt x="20" y="1089"/>
                                </a:lnTo>
                                <a:lnTo>
                                  <a:pt x="16" y="1099"/>
                                </a:lnTo>
                                <a:lnTo>
                                  <a:pt x="12" y="1108"/>
                                </a:lnTo>
                                <a:lnTo>
                                  <a:pt x="9" y="1118"/>
                                </a:lnTo>
                                <a:lnTo>
                                  <a:pt x="6" y="1128"/>
                                </a:lnTo>
                                <a:lnTo>
                                  <a:pt x="4" y="1138"/>
                                </a:lnTo>
                                <a:lnTo>
                                  <a:pt x="2" y="1148"/>
                                </a:lnTo>
                                <a:lnTo>
                                  <a:pt x="1" y="1158"/>
                                </a:lnTo>
                                <a:lnTo>
                                  <a:pt x="0" y="1168"/>
                                </a:lnTo>
                                <a:lnTo>
                                  <a:pt x="0" y="1179"/>
                                </a:lnTo>
                                <a:lnTo>
                                  <a:pt x="0" y="1189"/>
                                </a:lnTo>
                                <a:lnTo>
                                  <a:pt x="1" y="1199"/>
                                </a:lnTo>
                                <a:lnTo>
                                  <a:pt x="2" y="1209"/>
                                </a:lnTo>
                                <a:lnTo>
                                  <a:pt x="4" y="1219"/>
                                </a:lnTo>
                                <a:lnTo>
                                  <a:pt x="6" y="1229"/>
                                </a:lnTo>
                                <a:lnTo>
                                  <a:pt x="9" y="1239"/>
                                </a:lnTo>
                                <a:lnTo>
                                  <a:pt x="12" y="1249"/>
                                </a:lnTo>
                                <a:lnTo>
                                  <a:pt x="16" y="1259"/>
                                </a:lnTo>
                                <a:lnTo>
                                  <a:pt x="20" y="1268"/>
                                </a:lnTo>
                                <a:lnTo>
                                  <a:pt x="25" y="1277"/>
                                </a:lnTo>
                                <a:lnTo>
                                  <a:pt x="30" y="1286"/>
                                </a:lnTo>
                                <a:lnTo>
                                  <a:pt x="35" y="1295"/>
                                </a:lnTo>
                                <a:lnTo>
                                  <a:pt x="41" y="1303"/>
                                </a:lnTo>
                                <a:lnTo>
                                  <a:pt x="48" y="1311"/>
                                </a:lnTo>
                                <a:lnTo>
                                  <a:pt x="54" y="1319"/>
                                </a:lnTo>
                                <a:lnTo>
                                  <a:pt x="61" y="1327"/>
                                </a:lnTo>
                                <a:lnTo>
                                  <a:pt x="69" y="1334"/>
                                </a:lnTo>
                                <a:lnTo>
                                  <a:pt x="77" y="1340"/>
                                </a:lnTo>
                                <a:lnTo>
                                  <a:pt x="85" y="1347"/>
                                </a:lnTo>
                                <a:lnTo>
                                  <a:pt x="93" y="1353"/>
                                </a:lnTo>
                                <a:lnTo>
                                  <a:pt x="102" y="1358"/>
                                </a:lnTo>
                                <a:lnTo>
                                  <a:pt x="111" y="1363"/>
                                </a:lnTo>
                                <a:lnTo>
                                  <a:pt x="120" y="1368"/>
                                </a:lnTo>
                                <a:lnTo>
                                  <a:pt x="129" y="1372"/>
                                </a:lnTo>
                                <a:lnTo>
                                  <a:pt x="139" y="1376"/>
                                </a:lnTo>
                                <a:lnTo>
                                  <a:pt x="149" y="1379"/>
                                </a:lnTo>
                                <a:lnTo>
                                  <a:pt x="158" y="1382"/>
                                </a:lnTo>
                                <a:lnTo>
                                  <a:pt x="168" y="1384"/>
                                </a:lnTo>
                                <a:lnTo>
                                  <a:pt x="179" y="1386"/>
                                </a:lnTo>
                                <a:lnTo>
                                  <a:pt x="189" y="1387"/>
                                </a:lnTo>
                                <a:lnTo>
                                  <a:pt x="199" y="1388"/>
                                </a:lnTo>
                                <a:lnTo>
                                  <a:pt x="209" y="1388"/>
                                </a:lnTo>
                                <a:lnTo>
                                  <a:pt x="220" y="1388"/>
                                </a:lnTo>
                                <a:lnTo>
                                  <a:pt x="230" y="1387"/>
                                </a:lnTo>
                                <a:lnTo>
                                  <a:pt x="240" y="1386"/>
                                </a:lnTo>
                                <a:lnTo>
                                  <a:pt x="250" y="1384"/>
                                </a:lnTo>
                                <a:lnTo>
                                  <a:pt x="260" y="1382"/>
                                </a:lnTo>
                                <a:lnTo>
                                  <a:pt x="270" y="1379"/>
                                </a:lnTo>
                                <a:lnTo>
                                  <a:pt x="280" y="1376"/>
                                </a:lnTo>
                                <a:lnTo>
                                  <a:pt x="289" y="1372"/>
                                </a:lnTo>
                                <a:lnTo>
                                  <a:pt x="299" y="1368"/>
                                </a:lnTo>
                                <a:lnTo>
                                  <a:pt x="308" y="1363"/>
                                </a:lnTo>
                                <a:lnTo>
                                  <a:pt x="317" y="1358"/>
                                </a:lnTo>
                                <a:lnTo>
                                  <a:pt x="326" y="1353"/>
                                </a:lnTo>
                                <a:lnTo>
                                  <a:pt x="334" y="1347"/>
                                </a:lnTo>
                                <a:lnTo>
                                  <a:pt x="342" y="1340"/>
                                </a:lnTo>
                                <a:lnTo>
                                  <a:pt x="350" y="1334"/>
                                </a:lnTo>
                                <a:lnTo>
                                  <a:pt x="357" y="1327"/>
                                </a:lnTo>
                                <a:lnTo>
                                  <a:pt x="364" y="1319"/>
                                </a:lnTo>
                                <a:lnTo>
                                  <a:pt x="371" y="1311"/>
                                </a:lnTo>
                                <a:lnTo>
                                  <a:pt x="377" y="1303"/>
                                </a:lnTo>
                                <a:lnTo>
                                  <a:pt x="383" y="1295"/>
                                </a:lnTo>
                                <a:lnTo>
                                  <a:pt x="389" y="1286"/>
                                </a:lnTo>
                                <a:lnTo>
                                  <a:pt x="394" y="1277"/>
                                </a:lnTo>
                                <a:lnTo>
                                  <a:pt x="398" y="1268"/>
                                </a:lnTo>
                                <a:lnTo>
                                  <a:pt x="403" y="1259"/>
                                </a:lnTo>
                                <a:lnTo>
                                  <a:pt x="406" y="1249"/>
                                </a:lnTo>
                                <a:lnTo>
                                  <a:pt x="409" y="1239"/>
                                </a:lnTo>
                                <a:lnTo>
                                  <a:pt x="412" y="1229"/>
                                </a:lnTo>
                                <a:lnTo>
                                  <a:pt x="414" y="1219"/>
                                </a:lnTo>
                                <a:lnTo>
                                  <a:pt x="416" y="1209"/>
                                </a:lnTo>
                                <a:lnTo>
                                  <a:pt x="417" y="1199"/>
                                </a:lnTo>
                                <a:lnTo>
                                  <a:pt x="418" y="1189"/>
                                </a:lnTo>
                                <a:lnTo>
                                  <a:pt x="418" y="1179"/>
                                </a:lnTo>
                                <a:close/>
                                <a:moveTo>
                                  <a:pt x="418" y="703"/>
                                </a:moveTo>
                                <a:lnTo>
                                  <a:pt x="418" y="693"/>
                                </a:lnTo>
                                <a:lnTo>
                                  <a:pt x="417" y="683"/>
                                </a:lnTo>
                                <a:lnTo>
                                  <a:pt x="416" y="673"/>
                                </a:lnTo>
                                <a:lnTo>
                                  <a:pt x="414" y="662"/>
                                </a:lnTo>
                                <a:lnTo>
                                  <a:pt x="412" y="652"/>
                                </a:lnTo>
                                <a:lnTo>
                                  <a:pt x="409" y="643"/>
                                </a:lnTo>
                                <a:lnTo>
                                  <a:pt x="406" y="633"/>
                                </a:lnTo>
                                <a:lnTo>
                                  <a:pt x="403" y="623"/>
                                </a:lnTo>
                                <a:lnTo>
                                  <a:pt x="398" y="614"/>
                                </a:lnTo>
                                <a:lnTo>
                                  <a:pt x="394" y="605"/>
                                </a:lnTo>
                                <a:lnTo>
                                  <a:pt x="389" y="596"/>
                                </a:lnTo>
                                <a:lnTo>
                                  <a:pt x="383" y="587"/>
                                </a:lnTo>
                                <a:lnTo>
                                  <a:pt x="377" y="579"/>
                                </a:lnTo>
                                <a:lnTo>
                                  <a:pt x="371" y="571"/>
                                </a:lnTo>
                                <a:lnTo>
                                  <a:pt x="364" y="563"/>
                                </a:lnTo>
                                <a:lnTo>
                                  <a:pt x="357" y="555"/>
                                </a:lnTo>
                                <a:lnTo>
                                  <a:pt x="350" y="548"/>
                                </a:lnTo>
                                <a:lnTo>
                                  <a:pt x="342" y="542"/>
                                </a:lnTo>
                                <a:lnTo>
                                  <a:pt x="334" y="535"/>
                                </a:lnTo>
                                <a:lnTo>
                                  <a:pt x="326" y="529"/>
                                </a:lnTo>
                                <a:lnTo>
                                  <a:pt x="317" y="524"/>
                                </a:lnTo>
                                <a:lnTo>
                                  <a:pt x="308" y="519"/>
                                </a:lnTo>
                                <a:lnTo>
                                  <a:pt x="299" y="514"/>
                                </a:lnTo>
                                <a:lnTo>
                                  <a:pt x="289" y="510"/>
                                </a:lnTo>
                                <a:lnTo>
                                  <a:pt x="280" y="506"/>
                                </a:lnTo>
                                <a:lnTo>
                                  <a:pt x="270" y="503"/>
                                </a:lnTo>
                                <a:lnTo>
                                  <a:pt x="260" y="500"/>
                                </a:lnTo>
                                <a:lnTo>
                                  <a:pt x="250" y="498"/>
                                </a:lnTo>
                                <a:lnTo>
                                  <a:pt x="240" y="496"/>
                                </a:lnTo>
                                <a:lnTo>
                                  <a:pt x="230" y="495"/>
                                </a:lnTo>
                                <a:lnTo>
                                  <a:pt x="220" y="494"/>
                                </a:lnTo>
                                <a:lnTo>
                                  <a:pt x="209" y="494"/>
                                </a:lnTo>
                                <a:lnTo>
                                  <a:pt x="199" y="494"/>
                                </a:lnTo>
                                <a:lnTo>
                                  <a:pt x="189" y="495"/>
                                </a:lnTo>
                                <a:lnTo>
                                  <a:pt x="179" y="496"/>
                                </a:lnTo>
                                <a:lnTo>
                                  <a:pt x="168" y="498"/>
                                </a:lnTo>
                                <a:lnTo>
                                  <a:pt x="158" y="500"/>
                                </a:lnTo>
                                <a:lnTo>
                                  <a:pt x="149" y="503"/>
                                </a:lnTo>
                                <a:lnTo>
                                  <a:pt x="139" y="506"/>
                                </a:lnTo>
                                <a:lnTo>
                                  <a:pt x="129" y="510"/>
                                </a:lnTo>
                                <a:lnTo>
                                  <a:pt x="120" y="514"/>
                                </a:lnTo>
                                <a:lnTo>
                                  <a:pt x="111" y="519"/>
                                </a:lnTo>
                                <a:lnTo>
                                  <a:pt x="102" y="524"/>
                                </a:lnTo>
                                <a:lnTo>
                                  <a:pt x="93" y="529"/>
                                </a:lnTo>
                                <a:lnTo>
                                  <a:pt x="85" y="535"/>
                                </a:lnTo>
                                <a:lnTo>
                                  <a:pt x="77" y="542"/>
                                </a:lnTo>
                                <a:lnTo>
                                  <a:pt x="69" y="548"/>
                                </a:lnTo>
                                <a:lnTo>
                                  <a:pt x="61" y="555"/>
                                </a:lnTo>
                                <a:lnTo>
                                  <a:pt x="54" y="563"/>
                                </a:lnTo>
                                <a:lnTo>
                                  <a:pt x="48" y="571"/>
                                </a:lnTo>
                                <a:lnTo>
                                  <a:pt x="41" y="579"/>
                                </a:lnTo>
                                <a:lnTo>
                                  <a:pt x="35" y="587"/>
                                </a:lnTo>
                                <a:lnTo>
                                  <a:pt x="30" y="596"/>
                                </a:lnTo>
                                <a:lnTo>
                                  <a:pt x="25" y="605"/>
                                </a:lnTo>
                                <a:lnTo>
                                  <a:pt x="20" y="614"/>
                                </a:lnTo>
                                <a:lnTo>
                                  <a:pt x="16" y="623"/>
                                </a:lnTo>
                                <a:lnTo>
                                  <a:pt x="12" y="633"/>
                                </a:lnTo>
                                <a:lnTo>
                                  <a:pt x="9" y="643"/>
                                </a:lnTo>
                                <a:lnTo>
                                  <a:pt x="6" y="652"/>
                                </a:lnTo>
                                <a:lnTo>
                                  <a:pt x="4" y="662"/>
                                </a:lnTo>
                                <a:lnTo>
                                  <a:pt x="2" y="673"/>
                                </a:lnTo>
                                <a:lnTo>
                                  <a:pt x="1" y="683"/>
                                </a:lnTo>
                                <a:lnTo>
                                  <a:pt x="0" y="693"/>
                                </a:lnTo>
                                <a:lnTo>
                                  <a:pt x="0" y="703"/>
                                </a:lnTo>
                                <a:lnTo>
                                  <a:pt x="0" y="714"/>
                                </a:lnTo>
                                <a:lnTo>
                                  <a:pt x="1" y="724"/>
                                </a:lnTo>
                                <a:lnTo>
                                  <a:pt x="2" y="734"/>
                                </a:lnTo>
                                <a:lnTo>
                                  <a:pt x="4" y="744"/>
                                </a:lnTo>
                                <a:lnTo>
                                  <a:pt x="6" y="754"/>
                                </a:lnTo>
                                <a:lnTo>
                                  <a:pt x="9" y="764"/>
                                </a:lnTo>
                                <a:lnTo>
                                  <a:pt x="12" y="774"/>
                                </a:lnTo>
                                <a:lnTo>
                                  <a:pt x="16" y="783"/>
                                </a:lnTo>
                                <a:lnTo>
                                  <a:pt x="20" y="793"/>
                                </a:lnTo>
                                <a:lnTo>
                                  <a:pt x="25" y="802"/>
                                </a:lnTo>
                                <a:lnTo>
                                  <a:pt x="30" y="811"/>
                                </a:lnTo>
                                <a:lnTo>
                                  <a:pt x="35" y="819"/>
                                </a:lnTo>
                                <a:lnTo>
                                  <a:pt x="41" y="828"/>
                                </a:lnTo>
                                <a:lnTo>
                                  <a:pt x="48" y="836"/>
                                </a:lnTo>
                                <a:lnTo>
                                  <a:pt x="54" y="844"/>
                                </a:lnTo>
                                <a:lnTo>
                                  <a:pt x="61" y="851"/>
                                </a:lnTo>
                                <a:lnTo>
                                  <a:pt x="69" y="858"/>
                                </a:lnTo>
                                <a:lnTo>
                                  <a:pt x="77" y="865"/>
                                </a:lnTo>
                                <a:lnTo>
                                  <a:pt x="85" y="871"/>
                                </a:lnTo>
                                <a:lnTo>
                                  <a:pt x="93" y="877"/>
                                </a:lnTo>
                                <a:lnTo>
                                  <a:pt x="102" y="883"/>
                                </a:lnTo>
                                <a:lnTo>
                                  <a:pt x="111" y="888"/>
                                </a:lnTo>
                                <a:lnTo>
                                  <a:pt x="120" y="892"/>
                                </a:lnTo>
                                <a:lnTo>
                                  <a:pt x="129" y="897"/>
                                </a:lnTo>
                                <a:lnTo>
                                  <a:pt x="139" y="900"/>
                                </a:lnTo>
                                <a:lnTo>
                                  <a:pt x="149" y="903"/>
                                </a:lnTo>
                                <a:lnTo>
                                  <a:pt x="158" y="906"/>
                                </a:lnTo>
                                <a:lnTo>
                                  <a:pt x="168" y="908"/>
                                </a:lnTo>
                                <a:lnTo>
                                  <a:pt x="179" y="910"/>
                                </a:lnTo>
                                <a:lnTo>
                                  <a:pt x="189" y="911"/>
                                </a:lnTo>
                                <a:lnTo>
                                  <a:pt x="199" y="912"/>
                                </a:lnTo>
                                <a:lnTo>
                                  <a:pt x="209" y="912"/>
                                </a:lnTo>
                                <a:lnTo>
                                  <a:pt x="220" y="912"/>
                                </a:lnTo>
                                <a:lnTo>
                                  <a:pt x="230" y="911"/>
                                </a:lnTo>
                                <a:lnTo>
                                  <a:pt x="240" y="910"/>
                                </a:lnTo>
                                <a:lnTo>
                                  <a:pt x="250" y="908"/>
                                </a:lnTo>
                                <a:lnTo>
                                  <a:pt x="260" y="906"/>
                                </a:lnTo>
                                <a:lnTo>
                                  <a:pt x="270" y="903"/>
                                </a:lnTo>
                                <a:lnTo>
                                  <a:pt x="280" y="900"/>
                                </a:lnTo>
                                <a:lnTo>
                                  <a:pt x="289" y="897"/>
                                </a:lnTo>
                                <a:lnTo>
                                  <a:pt x="299" y="892"/>
                                </a:lnTo>
                                <a:lnTo>
                                  <a:pt x="308" y="888"/>
                                </a:lnTo>
                                <a:lnTo>
                                  <a:pt x="317" y="883"/>
                                </a:lnTo>
                                <a:lnTo>
                                  <a:pt x="326" y="877"/>
                                </a:lnTo>
                                <a:lnTo>
                                  <a:pt x="334" y="871"/>
                                </a:lnTo>
                                <a:lnTo>
                                  <a:pt x="342" y="865"/>
                                </a:lnTo>
                                <a:lnTo>
                                  <a:pt x="350" y="858"/>
                                </a:lnTo>
                                <a:lnTo>
                                  <a:pt x="357" y="851"/>
                                </a:lnTo>
                                <a:lnTo>
                                  <a:pt x="364" y="844"/>
                                </a:lnTo>
                                <a:lnTo>
                                  <a:pt x="371" y="836"/>
                                </a:lnTo>
                                <a:lnTo>
                                  <a:pt x="377" y="828"/>
                                </a:lnTo>
                                <a:lnTo>
                                  <a:pt x="383" y="819"/>
                                </a:lnTo>
                                <a:lnTo>
                                  <a:pt x="389" y="811"/>
                                </a:lnTo>
                                <a:lnTo>
                                  <a:pt x="394" y="802"/>
                                </a:lnTo>
                                <a:lnTo>
                                  <a:pt x="398" y="793"/>
                                </a:lnTo>
                                <a:lnTo>
                                  <a:pt x="403" y="783"/>
                                </a:lnTo>
                                <a:lnTo>
                                  <a:pt x="406" y="774"/>
                                </a:lnTo>
                                <a:lnTo>
                                  <a:pt x="409" y="764"/>
                                </a:lnTo>
                                <a:lnTo>
                                  <a:pt x="412" y="754"/>
                                </a:lnTo>
                                <a:lnTo>
                                  <a:pt x="414" y="744"/>
                                </a:lnTo>
                                <a:lnTo>
                                  <a:pt x="416" y="734"/>
                                </a:lnTo>
                                <a:lnTo>
                                  <a:pt x="417" y="724"/>
                                </a:lnTo>
                                <a:lnTo>
                                  <a:pt x="418" y="714"/>
                                </a:lnTo>
                                <a:lnTo>
                                  <a:pt x="418" y="703"/>
                                </a:lnTo>
                                <a:close/>
                                <a:moveTo>
                                  <a:pt x="418" y="209"/>
                                </a:moveTo>
                                <a:lnTo>
                                  <a:pt x="418" y="199"/>
                                </a:lnTo>
                                <a:lnTo>
                                  <a:pt x="417" y="188"/>
                                </a:lnTo>
                                <a:lnTo>
                                  <a:pt x="416" y="178"/>
                                </a:lnTo>
                                <a:lnTo>
                                  <a:pt x="414" y="168"/>
                                </a:lnTo>
                                <a:lnTo>
                                  <a:pt x="412" y="158"/>
                                </a:lnTo>
                                <a:lnTo>
                                  <a:pt x="409" y="148"/>
                                </a:lnTo>
                                <a:lnTo>
                                  <a:pt x="406" y="138"/>
                                </a:lnTo>
                                <a:lnTo>
                                  <a:pt x="403" y="129"/>
                                </a:lnTo>
                                <a:lnTo>
                                  <a:pt x="398" y="119"/>
                                </a:lnTo>
                                <a:lnTo>
                                  <a:pt x="394" y="110"/>
                                </a:lnTo>
                                <a:lnTo>
                                  <a:pt x="389" y="101"/>
                                </a:lnTo>
                                <a:lnTo>
                                  <a:pt x="383" y="93"/>
                                </a:lnTo>
                                <a:lnTo>
                                  <a:pt x="377" y="84"/>
                                </a:lnTo>
                                <a:lnTo>
                                  <a:pt x="371" y="76"/>
                                </a:lnTo>
                                <a:lnTo>
                                  <a:pt x="364" y="68"/>
                                </a:lnTo>
                                <a:lnTo>
                                  <a:pt x="357" y="61"/>
                                </a:lnTo>
                                <a:lnTo>
                                  <a:pt x="350" y="54"/>
                                </a:lnTo>
                                <a:lnTo>
                                  <a:pt x="342" y="47"/>
                                </a:lnTo>
                                <a:lnTo>
                                  <a:pt x="334" y="41"/>
                                </a:lnTo>
                                <a:lnTo>
                                  <a:pt x="326" y="35"/>
                                </a:lnTo>
                                <a:lnTo>
                                  <a:pt x="317" y="29"/>
                                </a:lnTo>
                                <a:lnTo>
                                  <a:pt x="308" y="24"/>
                                </a:lnTo>
                                <a:lnTo>
                                  <a:pt x="299" y="20"/>
                                </a:lnTo>
                                <a:lnTo>
                                  <a:pt x="289" y="16"/>
                                </a:lnTo>
                                <a:lnTo>
                                  <a:pt x="280" y="12"/>
                                </a:lnTo>
                                <a:lnTo>
                                  <a:pt x="270" y="9"/>
                                </a:lnTo>
                                <a:lnTo>
                                  <a:pt x="260" y="6"/>
                                </a:lnTo>
                                <a:lnTo>
                                  <a:pt x="250" y="4"/>
                                </a:lnTo>
                                <a:lnTo>
                                  <a:pt x="240" y="2"/>
                                </a:lnTo>
                                <a:lnTo>
                                  <a:pt x="230" y="1"/>
                                </a:lnTo>
                                <a:lnTo>
                                  <a:pt x="220" y="0"/>
                                </a:lnTo>
                                <a:lnTo>
                                  <a:pt x="209" y="0"/>
                                </a:lnTo>
                                <a:lnTo>
                                  <a:pt x="199" y="0"/>
                                </a:lnTo>
                                <a:lnTo>
                                  <a:pt x="189" y="1"/>
                                </a:lnTo>
                                <a:lnTo>
                                  <a:pt x="179" y="2"/>
                                </a:lnTo>
                                <a:lnTo>
                                  <a:pt x="168" y="4"/>
                                </a:lnTo>
                                <a:lnTo>
                                  <a:pt x="158" y="6"/>
                                </a:lnTo>
                                <a:lnTo>
                                  <a:pt x="149" y="9"/>
                                </a:lnTo>
                                <a:lnTo>
                                  <a:pt x="139" y="12"/>
                                </a:lnTo>
                                <a:lnTo>
                                  <a:pt x="129" y="16"/>
                                </a:lnTo>
                                <a:lnTo>
                                  <a:pt x="120" y="20"/>
                                </a:lnTo>
                                <a:lnTo>
                                  <a:pt x="111" y="24"/>
                                </a:lnTo>
                                <a:lnTo>
                                  <a:pt x="102" y="29"/>
                                </a:lnTo>
                                <a:lnTo>
                                  <a:pt x="93" y="35"/>
                                </a:lnTo>
                                <a:lnTo>
                                  <a:pt x="85" y="41"/>
                                </a:lnTo>
                                <a:lnTo>
                                  <a:pt x="77" y="47"/>
                                </a:lnTo>
                                <a:lnTo>
                                  <a:pt x="69" y="54"/>
                                </a:lnTo>
                                <a:lnTo>
                                  <a:pt x="61" y="61"/>
                                </a:lnTo>
                                <a:lnTo>
                                  <a:pt x="54" y="68"/>
                                </a:lnTo>
                                <a:lnTo>
                                  <a:pt x="48" y="76"/>
                                </a:lnTo>
                                <a:lnTo>
                                  <a:pt x="41" y="84"/>
                                </a:lnTo>
                                <a:lnTo>
                                  <a:pt x="35" y="93"/>
                                </a:lnTo>
                                <a:lnTo>
                                  <a:pt x="30" y="101"/>
                                </a:lnTo>
                                <a:lnTo>
                                  <a:pt x="25" y="110"/>
                                </a:lnTo>
                                <a:lnTo>
                                  <a:pt x="20" y="119"/>
                                </a:lnTo>
                                <a:lnTo>
                                  <a:pt x="16" y="129"/>
                                </a:lnTo>
                                <a:lnTo>
                                  <a:pt x="12" y="138"/>
                                </a:lnTo>
                                <a:lnTo>
                                  <a:pt x="9" y="148"/>
                                </a:lnTo>
                                <a:lnTo>
                                  <a:pt x="6" y="158"/>
                                </a:lnTo>
                                <a:lnTo>
                                  <a:pt x="4" y="168"/>
                                </a:lnTo>
                                <a:lnTo>
                                  <a:pt x="2" y="178"/>
                                </a:lnTo>
                                <a:lnTo>
                                  <a:pt x="1" y="188"/>
                                </a:lnTo>
                                <a:lnTo>
                                  <a:pt x="0" y="199"/>
                                </a:lnTo>
                                <a:lnTo>
                                  <a:pt x="0" y="209"/>
                                </a:lnTo>
                                <a:lnTo>
                                  <a:pt x="0" y="219"/>
                                </a:lnTo>
                                <a:lnTo>
                                  <a:pt x="1" y="229"/>
                                </a:lnTo>
                                <a:lnTo>
                                  <a:pt x="2" y="240"/>
                                </a:lnTo>
                                <a:lnTo>
                                  <a:pt x="4" y="250"/>
                                </a:lnTo>
                                <a:lnTo>
                                  <a:pt x="6" y="260"/>
                                </a:lnTo>
                                <a:lnTo>
                                  <a:pt x="9" y="270"/>
                                </a:lnTo>
                                <a:lnTo>
                                  <a:pt x="12" y="279"/>
                                </a:lnTo>
                                <a:lnTo>
                                  <a:pt x="16" y="289"/>
                                </a:lnTo>
                                <a:lnTo>
                                  <a:pt x="20" y="298"/>
                                </a:lnTo>
                                <a:lnTo>
                                  <a:pt x="25" y="307"/>
                                </a:lnTo>
                                <a:lnTo>
                                  <a:pt x="30" y="316"/>
                                </a:lnTo>
                                <a:lnTo>
                                  <a:pt x="35" y="325"/>
                                </a:lnTo>
                                <a:lnTo>
                                  <a:pt x="41" y="333"/>
                                </a:lnTo>
                                <a:lnTo>
                                  <a:pt x="48" y="342"/>
                                </a:lnTo>
                                <a:lnTo>
                                  <a:pt x="54" y="349"/>
                                </a:lnTo>
                                <a:lnTo>
                                  <a:pt x="61" y="357"/>
                                </a:lnTo>
                                <a:lnTo>
                                  <a:pt x="69" y="364"/>
                                </a:lnTo>
                                <a:lnTo>
                                  <a:pt x="77" y="371"/>
                                </a:lnTo>
                                <a:lnTo>
                                  <a:pt x="85" y="377"/>
                                </a:lnTo>
                                <a:lnTo>
                                  <a:pt x="93" y="383"/>
                                </a:lnTo>
                                <a:lnTo>
                                  <a:pt x="102" y="388"/>
                                </a:lnTo>
                                <a:lnTo>
                                  <a:pt x="111" y="393"/>
                                </a:lnTo>
                                <a:lnTo>
                                  <a:pt x="120" y="398"/>
                                </a:lnTo>
                                <a:lnTo>
                                  <a:pt x="129" y="402"/>
                                </a:lnTo>
                                <a:lnTo>
                                  <a:pt x="139" y="406"/>
                                </a:lnTo>
                                <a:lnTo>
                                  <a:pt x="149" y="409"/>
                                </a:lnTo>
                                <a:lnTo>
                                  <a:pt x="158" y="412"/>
                                </a:lnTo>
                                <a:lnTo>
                                  <a:pt x="168" y="414"/>
                                </a:lnTo>
                                <a:lnTo>
                                  <a:pt x="179" y="416"/>
                                </a:lnTo>
                                <a:lnTo>
                                  <a:pt x="189" y="417"/>
                                </a:lnTo>
                                <a:lnTo>
                                  <a:pt x="199" y="418"/>
                                </a:lnTo>
                                <a:lnTo>
                                  <a:pt x="209" y="418"/>
                                </a:lnTo>
                                <a:lnTo>
                                  <a:pt x="220" y="418"/>
                                </a:lnTo>
                                <a:lnTo>
                                  <a:pt x="230" y="417"/>
                                </a:lnTo>
                                <a:lnTo>
                                  <a:pt x="240" y="416"/>
                                </a:lnTo>
                                <a:lnTo>
                                  <a:pt x="250" y="414"/>
                                </a:lnTo>
                                <a:lnTo>
                                  <a:pt x="260" y="412"/>
                                </a:lnTo>
                                <a:lnTo>
                                  <a:pt x="270" y="409"/>
                                </a:lnTo>
                                <a:lnTo>
                                  <a:pt x="280" y="406"/>
                                </a:lnTo>
                                <a:lnTo>
                                  <a:pt x="289" y="402"/>
                                </a:lnTo>
                                <a:lnTo>
                                  <a:pt x="299" y="398"/>
                                </a:lnTo>
                                <a:lnTo>
                                  <a:pt x="308" y="393"/>
                                </a:lnTo>
                                <a:lnTo>
                                  <a:pt x="317" y="388"/>
                                </a:lnTo>
                                <a:lnTo>
                                  <a:pt x="326" y="383"/>
                                </a:lnTo>
                                <a:lnTo>
                                  <a:pt x="334" y="377"/>
                                </a:lnTo>
                                <a:lnTo>
                                  <a:pt x="342" y="371"/>
                                </a:lnTo>
                                <a:lnTo>
                                  <a:pt x="350" y="364"/>
                                </a:lnTo>
                                <a:lnTo>
                                  <a:pt x="357" y="357"/>
                                </a:lnTo>
                                <a:lnTo>
                                  <a:pt x="364" y="349"/>
                                </a:lnTo>
                                <a:lnTo>
                                  <a:pt x="371" y="342"/>
                                </a:lnTo>
                                <a:lnTo>
                                  <a:pt x="377" y="333"/>
                                </a:lnTo>
                                <a:lnTo>
                                  <a:pt x="383" y="325"/>
                                </a:lnTo>
                                <a:lnTo>
                                  <a:pt x="389" y="316"/>
                                </a:lnTo>
                                <a:lnTo>
                                  <a:pt x="394" y="307"/>
                                </a:lnTo>
                                <a:lnTo>
                                  <a:pt x="398" y="298"/>
                                </a:lnTo>
                                <a:lnTo>
                                  <a:pt x="403" y="289"/>
                                </a:lnTo>
                                <a:lnTo>
                                  <a:pt x="406" y="279"/>
                                </a:lnTo>
                                <a:lnTo>
                                  <a:pt x="409" y="270"/>
                                </a:lnTo>
                                <a:lnTo>
                                  <a:pt x="412" y="260"/>
                                </a:lnTo>
                                <a:lnTo>
                                  <a:pt x="414" y="250"/>
                                </a:lnTo>
                                <a:lnTo>
                                  <a:pt x="416" y="240"/>
                                </a:lnTo>
                                <a:lnTo>
                                  <a:pt x="417" y="229"/>
                                </a:lnTo>
                                <a:lnTo>
                                  <a:pt x="418" y="219"/>
                                </a:lnTo>
                                <a:lnTo>
                                  <a:pt x="418" y="209"/>
                                </a:lnTo>
                                <a:close/>
                                <a:moveTo>
                                  <a:pt x="913" y="2167"/>
                                </a:moveTo>
                                <a:lnTo>
                                  <a:pt x="913" y="2157"/>
                                </a:lnTo>
                                <a:lnTo>
                                  <a:pt x="912" y="2147"/>
                                </a:lnTo>
                                <a:lnTo>
                                  <a:pt x="911" y="2137"/>
                                </a:lnTo>
                                <a:lnTo>
                                  <a:pt x="909" y="2127"/>
                                </a:lnTo>
                                <a:lnTo>
                                  <a:pt x="907" y="2117"/>
                                </a:lnTo>
                                <a:lnTo>
                                  <a:pt x="904" y="2107"/>
                                </a:lnTo>
                                <a:lnTo>
                                  <a:pt x="901" y="2097"/>
                                </a:lnTo>
                                <a:lnTo>
                                  <a:pt x="897" y="2087"/>
                                </a:lnTo>
                                <a:lnTo>
                                  <a:pt x="893" y="2078"/>
                                </a:lnTo>
                                <a:lnTo>
                                  <a:pt x="888" y="2069"/>
                                </a:lnTo>
                                <a:lnTo>
                                  <a:pt x="883" y="2060"/>
                                </a:lnTo>
                                <a:lnTo>
                                  <a:pt x="878" y="2051"/>
                                </a:lnTo>
                                <a:lnTo>
                                  <a:pt x="872" y="2043"/>
                                </a:lnTo>
                                <a:lnTo>
                                  <a:pt x="865" y="2035"/>
                                </a:lnTo>
                                <a:lnTo>
                                  <a:pt x="859" y="2027"/>
                                </a:lnTo>
                                <a:lnTo>
                                  <a:pt x="852" y="2020"/>
                                </a:lnTo>
                                <a:lnTo>
                                  <a:pt x="844" y="2012"/>
                                </a:lnTo>
                                <a:lnTo>
                                  <a:pt x="836" y="2006"/>
                                </a:lnTo>
                                <a:lnTo>
                                  <a:pt x="828" y="1999"/>
                                </a:lnTo>
                                <a:lnTo>
                                  <a:pt x="820" y="1994"/>
                                </a:lnTo>
                                <a:lnTo>
                                  <a:pt x="811" y="1988"/>
                                </a:lnTo>
                                <a:lnTo>
                                  <a:pt x="802" y="1983"/>
                                </a:lnTo>
                                <a:lnTo>
                                  <a:pt x="793" y="1978"/>
                                </a:lnTo>
                                <a:lnTo>
                                  <a:pt x="784" y="1974"/>
                                </a:lnTo>
                                <a:lnTo>
                                  <a:pt x="774" y="1971"/>
                                </a:lnTo>
                                <a:lnTo>
                                  <a:pt x="764" y="1967"/>
                                </a:lnTo>
                                <a:lnTo>
                                  <a:pt x="755" y="1965"/>
                                </a:lnTo>
                                <a:lnTo>
                                  <a:pt x="745" y="1962"/>
                                </a:lnTo>
                                <a:lnTo>
                                  <a:pt x="734" y="1961"/>
                                </a:lnTo>
                                <a:lnTo>
                                  <a:pt x="724" y="1959"/>
                                </a:lnTo>
                                <a:lnTo>
                                  <a:pt x="714" y="1959"/>
                                </a:lnTo>
                                <a:lnTo>
                                  <a:pt x="704" y="1958"/>
                                </a:lnTo>
                                <a:lnTo>
                                  <a:pt x="693" y="1959"/>
                                </a:lnTo>
                                <a:lnTo>
                                  <a:pt x="683" y="1959"/>
                                </a:lnTo>
                                <a:lnTo>
                                  <a:pt x="673" y="1961"/>
                                </a:lnTo>
                                <a:lnTo>
                                  <a:pt x="663" y="1962"/>
                                </a:lnTo>
                                <a:lnTo>
                                  <a:pt x="653" y="1965"/>
                                </a:lnTo>
                                <a:lnTo>
                                  <a:pt x="643" y="1967"/>
                                </a:lnTo>
                                <a:lnTo>
                                  <a:pt x="633" y="1971"/>
                                </a:lnTo>
                                <a:lnTo>
                                  <a:pt x="624" y="1974"/>
                                </a:lnTo>
                                <a:lnTo>
                                  <a:pt x="614" y="1978"/>
                                </a:lnTo>
                                <a:lnTo>
                                  <a:pt x="605" y="1983"/>
                                </a:lnTo>
                                <a:lnTo>
                                  <a:pt x="596" y="1988"/>
                                </a:lnTo>
                                <a:lnTo>
                                  <a:pt x="587" y="1994"/>
                                </a:lnTo>
                                <a:lnTo>
                                  <a:pt x="579" y="1999"/>
                                </a:lnTo>
                                <a:lnTo>
                                  <a:pt x="571" y="2006"/>
                                </a:lnTo>
                                <a:lnTo>
                                  <a:pt x="563" y="2012"/>
                                </a:lnTo>
                                <a:lnTo>
                                  <a:pt x="556" y="2020"/>
                                </a:lnTo>
                                <a:lnTo>
                                  <a:pt x="549" y="2027"/>
                                </a:lnTo>
                                <a:lnTo>
                                  <a:pt x="542" y="2035"/>
                                </a:lnTo>
                                <a:lnTo>
                                  <a:pt x="536" y="2043"/>
                                </a:lnTo>
                                <a:lnTo>
                                  <a:pt x="530" y="2051"/>
                                </a:lnTo>
                                <a:lnTo>
                                  <a:pt x="524" y="2060"/>
                                </a:lnTo>
                                <a:lnTo>
                                  <a:pt x="519" y="2069"/>
                                </a:lnTo>
                                <a:lnTo>
                                  <a:pt x="515" y="2078"/>
                                </a:lnTo>
                                <a:lnTo>
                                  <a:pt x="510" y="2087"/>
                                </a:lnTo>
                                <a:lnTo>
                                  <a:pt x="507" y="2097"/>
                                </a:lnTo>
                                <a:lnTo>
                                  <a:pt x="504" y="2107"/>
                                </a:lnTo>
                                <a:lnTo>
                                  <a:pt x="501" y="2117"/>
                                </a:lnTo>
                                <a:lnTo>
                                  <a:pt x="499" y="2127"/>
                                </a:lnTo>
                                <a:lnTo>
                                  <a:pt x="497" y="2137"/>
                                </a:lnTo>
                                <a:lnTo>
                                  <a:pt x="496" y="2147"/>
                                </a:lnTo>
                                <a:lnTo>
                                  <a:pt x="495" y="2157"/>
                                </a:lnTo>
                                <a:lnTo>
                                  <a:pt x="495" y="2167"/>
                                </a:lnTo>
                                <a:lnTo>
                                  <a:pt x="495" y="2178"/>
                                </a:lnTo>
                                <a:lnTo>
                                  <a:pt x="496" y="2188"/>
                                </a:lnTo>
                                <a:lnTo>
                                  <a:pt x="497" y="2198"/>
                                </a:lnTo>
                                <a:lnTo>
                                  <a:pt x="499" y="2208"/>
                                </a:lnTo>
                                <a:lnTo>
                                  <a:pt x="501" y="2218"/>
                                </a:lnTo>
                                <a:lnTo>
                                  <a:pt x="504" y="2228"/>
                                </a:lnTo>
                                <a:lnTo>
                                  <a:pt x="507" y="2238"/>
                                </a:lnTo>
                                <a:lnTo>
                                  <a:pt x="510" y="2248"/>
                                </a:lnTo>
                                <a:lnTo>
                                  <a:pt x="515" y="2257"/>
                                </a:lnTo>
                                <a:lnTo>
                                  <a:pt x="519" y="2266"/>
                                </a:lnTo>
                                <a:lnTo>
                                  <a:pt x="524" y="2275"/>
                                </a:lnTo>
                                <a:lnTo>
                                  <a:pt x="530" y="2284"/>
                                </a:lnTo>
                                <a:lnTo>
                                  <a:pt x="536" y="2292"/>
                                </a:lnTo>
                                <a:lnTo>
                                  <a:pt x="542" y="2300"/>
                                </a:lnTo>
                                <a:lnTo>
                                  <a:pt x="549" y="2308"/>
                                </a:lnTo>
                                <a:lnTo>
                                  <a:pt x="556" y="2315"/>
                                </a:lnTo>
                                <a:lnTo>
                                  <a:pt x="563" y="2322"/>
                                </a:lnTo>
                                <a:lnTo>
                                  <a:pt x="571" y="2329"/>
                                </a:lnTo>
                                <a:lnTo>
                                  <a:pt x="579" y="2335"/>
                                </a:lnTo>
                                <a:lnTo>
                                  <a:pt x="587" y="2341"/>
                                </a:lnTo>
                                <a:lnTo>
                                  <a:pt x="596" y="2347"/>
                                </a:lnTo>
                                <a:lnTo>
                                  <a:pt x="605" y="2352"/>
                                </a:lnTo>
                                <a:lnTo>
                                  <a:pt x="614" y="2357"/>
                                </a:lnTo>
                                <a:lnTo>
                                  <a:pt x="624" y="2361"/>
                                </a:lnTo>
                                <a:lnTo>
                                  <a:pt x="633" y="2364"/>
                                </a:lnTo>
                                <a:lnTo>
                                  <a:pt x="643" y="2368"/>
                                </a:lnTo>
                                <a:lnTo>
                                  <a:pt x="653" y="2370"/>
                                </a:lnTo>
                                <a:lnTo>
                                  <a:pt x="663" y="2373"/>
                                </a:lnTo>
                                <a:lnTo>
                                  <a:pt x="673" y="2374"/>
                                </a:lnTo>
                                <a:lnTo>
                                  <a:pt x="683" y="2376"/>
                                </a:lnTo>
                                <a:lnTo>
                                  <a:pt x="693" y="2376"/>
                                </a:lnTo>
                                <a:lnTo>
                                  <a:pt x="704" y="2377"/>
                                </a:lnTo>
                                <a:lnTo>
                                  <a:pt x="714" y="2376"/>
                                </a:lnTo>
                                <a:lnTo>
                                  <a:pt x="724" y="2376"/>
                                </a:lnTo>
                                <a:lnTo>
                                  <a:pt x="734" y="2374"/>
                                </a:lnTo>
                                <a:lnTo>
                                  <a:pt x="745" y="2373"/>
                                </a:lnTo>
                                <a:lnTo>
                                  <a:pt x="755" y="2370"/>
                                </a:lnTo>
                                <a:lnTo>
                                  <a:pt x="764" y="2368"/>
                                </a:lnTo>
                                <a:lnTo>
                                  <a:pt x="774" y="2364"/>
                                </a:lnTo>
                                <a:lnTo>
                                  <a:pt x="784" y="2361"/>
                                </a:lnTo>
                                <a:lnTo>
                                  <a:pt x="793" y="2357"/>
                                </a:lnTo>
                                <a:lnTo>
                                  <a:pt x="802" y="2352"/>
                                </a:lnTo>
                                <a:lnTo>
                                  <a:pt x="811" y="2347"/>
                                </a:lnTo>
                                <a:lnTo>
                                  <a:pt x="820" y="2341"/>
                                </a:lnTo>
                                <a:lnTo>
                                  <a:pt x="828" y="2335"/>
                                </a:lnTo>
                                <a:lnTo>
                                  <a:pt x="836" y="2329"/>
                                </a:lnTo>
                                <a:lnTo>
                                  <a:pt x="844" y="2322"/>
                                </a:lnTo>
                                <a:lnTo>
                                  <a:pt x="852" y="2315"/>
                                </a:lnTo>
                                <a:lnTo>
                                  <a:pt x="859" y="2308"/>
                                </a:lnTo>
                                <a:lnTo>
                                  <a:pt x="865" y="2300"/>
                                </a:lnTo>
                                <a:lnTo>
                                  <a:pt x="872" y="2292"/>
                                </a:lnTo>
                                <a:lnTo>
                                  <a:pt x="878" y="2284"/>
                                </a:lnTo>
                                <a:lnTo>
                                  <a:pt x="883" y="2275"/>
                                </a:lnTo>
                                <a:lnTo>
                                  <a:pt x="888" y="2266"/>
                                </a:lnTo>
                                <a:lnTo>
                                  <a:pt x="893" y="2257"/>
                                </a:lnTo>
                                <a:lnTo>
                                  <a:pt x="897" y="2248"/>
                                </a:lnTo>
                                <a:lnTo>
                                  <a:pt x="901" y="2238"/>
                                </a:lnTo>
                                <a:lnTo>
                                  <a:pt x="904" y="2228"/>
                                </a:lnTo>
                                <a:lnTo>
                                  <a:pt x="907" y="2218"/>
                                </a:lnTo>
                                <a:lnTo>
                                  <a:pt x="909" y="2208"/>
                                </a:lnTo>
                                <a:lnTo>
                                  <a:pt x="911" y="2198"/>
                                </a:lnTo>
                                <a:lnTo>
                                  <a:pt x="912" y="2188"/>
                                </a:lnTo>
                                <a:lnTo>
                                  <a:pt x="913" y="2178"/>
                                </a:lnTo>
                                <a:lnTo>
                                  <a:pt x="913" y="2167"/>
                                </a:lnTo>
                                <a:close/>
                                <a:moveTo>
                                  <a:pt x="913" y="1673"/>
                                </a:moveTo>
                                <a:lnTo>
                                  <a:pt x="913" y="1663"/>
                                </a:lnTo>
                                <a:lnTo>
                                  <a:pt x="912" y="1653"/>
                                </a:lnTo>
                                <a:lnTo>
                                  <a:pt x="911" y="1642"/>
                                </a:lnTo>
                                <a:lnTo>
                                  <a:pt x="909" y="1632"/>
                                </a:lnTo>
                                <a:lnTo>
                                  <a:pt x="907" y="1622"/>
                                </a:lnTo>
                                <a:lnTo>
                                  <a:pt x="904" y="1612"/>
                                </a:lnTo>
                                <a:lnTo>
                                  <a:pt x="901" y="1603"/>
                                </a:lnTo>
                                <a:lnTo>
                                  <a:pt x="897" y="1593"/>
                                </a:lnTo>
                                <a:lnTo>
                                  <a:pt x="893" y="1584"/>
                                </a:lnTo>
                                <a:lnTo>
                                  <a:pt x="888" y="1574"/>
                                </a:lnTo>
                                <a:lnTo>
                                  <a:pt x="883" y="1566"/>
                                </a:lnTo>
                                <a:lnTo>
                                  <a:pt x="878" y="1557"/>
                                </a:lnTo>
                                <a:lnTo>
                                  <a:pt x="872" y="1548"/>
                                </a:lnTo>
                                <a:lnTo>
                                  <a:pt x="865" y="1540"/>
                                </a:lnTo>
                                <a:lnTo>
                                  <a:pt x="859" y="1533"/>
                                </a:lnTo>
                                <a:lnTo>
                                  <a:pt x="852" y="1525"/>
                                </a:lnTo>
                                <a:lnTo>
                                  <a:pt x="844" y="1518"/>
                                </a:lnTo>
                                <a:lnTo>
                                  <a:pt x="836" y="1511"/>
                                </a:lnTo>
                                <a:lnTo>
                                  <a:pt x="828" y="1505"/>
                                </a:lnTo>
                                <a:lnTo>
                                  <a:pt x="820" y="1499"/>
                                </a:lnTo>
                                <a:lnTo>
                                  <a:pt x="811" y="1494"/>
                                </a:lnTo>
                                <a:lnTo>
                                  <a:pt x="802" y="1489"/>
                                </a:lnTo>
                                <a:lnTo>
                                  <a:pt x="793" y="1484"/>
                                </a:lnTo>
                                <a:lnTo>
                                  <a:pt x="784" y="1480"/>
                                </a:lnTo>
                                <a:lnTo>
                                  <a:pt x="774" y="1476"/>
                                </a:lnTo>
                                <a:lnTo>
                                  <a:pt x="764" y="1473"/>
                                </a:lnTo>
                                <a:lnTo>
                                  <a:pt x="755" y="1470"/>
                                </a:lnTo>
                                <a:lnTo>
                                  <a:pt x="745" y="1468"/>
                                </a:lnTo>
                                <a:lnTo>
                                  <a:pt x="734" y="1466"/>
                                </a:lnTo>
                                <a:lnTo>
                                  <a:pt x="724" y="1465"/>
                                </a:lnTo>
                                <a:lnTo>
                                  <a:pt x="714" y="1464"/>
                                </a:lnTo>
                                <a:lnTo>
                                  <a:pt x="704" y="1464"/>
                                </a:lnTo>
                                <a:lnTo>
                                  <a:pt x="693" y="1464"/>
                                </a:lnTo>
                                <a:lnTo>
                                  <a:pt x="683" y="1465"/>
                                </a:lnTo>
                                <a:lnTo>
                                  <a:pt x="673" y="1466"/>
                                </a:lnTo>
                                <a:lnTo>
                                  <a:pt x="663" y="1468"/>
                                </a:lnTo>
                                <a:lnTo>
                                  <a:pt x="653" y="1470"/>
                                </a:lnTo>
                                <a:lnTo>
                                  <a:pt x="643" y="1473"/>
                                </a:lnTo>
                                <a:lnTo>
                                  <a:pt x="633" y="1476"/>
                                </a:lnTo>
                                <a:lnTo>
                                  <a:pt x="624" y="1480"/>
                                </a:lnTo>
                                <a:lnTo>
                                  <a:pt x="614" y="1484"/>
                                </a:lnTo>
                                <a:lnTo>
                                  <a:pt x="605" y="1489"/>
                                </a:lnTo>
                                <a:lnTo>
                                  <a:pt x="596" y="1494"/>
                                </a:lnTo>
                                <a:lnTo>
                                  <a:pt x="587" y="1499"/>
                                </a:lnTo>
                                <a:lnTo>
                                  <a:pt x="579" y="1505"/>
                                </a:lnTo>
                                <a:lnTo>
                                  <a:pt x="571" y="1511"/>
                                </a:lnTo>
                                <a:lnTo>
                                  <a:pt x="563" y="1518"/>
                                </a:lnTo>
                                <a:lnTo>
                                  <a:pt x="556" y="1525"/>
                                </a:lnTo>
                                <a:lnTo>
                                  <a:pt x="549" y="1533"/>
                                </a:lnTo>
                                <a:lnTo>
                                  <a:pt x="542" y="1540"/>
                                </a:lnTo>
                                <a:lnTo>
                                  <a:pt x="536" y="1548"/>
                                </a:lnTo>
                                <a:lnTo>
                                  <a:pt x="530" y="1557"/>
                                </a:lnTo>
                                <a:lnTo>
                                  <a:pt x="524" y="1566"/>
                                </a:lnTo>
                                <a:lnTo>
                                  <a:pt x="519" y="1574"/>
                                </a:lnTo>
                                <a:lnTo>
                                  <a:pt x="515" y="1584"/>
                                </a:lnTo>
                                <a:lnTo>
                                  <a:pt x="510" y="1593"/>
                                </a:lnTo>
                                <a:lnTo>
                                  <a:pt x="507" y="1603"/>
                                </a:lnTo>
                                <a:lnTo>
                                  <a:pt x="504" y="1612"/>
                                </a:lnTo>
                                <a:lnTo>
                                  <a:pt x="501" y="1622"/>
                                </a:lnTo>
                                <a:lnTo>
                                  <a:pt x="499" y="1632"/>
                                </a:lnTo>
                                <a:lnTo>
                                  <a:pt x="497" y="1642"/>
                                </a:lnTo>
                                <a:lnTo>
                                  <a:pt x="496" y="1653"/>
                                </a:lnTo>
                                <a:lnTo>
                                  <a:pt x="495" y="1663"/>
                                </a:lnTo>
                                <a:lnTo>
                                  <a:pt x="495" y="1673"/>
                                </a:lnTo>
                                <a:lnTo>
                                  <a:pt x="495" y="1683"/>
                                </a:lnTo>
                                <a:lnTo>
                                  <a:pt x="496" y="1694"/>
                                </a:lnTo>
                                <a:lnTo>
                                  <a:pt x="497" y="1704"/>
                                </a:lnTo>
                                <a:lnTo>
                                  <a:pt x="499" y="1714"/>
                                </a:lnTo>
                                <a:lnTo>
                                  <a:pt x="501" y="1724"/>
                                </a:lnTo>
                                <a:lnTo>
                                  <a:pt x="504" y="1734"/>
                                </a:lnTo>
                                <a:lnTo>
                                  <a:pt x="507" y="1744"/>
                                </a:lnTo>
                                <a:lnTo>
                                  <a:pt x="510" y="1753"/>
                                </a:lnTo>
                                <a:lnTo>
                                  <a:pt x="515" y="1763"/>
                                </a:lnTo>
                                <a:lnTo>
                                  <a:pt x="519" y="1772"/>
                                </a:lnTo>
                                <a:lnTo>
                                  <a:pt x="524" y="1781"/>
                                </a:lnTo>
                                <a:lnTo>
                                  <a:pt x="530" y="1789"/>
                                </a:lnTo>
                                <a:lnTo>
                                  <a:pt x="536" y="1798"/>
                                </a:lnTo>
                                <a:lnTo>
                                  <a:pt x="542" y="1806"/>
                                </a:lnTo>
                                <a:lnTo>
                                  <a:pt x="549" y="1814"/>
                                </a:lnTo>
                                <a:lnTo>
                                  <a:pt x="556" y="1821"/>
                                </a:lnTo>
                                <a:lnTo>
                                  <a:pt x="563" y="1828"/>
                                </a:lnTo>
                                <a:lnTo>
                                  <a:pt x="571" y="1835"/>
                                </a:lnTo>
                                <a:lnTo>
                                  <a:pt x="579" y="1841"/>
                                </a:lnTo>
                                <a:lnTo>
                                  <a:pt x="587" y="1847"/>
                                </a:lnTo>
                                <a:lnTo>
                                  <a:pt x="596" y="1852"/>
                                </a:lnTo>
                                <a:lnTo>
                                  <a:pt x="605" y="1858"/>
                                </a:lnTo>
                                <a:lnTo>
                                  <a:pt x="614" y="1862"/>
                                </a:lnTo>
                                <a:lnTo>
                                  <a:pt x="624" y="1866"/>
                                </a:lnTo>
                                <a:lnTo>
                                  <a:pt x="633" y="1870"/>
                                </a:lnTo>
                                <a:lnTo>
                                  <a:pt x="643" y="1873"/>
                                </a:lnTo>
                                <a:lnTo>
                                  <a:pt x="653" y="1876"/>
                                </a:lnTo>
                                <a:lnTo>
                                  <a:pt x="663" y="1878"/>
                                </a:lnTo>
                                <a:lnTo>
                                  <a:pt x="673" y="1880"/>
                                </a:lnTo>
                                <a:lnTo>
                                  <a:pt x="683" y="1881"/>
                                </a:lnTo>
                                <a:lnTo>
                                  <a:pt x="693" y="1882"/>
                                </a:lnTo>
                                <a:lnTo>
                                  <a:pt x="704" y="1882"/>
                                </a:lnTo>
                                <a:lnTo>
                                  <a:pt x="714" y="1882"/>
                                </a:lnTo>
                                <a:lnTo>
                                  <a:pt x="724" y="1881"/>
                                </a:lnTo>
                                <a:lnTo>
                                  <a:pt x="734" y="1880"/>
                                </a:lnTo>
                                <a:lnTo>
                                  <a:pt x="745" y="1878"/>
                                </a:lnTo>
                                <a:lnTo>
                                  <a:pt x="755" y="1876"/>
                                </a:lnTo>
                                <a:lnTo>
                                  <a:pt x="764" y="1873"/>
                                </a:lnTo>
                                <a:lnTo>
                                  <a:pt x="774" y="1870"/>
                                </a:lnTo>
                                <a:lnTo>
                                  <a:pt x="784" y="1866"/>
                                </a:lnTo>
                                <a:lnTo>
                                  <a:pt x="793" y="1862"/>
                                </a:lnTo>
                                <a:lnTo>
                                  <a:pt x="802" y="1858"/>
                                </a:lnTo>
                                <a:lnTo>
                                  <a:pt x="811" y="1852"/>
                                </a:lnTo>
                                <a:lnTo>
                                  <a:pt x="820" y="1847"/>
                                </a:lnTo>
                                <a:lnTo>
                                  <a:pt x="828" y="1841"/>
                                </a:lnTo>
                                <a:lnTo>
                                  <a:pt x="836" y="1835"/>
                                </a:lnTo>
                                <a:lnTo>
                                  <a:pt x="844" y="1828"/>
                                </a:lnTo>
                                <a:lnTo>
                                  <a:pt x="852" y="1821"/>
                                </a:lnTo>
                                <a:lnTo>
                                  <a:pt x="859" y="1814"/>
                                </a:lnTo>
                                <a:lnTo>
                                  <a:pt x="865" y="1806"/>
                                </a:lnTo>
                                <a:lnTo>
                                  <a:pt x="872" y="1798"/>
                                </a:lnTo>
                                <a:lnTo>
                                  <a:pt x="878" y="1789"/>
                                </a:lnTo>
                                <a:lnTo>
                                  <a:pt x="883" y="1781"/>
                                </a:lnTo>
                                <a:lnTo>
                                  <a:pt x="888" y="1772"/>
                                </a:lnTo>
                                <a:lnTo>
                                  <a:pt x="893" y="1763"/>
                                </a:lnTo>
                                <a:lnTo>
                                  <a:pt x="897" y="1753"/>
                                </a:lnTo>
                                <a:lnTo>
                                  <a:pt x="901" y="1744"/>
                                </a:lnTo>
                                <a:lnTo>
                                  <a:pt x="904" y="1734"/>
                                </a:lnTo>
                                <a:lnTo>
                                  <a:pt x="907" y="1724"/>
                                </a:lnTo>
                                <a:lnTo>
                                  <a:pt x="909" y="1714"/>
                                </a:lnTo>
                                <a:lnTo>
                                  <a:pt x="911" y="1704"/>
                                </a:lnTo>
                                <a:lnTo>
                                  <a:pt x="912" y="1694"/>
                                </a:lnTo>
                                <a:lnTo>
                                  <a:pt x="913" y="1683"/>
                                </a:lnTo>
                                <a:lnTo>
                                  <a:pt x="913" y="1673"/>
                                </a:lnTo>
                                <a:close/>
                                <a:moveTo>
                                  <a:pt x="913" y="1179"/>
                                </a:moveTo>
                                <a:lnTo>
                                  <a:pt x="913" y="1168"/>
                                </a:lnTo>
                                <a:lnTo>
                                  <a:pt x="912" y="1158"/>
                                </a:lnTo>
                                <a:lnTo>
                                  <a:pt x="911" y="1148"/>
                                </a:lnTo>
                                <a:lnTo>
                                  <a:pt x="909" y="1138"/>
                                </a:lnTo>
                                <a:lnTo>
                                  <a:pt x="907" y="1128"/>
                                </a:lnTo>
                                <a:lnTo>
                                  <a:pt x="904" y="1118"/>
                                </a:lnTo>
                                <a:lnTo>
                                  <a:pt x="901" y="1108"/>
                                </a:lnTo>
                                <a:lnTo>
                                  <a:pt x="897" y="1099"/>
                                </a:lnTo>
                                <a:lnTo>
                                  <a:pt x="893" y="1089"/>
                                </a:lnTo>
                                <a:lnTo>
                                  <a:pt x="888" y="1080"/>
                                </a:lnTo>
                                <a:lnTo>
                                  <a:pt x="883" y="1071"/>
                                </a:lnTo>
                                <a:lnTo>
                                  <a:pt x="878" y="1062"/>
                                </a:lnTo>
                                <a:lnTo>
                                  <a:pt x="872" y="1054"/>
                                </a:lnTo>
                                <a:lnTo>
                                  <a:pt x="865" y="1046"/>
                                </a:lnTo>
                                <a:lnTo>
                                  <a:pt x="859" y="1038"/>
                                </a:lnTo>
                                <a:lnTo>
                                  <a:pt x="852" y="1031"/>
                                </a:lnTo>
                                <a:lnTo>
                                  <a:pt x="844" y="1024"/>
                                </a:lnTo>
                                <a:lnTo>
                                  <a:pt x="836" y="1017"/>
                                </a:lnTo>
                                <a:lnTo>
                                  <a:pt x="828" y="1011"/>
                                </a:lnTo>
                                <a:lnTo>
                                  <a:pt x="820" y="1005"/>
                                </a:lnTo>
                                <a:lnTo>
                                  <a:pt x="811" y="999"/>
                                </a:lnTo>
                                <a:lnTo>
                                  <a:pt x="802" y="994"/>
                                </a:lnTo>
                                <a:lnTo>
                                  <a:pt x="793" y="990"/>
                                </a:lnTo>
                                <a:lnTo>
                                  <a:pt x="784" y="985"/>
                                </a:lnTo>
                                <a:lnTo>
                                  <a:pt x="774" y="982"/>
                                </a:lnTo>
                                <a:lnTo>
                                  <a:pt x="764" y="978"/>
                                </a:lnTo>
                                <a:lnTo>
                                  <a:pt x="755" y="976"/>
                                </a:lnTo>
                                <a:lnTo>
                                  <a:pt x="745" y="974"/>
                                </a:lnTo>
                                <a:lnTo>
                                  <a:pt x="734" y="972"/>
                                </a:lnTo>
                                <a:lnTo>
                                  <a:pt x="724" y="970"/>
                                </a:lnTo>
                                <a:lnTo>
                                  <a:pt x="714" y="970"/>
                                </a:lnTo>
                                <a:lnTo>
                                  <a:pt x="704" y="969"/>
                                </a:lnTo>
                                <a:lnTo>
                                  <a:pt x="693" y="970"/>
                                </a:lnTo>
                                <a:lnTo>
                                  <a:pt x="683" y="970"/>
                                </a:lnTo>
                                <a:lnTo>
                                  <a:pt x="673" y="972"/>
                                </a:lnTo>
                                <a:lnTo>
                                  <a:pt x="663" y="974"/>
                                </a:lnTo>
                                <a:lnTo>
                                  <a:pt x="653" y="976"/>
                                </a:lnTo>
                                <a:lnTo>
                                  <a:pt x="643" y="978"/>
                                </a:lnTo>
                                <a:lnTo>
                                  <a:pt x="633" y="982"/>
                                </a:lnTo>
                                <a:lnTo>
                                  <a:pt x="624" y="985"/>
                                </a:lnTo>
                                <a:lnTo>
                                  <a:pt x="614" y="990"/>
                                </a:lnTo>
                                <a:lnTo>
                                  <a:pt x="605" y="994"/>
                                </a:lnTo>
                                <a:lnTo>
                                  <a:pt x="596" y="999"/>
                                </a:lnTo>
                                <a:lnTo>
                                  <a:pt x="587" y="1005"/>
                                </a:lnTo>
                                <a:lnTo>
                                  <a:pt x="579" y="1011"/>
                                </a:lnTo>
                                <a:lnTo>
                                  <a:pt x="571" y="1017"/>
                                </a:lnTo>
                                <a:lnTo>
                                  <a:pt x="563" y="1024"/>
                                </a:lnTo>
                                <a:lnTo>
                                  <a:pt x="556" y="1031"/>
                                </a:lnTo>
                                <a:lnTo>
                                  <a:pt x="549" y="1038"/>
                                </a:lnTo>
                                <a:lnTo>
                                  <a:pt x="542" y="1046"/>
                                </a:lnTo>
                                <a:lnTo>
                                  <a:pt x="536" y="1054"/>
                                </a:lnTo>
                                <a:lnTo>
                                  <a:pt x="530" y="1062"/>
                                </a:lnTo>
                                <a:lnTo>
                                  <a:pt x="524" y="1071"/>
                                </a:lnTo>
                                <a:lnTo>
                                  <a:pt x="519" y="1080"/>
                                </a:lnTo>
                                <a:lnTo>
                                  <a:pt x="515" y="1089"/>
                                </a:lnTo>
                                <a:lnTo>
                                  <a:pt x="510" y="1099"/>
                                </a:lnTo>
                                <a:lnTo>
                                  <a:pt x="507" y="1108"/>
                                </a:lnTo>
                                <a:lnTo>
                                  <a:pt x="504" y="1118"/>
                                </a:lnTo>
                                <a:lnTo>
                                  <a:pt x="501" y="1128"/>
                                </a:lnTo>
                                <a:lnTo>
                                  <a:pt x="499" y="1138"/>
                                </a:lnTo>
                                <a:lnTo>
                                  <a:pt x="497" y="1148"/>
                                </a:lnTo>
                                <a:lnTo>
                                  <a:pt x="496" y="1158"/>
                                </a:lnTo>
                                <a:lnTo>
                                  <a:pt x="495" y="1168"/>
                                </a:lnTo>
                                <a:lnTo>
                                  <a:pt x="495" y="1179"/>
                                </a:lnTo>
                                <a:lnTo>
                                  <a:pt x="495" y="1189"/>
                                </a:lnTo>
                                <a:lnTo>
                                  <a:pt x="496" y="1199"/>
                                </a:lnTo>
                                <a:lnTo>
                                  <a:pt x="497" y="1209"/>
                                </a:lnTo>
                                <a:lnTo>
                                  <a:pt x="499" y="1219"/>
                                </a:lnTo>
                                <a:lnTo>
                                  <a:pt x="501" y="1229"/>
                                </a:lnTo>
                                <a:lnTo>
                                  <a:pt x="504" y="1239"/>
                                </a:lnTo>
                                <a:lnTo>
                                  <a:pt x="507" y="1249"/>
                                </a:lnTo>
                                <a:lnTo>
                                  <a:pt x="510" y="1259"/>
                                </a:lnTo>
                                <a:lnTo>
                                  <a:pt x="515" y="1268"/>
                                </a:lnTo>
                                <a:lnTo>
                                  <a:pt x="519" y="1277"/>
                                </a:lnTo>
                                <a:lnTo>
                                  <a:pt x="524" y="1286"/>
                                </a:lnTo>
                                <a:lnTo>
                                  <a:pt x="530" y="1295"/>
                                </a:lnTo>
                                <a:lnTo>
                                  <a:pt x="536" y="1303"/>
                                </a:lnTo>
                                <a:lnTo>
                                  <a:pt x="542" y="1311"/>
                                </a:lnTo>
                                <a:lnTo>
                                  <a:pt x="549" y="1319"/>
                                </a:lnTo>
                                <a:lnTo>
                                  <a:pt x="556" y="1327"/>
                                </a:lnTo>
                                <a:lnTo>
                                  <a:pt x="563" y="1334"/>
                                </a:lnTo>
                                <a:lnTo>
                                  <a:pt x="571" y="1340"/>
                                </a:lnTo>
                                <a:lnTo>
                                  <a:pt x="579" y="1347"/>
                                </a:lnTo>
                                <a:lnTo>
                                  <a:pt x="587" y="1353"/>
                                </a:lnTo>
                                <a:lnTo>
                                  <a:pt x="596" y="1358"/>
                                </a:lnTo>
                                <a:lnTo>
                                  <a:pt x="605" y="1363"/>
                                </a:lnTo>
                                <a:lnTo>
                                  <a:pt x="614" y="1368"/>
                                </a:lnTo>
                                <a:lnTo>
                                  <a:pt x="624" y="1372"/>
                                </a:lnTo>
                                <a:lnTo>
                                  <a:pt x="633" y="1376"/>
                                </a:lnTo>
                                <a:lnTo>
                                  <a:pt x="643" y="1379"/>
                                </a:lnTo>
                                <a:lnTo>
                                  <a:pt x="653" y="1382"/>
                                </a:lnTo>
                                <a:lnTo>
                                  <a:pt x="663" y="1384"/>
                                </a:lnTo>
                                <a:lnTo>
                                  <a:pt x="673" y="1386"/>
                                </a:lnTo>
                                <a:lnTo>
                                  <a:pt x="683" y="1387"/>
                                </a:lnTo>
                                <a:lnTo>
                                  <a:pt x="693" y="1388"/>
                                </a:lnTo>
                                <a:lnTo>
                                  <a:pt x="704" y="1388"/>
                                </a:lnTo>
                                <a:lnTo>
                                  <a:pt x="714" y="1388"/>
                                </a:lnTo>
                                <a:lnTo>
                                  <a:pt x="724" y="1387"/>
                                </a:lnTo>
                                <a:lnTo>
                                  <a:pt x="734" y="1386"/>
                                </a:lnTo>
                                <a:lnTo>
                                  <a:pt x="745" y="1384"/>
                                </a:lnTo>
                                <a:lnTo>
                                  <a:pt x="755" y="1382"/>
                                </a:lnTo>
                                <a:lnTo>
                                  <a:pt x="764" y="1379"/>
                                </a:lnTo>
                                <a:lnTo>
                                  <a:pt x="774" y="1376"/>
                                </a:lnTo>
                                <a:lnTo>
                                  <a:pt x="784" y="1372"/>
                                </a:lnTo>
                                <a:lnTo>
                                  <a:pt x="793" y="1368"/>
                                </a:lnTo>
                                <a:lnTo>
                                  <a:pt x="802" y="1363"/>
                                </a:lnTo>
                                <a:lnTo>
                                  <a:pt x="811" y="1358"/>
                                </a:lnTo>
                                <a:lnTo>
                                  <a:pt x="820" y="1353"/>
                                </a:lnTo>
                                <a:lnTo>
                                  <a:pt x="828" y="1347"/>
                                </a:lnTo>
                                <a:lnTo>
                                  <a:pt x="836" y="1340"/>
                                </a:lnTo>
                                <a:lnTo>
                                  <a:pt x="844" y="1334"/>
                                </a:lnTo>
                                <a:lnTo>
                                  <a:pt x="852" y="1327"/>
                                </a:lnTo>
                                <a:lnTo>
                                  <a:pt x="859" y="1319"/>
                                </a:lnTo>
                                <a:lnTo>
                                  <a:pt x="865" y="1311"/>
                                </a:lnTo>
                                <a:lnTo>
                                  <a:pt x="872" y="1303"/>
                                </a:lnTo>
                                <a:lnTo>
                                  <a:pt x="878" y="1295"/>
                                </a:lnTo>
                                <a:lnTo>
                                  <a:pt x="883" y="1286"/>
                                </a:lnTo>
                                <a:lnTo>
                                  <a:pt x="888" y="1277"/>
                                </a:lnTo>
                                <a:lnTo>
                                  <a:pt x="893" y="1268"/>
                                </a:lnTo>
                                <a:lnTo>
                                  <a:pt x="897" y="1259"/>
                                </a:lnTo>
                                <a:lnTo>
                                  <a:pt x="901" y="1249"/>
                                </a:lnTo>
                                <a:lnTo>
                                  <a:pt x="904" y="1239"/>
                                </a:lnTo>
                                <a:lnTo>
                                  <a:pt x="907" y="1229"/>
                                </a:lnTo>
                                <a:lnTo>
                                  <a:pt x="909" y="1219"/>
                                </a:lnTo>
                                <a:lnTo>
                                  <a:pt x="911" y="1209"/>
                                </a:lnTo>
                                <a:lnTo>
                                  <a:pt x="912" y="1199"/>
                                </a:lnTo>
                                <a:lnTo>
                                  <a:pt x="913" y="1189"/>
                                </a:lnTo>
                                <a:lnTo>
                                  <a:pt x="913" y="1179"/>
                                </a:lnTo>
                                <a:close/>
                                <a:moveTo>
                                  <a:pt x="913" y="703"/>
                                </a:moveTo>
                                <a:lnTo>
                                  <a:pt x="913" y="693"/>
                                </a:lnTo>
                                <a:lnTo>
                                  <a:pt x="912" y="683"/>
                                </a:lnTo>
                                <a:lnTo>
                                  <a:pt x="911" y="673"/>
                                </a:lnTo>
                                <a:lnTo>
                                  <a:pt x="909" y="662"/>
                                </a:lnTo>
                                <a:lnTo>
                                  <a:pt x="907" y="652"/>
                                </a:lnTo>
                                <a:lnTo>
                                  <a:pt x="904" y="643"/>
                                </a:lnTo>
                                <a:lnTo>
                                  <a:pt x="901" y="633"/>
                                </a:lnTo>
                                <a:lnTo>
                                  <a:pt x="897" y="623"/>
                                </a:lnTo>
                                <a:lnTo>
                                  <a:pt x="893" y="614"/>
                                </a:lnTo>
                                <a:lnTo>
                                  <a:pt x="888" y="605"/>
                                </a:lnTo>
                                <a:lnTo>
                                  <a:pt x="883" y="596"/>
                                </a:lnTo>
                                <a:lnTo>
                                  <a:pt x="878" y="587"/>
                                </a:lnTo>
                                <a:lnTo>
                                  <a:pt x="872" y="579"/>
                                </a:lnTo>
                                <a:lnTo>
                                  <a:pt x="865" y="571"/>
                                </a:lnTo>
                                <a:lnTo>
                                  <a:pt x="859" y="563"/>
                                </a:lnTo>
                                <a:lnTo>
                                  <a:pt x="852" y="555"/>
                                </a:lnTo>
                                <a:lnTo>
                                  <a:pt x="844" y="548"/>
                                </a:lnTo>
                                <a:lnTo>
                                  <a:pt x="836" y="542"/>
                                </a:lnTo>
                                <a:lnTo>
                                  <a:pt x="828" y="535"/>
                                </a:lnTo>
                                <a:lnTo>
                                  <a:pt x="820" y="529"/>
                                </a:lnTo>
                                <a:lnTo>
                                  <a:pt x="811" y="524"/>
                                </a:lnTo>
                                <a:lnTo>
                                  <a:pt x="802" y="519"/>
                                </a:lnTo>
                                <a:lnTo>
                                  <a:pt x="793" y="514"/>
                                </a:lnTo>
                                <a:lnTo>
                                  <a:pt x="784" y="510"/>
                                </a:lnTo>
                                <a:lnTo>
                                  <a:pt x="774" y="506"/>
                                </a:lnTo>
                                <a:lnTo>
                                  <a:pt x="764" y="503"/>
                                </a:lnTo>
                                <a:lnTo>
                                  <a:pt x="755" y="500"/>
                                </a:lnTo>
                                <a:lnTo>
                                  <a:pt x="745" y="498"/>
                                </a:lnTo>
                                <a:lnTo>
                                  <a:pt x="734" y="496"/>
                                </a:lnTo>
                                <a:lnTo>
                                  <a:pt x="724" y="495"/>
                                </a:lnTo>
                                <a:lnTo>
                                  <a:pt x="714" y="494"/>
                                </a:lnTo>
                                <a:lnTo>
                                  <a:pt x="704" y="494"/>
                                </a:lnTo>
                                <a:lnTo>
                                  <a:pt x="693" y="494"/>
                                </a:lnTo>
                                <a:lnTo>
                                  <a:pt x="683" y="495"/>
                                </a:lnTo>
                                <a:lnTo>
                                  <a:pt x="673" y="496"/>
                                </a:lnTo>
                                <a:lnTo>
                                  <a:pt x="663" y="498"/>
                                </a:lnTo>
                                <a:lnTo>
                                  <a:pt x="653" y="500"/>
                                </a:lnTo>
                                <a:lnTo>
                                  <a:pt x="643" y="503"/>
                                </a:lnTo>
                                <a:lnTo>
                                  <a:pt x="633" y="506"/>
                                </a:lnTo>
                                <a:lnTo>
                                  <a:pt x="624" y="510"/>
                                </a:lnTo>
                                <a:lnTo>
                                  <a:pt x="614" y="514"/>
                                </a:lnTo>
                                <a:lnTo>
                                  <a:pt x="605" y="519"/>
                                </a:lnTo>
                                <a:lnTo>
                                  <a:pt x="596" y="524"/>
                                </a:lnTo>
                                <a:lnTo>
                                  <a:pt x="587" y="529"/>
                                </a:lnTo>
                                <a:lnTo>
                                  <a:pt x="579" y="535"/>
                                </a:lnTo>
                                <a:lnTo>
                                  <a:pt x="571" y="542"/>
                                </a:lnTo>
                                <a:lnTo>
                                  <a:pt x="563" y="548"/>
                                </a:lnTo>
                                <a:lnTo>
                                  <a:pt x="556" y="555"/>
                                </a:lnTo>
                                <a:lnTo>
                                  <a:pt x="549" y="563"/>
                                </a:lnTo>
                                <a:lnTo>
                                  <a:pt x="542" y="571"/>
                                </a:lnTo>
                                <a:lnTo>
                                  <a:pt x="536" y="579"/>
                                </a:lnTo>
                                <a:lnTo>
                                  <a:pt x="530" y="587"/>
                                </a:lnTo>
                                <a:lnTo>
                                  <a:pt x="524" y="596"/>
                                </a:lnTo>
                                <a:lnTo>
                                  <a:pt x="519" y="605"/>
                                </a:lnTo>
                                <a:lnTo>
                                  <a:pt x="515" y="614"/>
                                </a:lnTo>
                                <a:lnTo>
                                  <a:pt x="510" y="623"/>
                                </a:lnTo>
                                <a:lnTo>
                                  <a:pt x="507" y="633"/>
                                </a:lnTo>
                                <a:lnTo>
                                  <a:pt x="504" y="643"/>
                                </a:lnTo>
                                <a:lnTo>
                                  <a:pt x="501" y="652"/>
                                </a:lnTo>
                                <a:lnTo>
                                  <a:pt x="499" y="662"/>
                                </a:lnTo>
                                <a:lnTo>
                                  <a:pt x="497" y="673"/>
                                </a:lnTo>
                                <a:lnTo>
                                  <a:pt x="496" y="683"/>
                                </a:lnTo>
                                <a:lnTo>
                                  <a:pt x="495" y="693"/>
                                </a:lnTo>
                                <a:lnTo>
                                  <a:pt x="495" y="703"/>
                                </a:lnTo>
                                <a:lnTo>
                                  <a:pt x="495" y="714"/>
                                </a:lnTo>
                                <a:lnTo>
                                  <a:pt x="496" y="724"/>
                                </a:lnTo>
                                <a:lnTo>
                                  <a:pt x="497" y="734"/>
                                </a:lnTo>
                                <a:lnTo>
                                  <a:pt x="499" y="744"/>
                                </a:lnTo>
                                <a:lnTo>
                                  <a:pt x="501" y="754"/>
                                </a:lnTo>
                                <a:lnTo>
                                  <a:pt x="504" y="764"/>
                                </a:lnTo>
                                <a:lnTo>
                                  <a:pt x="507" y="774"/>
                                </a:lnTo>
                                <a:lnTo>
                                  <a:pt x="510" y="783"/>
                                </a:lnTo>
                                <a:lnTo>
                                  <a:pt x="515" y="793"/>
                                </a:lnTo>
                                <a:lnTo>
                                  <a:pt x="519" y="802"/>
                                </a:lnTo>
                                <a:lnTo>
                                  <a:pt x="524" y="811"/>
                                </a:lnTo>
                                <a:lnTo>
                                  <a:pt x="530" y="819"/>
                                </a:lnTo>
                                <a:lnTo>
                                  <a:pt x="536" y="828"/>
                                </a:lnTo>
                                <a:lnTo>
                                  <a:pt x="542" y="836"/>
                                </a:lnTo>
                                <a:lnTo>
                                  <a:pt x="549" y="844"/>
                                </a:lnTo>
                                <a:lnTo>
                                  <a:pt x="556" y="851"/>
                                </a:lnTo>
                                <a:lnTo>
                                  <a:pt x="563" y="858"/>
                                </a:lnTo>
                                <a:lnTo>
                                  <a:pt x="571" y="865"/>
                                </a:lnTo>
                                <a:lnTo>
                                  <a:pt x="579" y="871"/>
                                </a:lnTo>
                                <a:lnTo>
                                  <a:pt x="587" y="877"/>
                                </a:lnTo>
                                <a:lnTo>
                                  <a:pt x="596" y="883"/>
                                </a:lnTo>
                                <a:lnTo>
                                  <a:pt x="605" y="888"/>
                                </a:lnTo>
                                <a:lnTo>
                                  <a:pt x="614" y="892"/>
                                </a:lnTo>
                                <a:lnTo>
                                  <a:pt x="624" y="897"/>
                                </a:lnTo>
                                <a:lnTo>
                                  <a:pt x="633" y="900"/>
                                </a:lnTo>
                                <a:lnTo>
                                  <a:pt x="643" y="903"/>
                                </a:lnTo>
                                <a:lnTo>
                                  <a:pt x="653" y="906"/>
                                </a:lnTo>
                                <a:lnTo>
                                  <a:pt x="663" y="908"/>
                                </a:lnTo>
                                <a:lnTo>
                                  <a:pt x="673" y="910"/>
                                </a:lnTo>
                                <a:lnTo>
                                  <a:pt x="683" y="911"/>
                                </a:lnTo>
                                <a:lnTo>
                                  <a:pt x="693" y="912"/>
                                </a:lnTo>
                                <a:lnTo>
                                  <a:pt x="704" y="912"/>
                                </a:lnTo>
                                <a:lnTo>
                                  <a:pt x="714" y="912"/>
                                </a:lnTo>
                                <a:lnTo>
                                  <a:pt x="724" y="911"/>
                                </a:lnTo>
                                <a:lnTo>
                                  <a:pt x="734" y="910"/>
                                </a:lnTo>
                                <a:lnTo>
                                  <a:pt x="745" y="908"/>
                                </a:lnTo>
                                <a:lnTo>
                                  <a:pt x="755" y="906"/>
                                </a:lnTo>
                                <a:lnTo>
                                  <a:pt x="764" y="903"/>
                                </a:lnTo>
                                <a:lnTo>
                                  <a:pt x="774" y="900"/>
                                </a:lnTo>
                                <a:lnTo>
                                  <a:pt x="784" y="897"/>
                                </a:lnTo>
                                <a:lnTo>
                                  <a:pt x="793" y="892"/>
                                </a:lnTo>
                                <a:lnTo>
                                  <a:pt x="802" y="888"/>
                                </a:lnTo>
                                <a:lnTo>
                                  <a:pt x="811" y="883"/>
                                </a:lnTo>
                                <a:lnTo>
                                  <a:pt x="820" y="877"/>
                                </a:lnTo>
                                <a:lnTo>
                                  <a:pt x="828" y="871"/>
                                </a:lnTo>
                                <a:lnTo>
                                  <a:pt x="836" y="865"/>
                                </a:lnTo>
                                <a:lnTo>
                                  <a:pt x="844" y="858"/>
                                </a:lnTo>
                                <a:lnTo>
                                  <a:pt x="852" y="851"/>
                                </a:lnTo>
                                <a:lnTo>
                                  <a:pt x="859" y="844"/>
                                </a:lnTo>
                                <a:lnTo>
                                  <a:pt x="865" y="836"/>
                                </a:lnTo>
                                <a:lnTo>
                                  <a:pt x="872" y="828"/>
                                </a:lnTo>
                                <a:lnTo>
                                  <a:pt x="878" y="819"/>
                                </a:lnTo>
                                <a:lnTo>
                                  <a:pt x="883" y="811"/>
                                </a:lnTo>
                                <a:lnTo>
                                  <a:pt x="888" y="802"/>
                                </a:lnTo>
                                <a:lnTo>
                                  <a:pt x="893" y="793"/>
                                </a:lnTo>
                                <a:lnTo>
                                  <a:pt x="897" y="783"/>
                                </a:lnTo>
                                <a:lnTo>
                                  <a:pt x="901" y="774"/>
                                </a:lnTo>
                                <a:lnTo>
                                  <a:pt x="904" y="764"/>
                                </a:lnTo>
                                <a:lnTo>
                                  <a:pt x="907" y="754"/>
                                </a:lnTo>
                                <a:lnTo>
                                  <a:pt x="909" y="744"/>
                                </a:lnTo>
                                <a:lnTo>
                                  <a:pt x="911" y="734"/>
                                </a:lnTo>
                                <a:lnTo>
                                  <a:pt x="912" y="724"/>
                                </a:lnTo>
                                <a:lnTo>
                                  <a:pt x="913" y="714"/>
                                </a:lnTo>
                                <a:lnTo>
                                  <a:pt x="913" y="703"/>
                                </a:lnTo>
                                <a:close/>
                                <a:moveTo>
                                  <a:pt x="913" y="209"/>
                                </a:moveTo>
                                <a:lnTo>
                                  <a:pt x="913" y="199"/>
                                </a:lnTo>
                                <a:lnTo>
                                  <a:pt x="912" y="188"/>
                                </a:lnTo>
                                <a:lnTo>
                                  <a:pt x="911" y="178"/>
                                </a:lnTo>
                                <a:lnTo>
                                  <a:pt x="909" y="168"/>
                                </a:lnTo>
                                <a:lnTo>
                                  <a:pt x="907" y="158"/>
                                </a:lnTo>
                                <a:lnTo>
                                  <a:pt x="904" y="148"/>
                                </a:lnTo>
                                <a:lnTo>
                                  <a:pt x="901" y="138"/>
                                </a:lnTo>
                                <a:lnTo>
                                  <a:pt x="897" y="129"/>
                                </a:lnTo>
                                <a:lnTo>
                                  <a:pt x="893" y="119"/>
                                </a:lnTo>
                                <a:lnTo>
                                  <a:pt x="888" y="110"/>
                                </a:lnTo>
                                <a:lnTo>
                                  <a:pt x="883" y="101"/>
                                </a:lnTo>
                                <a:lnTo>
                                  <a:pt x="878" y="93"/>
                                </a:lnTo>
                                <a:lnTo>
                                  <a:pt x="872" y="84"/>
                                </a:lnTo>
                                <a:lnTo>
                                  <a:pt x="865" y="76"/>
                                </a:lnTo>
                                <a:lnTo>
                                  <a:pt x="859" y="68"/>
                                </a:lnTo>
                                <a:lnTo>
                                  <a:pt x="852" y="61"/>
                                </a:lnTo>
                                <a:lnTo>
                                  <a:pt x="844" y="54"/>
                                </a:lnTo>
                                <a:lnTo>
                                  <a:pt x="836" y="47"/>
                                </a:lnTo>
                                <a:lnTo>
                                  <a:pt x="828" y="41"/>
                                </a:lnTo>
                                <a:lnTo>
                                  <a:pt x="820" y="35"/>
                                </a:lnTo>
                                <a:lnTo>
                                  <a:pt x="811" y="29"/>
                                </a:lnTo>
                                <a:lnTo>
                                  <a:pt x="802" y="24"/>
                                </a:lnTo>
                                <a:lnTo>
                                  <a:pt x="793" y="20"/>
                                </a:lnTo>
                                <a:lnTo>
                                  <a:pt x="784" y="16"/>
                                </a:lnTo>
                                <a:lnTo>
                                  <a:pt x="774" y="12"/>
                                </a:lnTo>
                                <a:lnTo>
                                  <a:pt x="764" y="9"/>
                                </a:lnTo>
                                <a:lnTo>
                                  <a:pt x="755" y="6"/>
                                </a:lnTo>
                                <a:lnTo>
                                  <a:pt x="745" y="4"/>
                                </a:lnTo>
                                <a:lnTo>
                                  <a:pt x="734" y="2"/>
                                </a:lnTo>
                                <a:lnTo>
                                  <a:pt x="724" y="1"/>
                                </a:lnTo>
                                <a:lnTo>
                                  <a:pt x="714" y="0"/>
                                </a:lnTo>
                                <a:lnTo>
                                  <a:pt x="704" y="0"/>
                                </a:lnTo>
                                <a:lnTo>
                                  <a:pt x="693" y="0"/>
                                </a:lnTo>
                                <a:lnTo>
                                  <a:pt x="683" y="1"/>
                                </a:lnTo>
                                <a:lnTo>
                                  <a:pt x="673" y="2"/>
                                </a:lnTo>
                                <a:lnTo>
                                  <a:pt x="663" y="4"/>
                                </a:lnTo>
                                <a:lnTo>
                                  <a:pt x="653" y="6"/>
                                </a:lnTo>
                                <a:lnTo>
                                  <a:pt x="643" y="9"/>
                                </a:lnTo>
                                <a:lnTo>
                                  <a:pt x="633" y="12"/>
                                </a:lnTo>
                                <a:lnTo>
                                  <a:pt x="624" y="16"/>
                                </a:lnTo>
                                <a:lnTo>
                                  <a:pt x="614" y="20"/>
                                </a:lnTo>
                                <a:lnTo>
                                  <a:pt x="605" y="24"/>
                                </a:lnTo>
                                <a:lnTo>
                                  <a:pt x="596" y="29"/>
                                </a:lnTo>
                                <a:lnTo>
                                  <a:pt x="587" y="35"/>
                                </a:lnTo>
                                <a:lnTo>
                                  <a:pt x="579" y="41"/>
                                </a:lnTo>
                                <a:lnTo>
                                  <a:pt x="571" y="47"/>
                                </a:lnTo>
                                <a:lnTo>
                                  <a:pt x="563" y="54"/>
                                </a:lnTo>
                                <a:lnTo>
                                  <a:pt x="556" y="61"/>
                                </a:lnTo>
                                <a:lnTo>
                                  <a:pt x="549" y="68"/>
                                </a:lnTo>
                                <a:lnTo>
                                  <a:pt x="542" y="76"/>
                                </a:lnTo>
                                <a:lnTo>
                                  <a:pt x="536" y="84"/>
                                </a:lnTo>
                                <a:lnTo>
                                  <a:pt x="530" y="93"/>
                                </a:lnTo>
                                <a:lnTo>
                                  <a:pt x="524" y="101"/>
                                </a:lnTo>
                                <a:lnTo>
                                  <a:pt x="519" y="110"/>
                                </a:lnTo>
                                <a:lnTo>
                                  <a:pt x="515" y="119"/>
                                </a:lnTo>
                                <a:lnTo>
                                  <a:pt x="510" y="129"/>
                                </a:lnTo>
                                <a:lnTo>
                                  <a:pt x="507" y="138"/>
                                </a:lnTo>
                                <a:lnTo>
                                  <a:pt x="504" y="148"/>
                                </a:lnTo>
                                <a:lnTo>
                                  <a:pt x="501" y="158"/>
                                </a:lnTo>
                                <a:lnTo>
                                  <a:pt x="499" y="168"/>
                                </a:lnTo>
                                <a:lnTo>
                                  <a:pt x="497" y="178"/>
                                </a:lnTo>
                                <a:lnTo>
                                  <a:pt x="496" y="188"/>
                                </a:lnTo>
                                <a:lnTo>
                                  <a:pt x="495" y="199"/>
                                </a:lnTo>
                                <a:lnTo>
                                  <a:pt x="495" y="209"/>
                                </a:lnTo>
                                <a:lnTo>
                                  <a:pt x="495" y="219"/>
                                </a:lnTo>
                                <a:lnTo>
                                  <a:pt x="496" y="229"/>
                                </a:lnTo>
                                <a:lnTo>
                                  <a:pt x="497" y="240"/>
                                </a:lnTo>
                                <a:lnTo>
                                  <a:pt x="499" y="250"/>
                                </a:lnTo>
                                <a:lnTo>
                                  <a:pt x="501" y="260"/>
                                </a:lnTo>
                                <a:lnTo>
                                  <a:pt x="504" y="270"/>
                                </a:lnTo>
                                <a:lnTo>
                                  <a:pt x="507" y="279"/>
                                </a:lnTo>
                                <a:lnTo>
                                  <a:pt x="510" y="289"/>
                                </a:lnTo>
                                <a:lnTo>
                                  <a:pt x="515" y="298"/>
                                </a:lnTo>
                                <a:lnTo>
                                  <a:pt x="519" y="307"/>
                                </a:lnTo>
                                <a:lnTo>
                                  <a:pt x="524" y="316"/>
                                </a:lnTo>
                                <a:lnTo>
                                  <a:pt x="530" y="325"/>
                                </a:lnTo>
                                <a:lnTo>
                                  <a:pt x="536" y="333"/>
                                </a:lnTo>
                                <a:lnTo>
                                  <a:pt x="542" y="342"/>
                                </a:lnTo>
                                <a:lnTo>
                                  <a:pt x="549" y="349"/>
                                </a:lnTo>
                                <a:lnTo>
                                  <a:pt x="556" y="357"/>
                                </a:lnTo>
                                <a:lnTo>
                                  <a:pt x="563" y="364"/>
                                </a:lnTo>
                                <a:lnTo>
                                  <a:pt x="571" y="371"/>
                                </a:lnTo>
                                <a:lnTo>
                                  <a:pt x="579" y="377"/>
                                </a:lnTo>
                                <a:lnTo>
                                  <a:pt x="587" y="383"/>
                                </a:lnTo>
                                <a:lnTo>
                                  <a:pt x="596" y="388"/>
                                </a:lnTo>
                                <a:lnTo>
                                  <a:pt x="605" y="393"/>
                                </a:lnTo>
                                <a:lnTo>
                                  <a:pt x="614" y="398"/>
                                </a:lnTo>
                                <a:lnTo>
                                  <a:pt x="624" y="402"/>
                                </a:lnTo>
                                <a:lnTo>
                                  <a:pt x="633" y="406"/>
                                </a:lnTo>
                                <a:lnTo>
                                  <a:pt x="643" y="409"/>
                                </a:lnTo>
                                <a:lnTo>
                                  <a:pt x="653" y="412"/>
                                </a:lnTo>
                                <a:lnTo>
                                  <a:pt x="663" y="414"/>
                                </a:lnTo>
                                <a:lnTo>
                                  <a:pt x="673" y="416"/>
                                </a:lnTo>
                                <a:lnTo>
                                  <a:pt x="683" y="417"/>
                                </a:lnTo>
                                <a:lnTo>
                                  <a:pt x="693" y="418"/>
                                </a:lnTo>
                                <a:lnTo>
                                  <a:pt x="704" y="418"/>
                                </a:lnTo>
                                <a:lnTo>
                                  <a:pt x="714" y="418"/>
                                </a:lnTo>
                                <a:lnTo>
                                  <a:pt x="724" y="417"/>
                                </a:lnTo>
                                <a:lnTo>
                                  <a:pt x="734" y="416"/>
                                </a:lnTo>
                                <a:lnTo>
                                  <a:pt x="745" y="414"/>
                                </a:lnTo>
                                <a:lnTo>
                                  <a:pt x="755" y="412"/>
                                </a:lnTo>
                                <a:lnTo>
                                  <a:pt x="764" y="409"/>
                                </a:lnTo>
                                <a:lnTo>
                                  <a:pt x="774" y="406"/>
                                </a:lnTo>
                                <a:lnTo>
                                  <a:pt x="784" y="402"/>
                                </a:lnTo>
                                <a:lnTo>
                                  <a:pt x="793" y="398"/>
                                </a:lnTo>
                                <a:lnTo>
                                  <a:pt x="802" y="393"/>
                                </a:lnTo>
                                <a:lnTo>
                                  <a:pt x="811" y="388"/>
                                </a:lnTo>
                                <a:lnTo>
                                  <a:pt x="820" y="383"/>
                                </a:lnTo>
                                <a:lnTo>
                                  <a:pt x="828" y="377"/>
                                </a:lnTo>
                                <a:lnTo>
                                  <a:pt x="836" y="371"/>
                                </a:lnTo>
                                <a:lnTo>
                                  <a:pt x="844" y="364"/>
                                </a:lnTo>
                                <a:lnTo>
                                  <a:pt x="852" y="357"/>
                                </a:lnTo>
                                <a:lnTo>
                                  <a:pt x="859" y="349"/>
                                </a:lnTo>
                                <a:lnTo>
                                  <a:pt x="865" y="342"/>
                                </a:lnTo>
                                <a:lnTo>
                                  <a:pt x="872" y="333"/>
                                </a:lnTo>
                                <a:lnTo>
                                  <a:pt x="878" y="325"/>
                                </a:lnTo>
                                <a:lnTo>
                                  <a:pt x="883" y="316"/>
                                </a:lnTo>
                                <a:lnTo>
                                  <a:pt x="888" y="307"/>
                                </a:lnTo>
                                <a:lnTo>
                                  <a:pt x="893" y="298"/>
                                </a:lnTo>
                                <a:lnTo>
                                  <a:pt x="897" y="289"/>
                                </a:lnTo>
                                <a:lnTo>
                                  <a:pt x="901" y="279"/>
                                </a:lnTo>
                                <a:lnTo>
                                  <a:pt x="904" y="270"/>
                                </a:lnTo>
                                <a:lnTo>
                                  <a:pt x="907" y="260"/>
                                </a:lnTo>
                                <a:lnTo>
                                  <a:pt x="909" y="250"/>
                                </a:lnTo>
                                <a:lnTo>
                                  <a:pt x="911" y="240"/>
                                </a:lnTo>
                                <a:lnTo>
                                  <a:pt x="912" y="229"/>
                                </a:lnTo>
                                <a:lnTo>
                                  <a:pt x="913" y="219"/>
                                </a:lnTo>
                                <a:lnTo>
                                  <a:pt x="913" y="209"/>
                                </a:lnTo>
                                <a:close/>
                                <a:moveTo>
                                  <a:pt x="1388" y="2167"/>
                                </a:moveTo>
                                <a:lnTo>
                                  <a:pt x="1388" y="2157"/>
                                </a:lnTo>
                                <a:lnTo>
                                  <a:pt x="1387" y="2147"/>
                                </a:lnTo>
                                <a:lnTo>
                                  <a:pt x="1386" y="2137"/>
                                </a:lnTo>
                                <a:lnTo>
                                  <a:pt x="1384" y="2127"/>
                                </a:lnTo>
                                <a:lnTo>
                                  <a:pt x="1382" y="2117"/>
                                </a:lnTo>
                                <a:lnTo>
                                  <a:pt x="1379" y="2107"/>
                                </a:lnTo>
                                <a:lnTo>
                                  <a:pt x="1376" y="2097"/>
                                </a:lnTo>
                                <a:lnTo>
                                  <a:pt x="1372" y="2087"/>
                                </a:lnTo>
                                <a:lnTo>
                                  <a:pt x="1368" y="2078"/>
                                </a:lnTo>
                                <a:lnTo>
                                  <a:pt x="1364" y="2069"/>
                                </a:lnTo>
                                <a:lnTo>
                                  <a:pt x="1359" y="2060"/>
                                </a:lnTo>
                                <a:lnTo>
                                  <a:pt x="1353" y="2051"/>
                                </a:lnTo>
                                <a:lnTo>
                                  <a:pt x="1347" y="2043"/>
                                </a:lnTo>
                                <a:lnTo>
                                  <a:pt x="1341" y="2035"/>
                                </a:lnTo>
                                <a:lnTo>
                                  <a:pt x="1334" y="2027"/>
                                </a:lnTo>
                                <a:lnTo>
                                  <a:pt x="1327" y="2020"/>
                                </a:lnTo>
                                <a:lnTo>
                                  <a:pt x="1320" y="2012"/>
                                </a:lnTo>
                                <a:lnTo>
                                  <a:pt x="1312" y="2006"/>
                                </a:lnTo>
                                <a:lnTo>
                                  <a:pt x="1304" y="1999"/>
                                </a:lnTo>
                                <a:lnTo>
                                  <a:pt x="1295" y="1994"/>
                                </a:lnTo>
                                <a:lnTo>
                                  <a:pt x="1287" y="1988"/>
                                </a:lnTo>
                                <a:lnTo>
                                  <a:pt x="1278" y="1983"/>
                                </a:lnTo>
                                <a:lnTo>
                                  <a:pt x="1269" y="1978"/>
                                </a:lnTo>
                                <a:lnTo>
                                  <a:pt x="1259" y="1974"/>
                                </a:lnTo>
                                <a:lnTo>
                                  <a:pt x="1250" y="1971"/>
                                </a:lnTo>
                                <a:lnTo>
                                  <a:pt x="1240" y="1967"/>
                                </a:lnTo>
                                <a:lnTo>
                                  <a:pt x="1230" y="1965"/>
                                </a:lnTo>
                                <a:lnTo>
                                  <a:pt x="1220" y="1962"/>
                                </a:lnTo>
                                <a:lnTo>
                                  <a:pt x="1210" y="1961"/>
                                </a:lnTo>
                                <a:lnTo>
                                  <a:pt x="1200" y="1959"/>
                                </a:lnTo>
                                <a:lnTo>
                                  <a:pt x="1189" y="1959"/>
                                </a:lnTo>
                                <a:lnTo>
                                  <a:pt x="1179" y="1958"/>
                                </a:lnTo>
                                <a:lnTo>
                                  <a:pt x="1169" y="1959"/>
                                </a:lnTo>
                                <a:lnTo>
                                  <a:pt x="1159" y="1959"/>
                                </a:lnTo>
                                <a:lnTo>
                                  <a:pt x="1148" y="1961"/>
                                </a:lnTo>
                                <a:lnTo>
                                  <a:pt x="1138" y="1962"/>
                                </a:lnTo>
                                <a:lnTo>
                                  <a:pt x="1128" y="1965"/>
                                </a:lnTo>
                                <a:lnTo>
                                  <a:pt x="1118" y="1967"/>
                                </a:lnTo>
                                <a:lnTo>
                                  <a:pt x="1109" y="1971"/>
                                </a:lnTo>
                                <a:lnTo>
                                  <a:pt x="1099" y="1974"/>
                                </a:lnTo>
                                <a:lnTo>
                                  <a:pt x="1090" y="1978"/>
                                </a:lnTo>
                                <a:lnTo>
                                  <a:pt x="1080" y="1983"/>
                                </a:lnTo>
                                <a:lnTo>
                                  <a:pt x="1072" y="1988"/>
                                </a:lnTo>
                                <a:lnTo>
                                  <a:pt x="1063" y="1994"/>
                                </a:lnTo>
                                <a:lnTo>
                                  <a:pt x="1054" y="1999"/>
                                </a:lnTo>
                                <a:lnTo>
                                  <a:pt x="1046" y="2006"/>
                                </a:lnTo>
                                <a:lnTo>
                                  <a:pt x="1039" y="2012"/>
                                </a:lnTo>
                                <a:lnTo>
                                  <a:pt x="1031" y="2020"/>
                                </a:lnTo>
                                <a:lnTo>
                                  <a:pt x="1024" y="2027"/>
                                </a:lnTo>
                                <a:lnTo>
                                  <a:pt x="1017" y="2035"/>
                                </a:lnTo>
                                <a:lnTo>
                                  <a:pt x="1011" y="2043"/>
                                </a:lnTo>
                                <a:lnTo>
                                  <a:pt x="1005" y="2051"/>
                                </a:lnTo>
                                <a:lnTo>
                                  <a:pt x="1000" y="2060"/>
                                </a:lnTo>
                                <a:lnTo>
                                  <a:pt x="995" y="2069"/>
                                </a:lnTo>
                                <a:lnTo>
                                  <a:pt x="990" y="2078"/>
                                </a:lnTo>
                                <a:lnTo>
                                  <a:pt x="986" y="2087"/>
                                </a:lnTo>
                                <a:lnTo>
                                  <a:pt x="982" y="2097"/>
                                </a:lnTo>
                                <a:lnTo>
                                  <a:pt x="979" y="2107"/>
                                </a:lnTo>
                                <a:lnTo>
                                  <a:pt x="976" y="2117"/>
                                </a:lnTo>
                                <a:lnTo>
                                  <a:pt x="974" y="2127"/>
                                </a:lnTo>
                                <a:lnTo>
                                  <a:pt x="972" y="2137"/>
                                </a:lnTo>
                                <a:lnTo>
                                  <a:pt x="971" y="2147"/>
                                </a:lnTo>
                                <a:lnTo>
                                  <a:pt x="970" y="2157"/>
                                </a:lnTo>
                                <a:lnTo>
                                  <a:pt x="970" y="2167"/>
                                </a:lnTo>
                                <a:lnTo>
                                  <a:pt x="970" y="2178"/>
                                </a:lnTo>
                                <a:lnTo>
                                  <a:pt x="971" y="2188"/>
                                </a:lnTo>
                                <a:lnTo>
                                  <a:pt x="972" y="2198"/>
                                </a:lnTo>
                                <a:lnTo>
                                  <a:pt x="974" y="2208"/>
                                </a:lnTo>
                                <a:lnTo>
                                  <a:pt x="976" y="2218"/>
                                </a:lnTo>
                                <a:lnTo>
                                  <a:pt x="979" y="2228"/>
                                </a:lnTo>
                                <a:lnTo>
                                  <a:pt x="982" y="2238"/>
                                </a:lnTo>
                                <a:lnTo>
                                  <a:pt x="986" y="2248"/>
                                </a:lnTo>
                                <a:lnTo>
                                  <a:pt x="990" y="2257"/>
                                </a:lnTo>
                                <a:lnTo>
                                  <a:pt x="995" y="2266"/>
                                </a:lnTo>
                                <a:lnTo>
                                  <a:pt x="1000" y="2275"/>
                                </a:lnTo>
                                <a:lnTo>
                                  <a:pt x="1005" y="2284"/>
                                </a:lnTo>
                                <a:lnTo>
                                  <a:pt x="1011" y="2292"/>
                                </a:lnTo>
                                <a:lnTo>
                                  <a:pt x="1017" y="2300"/>
                                </a:lnTo>
                                <a:lnTo>
                                  <a:pt x="1024" y="2308"/>
                                </a:lnTo>
                                <a:lnTo>
                                  <a:pt x="1031" y="2315"/>
                                </a:lnTo>
                                <a:lnTo>
                                  <a:pt x="1039" y="2322"/>
                                </a:lnTo>
                                <a:lnTo>
                                  <a:pt x="1046" y="2329"/>
                                </a:lnTo>
                                <a:lnTo>
                                  <a:pt x="1054" y="2335"/>
                                </a:lnTo>
                                <a:lnTo>
                                  <a:pt x="1063" y="2341"/>
                                </a:lnTo>
                                <a:lnTo>
                                  <a:pt x="1072" y="2347"/>
                                </a:lnTo>
                                <a:lnTo>
                                  <a:pt x="1080" y="2352"/>
                                </a:lnTo>
                                <a:lnTo>
                                  <a:pt x="1090" y="2357"/>
                                </a:lnTo>
                                <a:lnTo>
                                  <a:pt x="1099" y="2361"/>
                                </a:lnTo>
                                <a:lnTo>
                                  <a:pt x="1109" y="2364"/>
                                </a:lnTo>
                                <a:lnTo>
                                  <a:pt x="1118" y="2368"/>
                                </a:lnTo>
                                <a:lnTo>
                                  <a:pt x="1128" y="2370"/>
                                </a:lnTo>
                                <a:lnTo>
                                  <a:pt x="1138" y="2373"/>
                                </a:lnTo>
                                <a:lnTo>
                                  <a:pt x="1148" y="2374"/>
                                </a:lnTo>
                                <a:lnTo>
                                  <a:pt x="1159" y="2376"/>
                                </a:lnTo>
                                <a:lnTo>
                                  <a:pt x="1169" y="2376"/>
                                </a:lnTo>
                                <a:lnTo>
                                  <a:pt x="1179" y="2377"/>
                                </a:lnTo>
                                <a:lnTo>
                                  <a:pt x="1189" y="2376"/>
                                </a:lnTo>
                                <a:lnTo>
                                  <a:pt x="1200" y="2376"/>
                                </a:lnTo>
                                <a:lnTo>
                                  <a:pt x="1210" y="2374"/>
                                </a:lnTo>
                                <a:lnTo>
                                  <a:pt x="1220" y="2373"/>
                                </a:lnTo>
                                <a:lnTo>
                                  <a:pt x="1230" y="2370"/>
                                </a:lnTo>
                                <a:lnTo>
                                  <a:pt x="1240" y="2368"/>
                                </a:lnTo>
                                <a:lnTo>
                                  <a:pt x="1250" y="2364"/>
                                </a:lnTo>
                                <a:lnTo>
                                  <a:pt x="1259" y="2361"/>
                                </a:lnTo>
                                <a:lnTo>
                                  <a:pt x="1269" y="2357"/>
                                </a:lnTo>
                                <a:lnTo>
                                  <a:pt x="1278" y="2352"/>
                                </a:lnTo>
                                <a:lnTo>
                                  <a:pt x="1287" y="2347"/>
                                </a:lnTo>
                                <a:lnTo>
                                  <a:pt x="1295" y="2341"/>
                                </a:lnTo>
                                <a:lnTo>
                                  <a:pt x="1304" y="2335"/>
                                </a:lnTo>
                                <a:lnTo>
                                  <a:pt x="1312" y="2329"/>
                                </a:lnTo>
                                <a:lnTo>
                                  <a:pt x="1320" y="2322"/>
                                </a:lnTo>
                                <a:lnTo>
                                  <a:pt x="1327" y="2315"/>
                                </a:lnTo>
                                <a:lnTo>
                                  <a:pt x="1334" y="2308"/>
                                </a:lnTo>
                                <a:lnTo>
                                  <a:pt x="1341" y="2300"/>
                                </a:lnTo>
                                <a:lnTo>
                                  <a:pt x="1347" y="2292"/>
                                </a:lnTo>
                                <a:lnTo>
                                  <a:pt x="1353" y="2284"/>
                                </a:lnTo>
                                <a:lnTo>
                                  <a:pt x="1359" y="2275"/>
                                </a:lnTo>
                                <a:lnTo>
                                  <a:pt x="1364" y="2266"/>
                                </a:lnTo>
                                <a:lnTo>
                                  <a:pt x="1368" y="2257"/>
                                </a:lnTo>
                                <a:lnTo>
                                  <a:pt x="1372" y="2248"/>
                                </a:lnTo>
                                <a:lnTo>
                                  <a:pt x="1376" y="2238"/>
                                </a:lnTo>
                                <a:lnTo>
                                  <a:pt x="1379" y="2228"/>
                                </a:lnTo>
                                <a:lnTo>
                                  <a:pt x="1382" y="2218"/>
                                </a:lnTo>
                                <a:lnTo>
                                  <a:pt x="1384" y="2208"/>
                                </a:lnTo>
                                <a:lnTo>
                                  <a:pt x="1386" y="2198"/>
                                </a:lnTo>
                                <a:lnTo>
                                  <a:pt x="1387" y="2188"/>
                                </a:lnTo>
                                <a:lnTo>
                                  <a:pt x="1388" y="2178"/>
                                </a:lnTo>
                                <a:lnTo>
                                  <a:pt x="1388" y="2167"/>
                                </a:lnTo>
                                <a:close/>
                                <a:moveTo>
                                  <a:pt x="1388" y="1673"/>
                                </a:moveTo>
                                <a:lnTo>
                                  <a:pt x="1388" y="1663"/>
                                </a:lnTo>
                                <a:lnTo>
                                  <a:pt x="1387" y="1653"/>
                                </a:lnTo>
                                <a:lnTo>
                                  <a:pt x="1386" y="1642"/>
                                </a:lnTo>
                                <a:lnTo>
                                  <a:pt x="1384" y="1632"/>
                                </a:lnTo>
                                <a:lnTo>
                                  <a:pt x="1382" y="1622"/>
                                </a:lnTo>
                                <a:lnTo>
                                  <a:pt x="1379" y="1612"/>
                                </a:lnTo>
                                <a:lnTo>
                                  <a:pt x="1376" y="1603"/>
                                </a:lnTo>
                                <a:lnTo>
                                  <a:pt x="1372" y="1593"/>
                                </a:lnTo>
                                <a:lnTo>
                                  <a:pt x="1368" y="1584"/>
                                </a:lnTo>
                                <a:lnTo>
                                  <a:pt x="1364" y="1574"/>
                                </a:lnTo>
                                <a:lnTo>
                                  <a:pt x="1359" y="1566"/>
                                </a:lnTo>
                                <a:lnTo>
                                  <a:pt x="1353" y="1557"/>
                                </a:lnTo>
                                <a:lnTo>
                                  <a:pt x="1347" y="1548"/>
                                </a:lnTo>
                                <a:lnTo>
                                  <a:pt x="1341" y="1540"/>
                                </a:lnTo>
                                <a:lnTo>
                                  <a:pt x="1334" y="1533"/>
                                </a:lnTo>
                                <a:lnTo>
                                  <a:pt x="1327" y="1525"/>
                                </a:lnTo>
                                <a:lnTo>
                                  <a:pt x="1320" y="1518"/>
                                </a:lnTo>
                                <a:lnTo>
                                  <a:pt x="1312" y="1511"/>
                                </a:lnTo>
                                <a:lnTo>
                                  <a:pt x="1304" y="1505"/>
                                </a:lnTo>
                                <a:lnTo>
                                  <a:pt x="1295" y="1499"/>
                                </a:lnTo>
                                <a:lnTo>
                                  <a:pt x="1287" y="1494"/>
                                </a:lnTo>
                                <a:lnTo>
                                  <a:pt x="1278" y="1489"/>
                                </a:lnTo>
                                <a:lnTo>
                                  <a:pt x="1269" y="1484"/>
                                </a:lnTo>
                                <a:lnTo>
                                  <a:pt x="1259" y="1480"/>
                                </a:lnTo>
                                <a:lnTo>
                                  <a:pt x="1250" y="1476"/>
                                </a:lnTo>
                                <a:lnTo>
                                  <a:pt x="1240" y="1473"/>
                                </a:lnTo>
                                <a:lnTo>
                                  <a:pt x="1230" y="1470"/>
                                </a:lnTo>
                                <a:lnTo>
                                  <a:pt x="1220" y="1468"/>
                                </a:lnTo>
                                <a:lnTo>
                                  <a:pt x="1210" y="1466"/>
                                </a:lnTo>
                                <a:lnTo>
                                  <a:pt x="1200" y="1465"/>
                                </a:lnTo>
                                <a:lnTo>
                                  <a:pt x="1189" y="1464"/>
                                </a:lnTo>
                                <a:lnTo>
                                  <a:pt x="1179" y="1464"/>
                                </a:lnTo>
                                <a:lnTo>
                                  <a:pt x="1169" y="1464"/>
                                </a:lnTo>
                                <a:lnTo>
                                  <a:pt x="1159" y="1465"/>
                                </a:lnTo>
                                <a:lnTo>
                                  <a:pt x="1148" y="1466"/>
                                </a:lnTo>
                                <a:lnTo>
                                  <a:pt x="1138" y="1468"/>
                                </a:lnTo>
                                <a:lnTo>
                                  <a:pt x="1128" y="1470"/>
                                </a:lnTo>
                                <a:lnTo>
                                  <a:pt x="1118" y="1473"/>
                                </a:lnTo>
                                <a:lnTo>
                                  <a:pt x="1109" y="1476"/>
                                </a:lnTo>
                                <a:lnTo>
                                  <a:pt x="1099" y="1480"/>
                                </a:lnTo>
                                <a:lnTo>
                                  <a:pt x="1090" y="1484"/>
                                </a:lnTo>
                                <a:lnTo>
                                  <a:pt x="1080" y="1489"/>
                                </a:lnTo>
                                <a:lnTo>
                                  <a:pt x="1072" y="1494"/>
                                </a:lnTo>
                                <a:lnTo>
                                  <a:pt x="1063" y="1499"/>
                                </a:lnTo>
                                <a:lnTo>
                                  <a:pt x="1054" y="1505"/>
                                </a:lnTo>
                                <a:lnTo>
                                  <a:pt x="1046" y="1511"/>
                                </a:lnTo>
                                <a:lnTo>
                                  <a:pt x="1039" y="1518"/>
                                </a:lnTo>
                                <a:lnTo>
                                  <a:pt x="1031" y="1525"/>
                                </a:lnTo>
                                <a:lnTo>
                                  <a:pt x="1024" y="1533"/>
                                </a:lnTo>
                                <a:lnTo>
                                  <a:pt x="1017" y="1540"/>
                                </a:lnTo>
                                <a:lnTo>
                                  <a:pt x="1011" y="1548"/>
                                </a:lnTo>
                                <a:lnTo>
                                  <a:pt x="1005" y="1557"/>
                                </a:lnTo>
                                <a:lnTo>
                                  <a:pt x="1000" y="1566"/>
                                </a:lnTo>
                                <a:lnTo>
                                  <a:pt x="995" y="1574"/>
                                </a:lnTo>
                                <a:lnTo>
                                  <a:pt x="990" y="1584"/>
                                </a:lnTo>
                                <a:lnTo>
                                  <a:pt x="986" y="1593"/>
                                </a:lnTo>
                                <a:lnTo>
                                  <a:pt x="982" y="1603"/>
                                </a:lnTo>
                                <a:lnTo>
                                  <a:pt x="979" y="1612"/>
                                </a:lnTo>
                                <a:lnTo>
                                  <a:pt x="976" y="1622"/>
                                </a:lnTo>
                                <a:lnTo>
                                  <a:pt x="974" y="1632"/>
                                </a:lnTo>
                                <a:lnTo>
                                  <a:pt x="972" y="1642"/>
                                </a:lnTo>
                                <a:lnTo>
                                  <a:pt x="971" y="1653"/>
                                </a:lnTo>
                                <a:lnTo>
                                  <a:pt x="970" y="1663"/>
                                </a:lnTo>
                                <a:lnTo>
                                  <a:pt x="970" y="1673"/>
                                </a:lnTo>
                                <a:lnTo>
                                  <a:pt x="970" y="1683"/>
                                </a:lnTo>
                                <a:lnTo>
                                  <a:pt x="971" y="1694"/>
                                </a:lnTo>
                                <a:lnTo>
                                  <a:pt x="972" y="1704"/>
                                </a:lnTo>
                                <a:lnTo>
                                  <a:pt x="974" y="1714"/>
                                </a:lnTo>
                                <a:lnTo>
                                  <a:pt x="976" y="1724"/>
                                </a:lnTo>
                                <a:lnTo>
                                  <a:pt x="979" y="1734"/>
                                </a:lnTo>
                                <a:lnTo>
                                  <a:pt x="982" y="1744"/>
                                </a:lnTo>
                                <a:lnTo>
                                  <a:pt x="986" y="1753"/>
                                </a:lnTo>
                                <a:lnTo>
                                  <a:pt x="990" y="1763"/>
                                </a:lnTo>
                                <a:lnTo>
                                  <a:pt x="995" y="1772"/>
                                </a:lnTo>
                                <a:lnTo>
                                  <a:pt x="1000" y="1781"/>
                                </a:lnTo>
                                <a:lnTo>
                                  <a:pt x="1005" y="1789"/>
                                </a:lnTo>
                                <a:lnTo>
                                  <a:pt x="1011" y="1798"/>
                                </a:lnTo>
                                <a:lnTo>
                                  <a:pt x="1017" y="1806"/>
                                </a:lnTo>
                                <a:lnTo>
                                  <a:pt x="1024" y="1814"/>
                                </a:lnTo>
                                <a:lnTo>
                                  <a:pt x="1031" y="1821"/>
                                </a:lnTo>
                                <a:lnTo>
                                  <a:pt x="1039" y="1828"/>
                                </a:lnTo>
                                <a:lnTo>
                                  <a:pt x="1046" y="1835"/>
                                </a:lnTo>
                                <a:lnTo>
                                  <a:pt x="1054" y="1841"/>
                                </a:lnTo>
                                <a:lnTo>
                                  <a:pt x="1063" y="1847"/>
                                </a:lnTo>
                                <a:lnTo>
                                  <a:pt x="1072" y="1852"/>
                                </a:lnTo>
                                <a:lnTo>
                                  <a:pt x="1080" y="1858"/>
                                </a:lnTo>
                                <a:lnTo>
                                  <a:pt x="1090" y="1862"/>
                                </a:lnTo>
                                <a:lnTo>
                                  <a:pt x="1099" y="1866"/>
                                </a:lnTo>
                                <a:lnTo>
                                  <a:pt x="1109" y="1870"/>
                                </a:lnTo>
                                <a:lnTo>
                                  <a:pt x="1118" y="1873"/>
                                </a:lnTo>
                                <a:lnTo>
                                  <a:pt x="1128" y="1876"/>
                                </a:lnTo>
                                <a:lnTo>
                                  <a:pt x="1138" y="1878"/>
                                </a:lnTo>
                                <a:lnTo>
                                  <a:pt x="1148" y="1880"/>
                                </a:lnTo>
                                <a:lnTo>
                                  <a:pt x="1159" y="1881"/>
                                </a:lnTo>
                                <a:lnTo>
                                  <a:pt x="1169" y="1882"/>
                                </a:lnTo>
                                <a:lnTo>
                                  <a:pt x="1179" y="1882"/>
                                </a:lnTo>
                                <a:lnTo>
                                  <a:pt x="1189" y="1882"/>
                                </a:lnTo>
                                <a:lnTo>
                                  <a:pt x="1200" y="1881"/>
                                </a:lnTo>
                                <a:lnTo>
                                  <a:pt x="1210" y="1880"/>
                                </a:lnTo>
                                <a:lnTo>
                                  <a:pt x="1220" y="1878"/>
                                </a:lnTo>
                                <a:lnTo>
                                  <a:pt x="1230" y="1876"/>
                                </a:lnTo>
                                <a:lnTo>
                                  <a:pt x="1240" y="1873"/>
                                </a:lnTo>
                                <a:lnTo>
                                  <a:pt x="1250" y="1870"/>
                                </a:lnTo>
                                <a:lnTo>
                                  <a:pt x="1259" y="1866"/>
                                </a:lnTo>
                                <a:lnTo>
                                  <a:pt x="1269" y="1862"/>
                                </a:lnTo>
                                <a:lnTo>
                                  <a:pt x="1278" y="1858"/>
                                </a:lnTo>
                                <a:lnTo>
                                  <a:pt x="1287" y="1852"/>
                                </a:lnTo>
                                <a:lnTo>
                                  <a:pt x="1295" y="1847"/>
                                </a:lnTo>
                                <a:lnTo>
                                  <a:pt x="1304" y="1841"/>
                                </a:lnTo>
                                <a:lnTo>
                                  <a:pt x="1312" y="1835"/>
                                </a:lnTo>
                                <a:lnTo>
                                  <a:pt x="1320" y="1828"/>
                                </a:lnTo>
                                <a:lnTo>
                                  <a:pt x="1327" y="1821"/>
                                </a:lnTo>
                                <a:lnTo>
                                  <a:pt x="1334" y="1814"/>
                                </a:lnTo>
                                <a:lnTo>
                                  <a:pt x="1341" y="1806"/>
                                </a:lnTo>
                                <a:lnTo>
                                  <a:pt x="1347" y="1798"/>
                                </a:lnTo>
                                <a:lnTo>
                                  <a:pt x="1353" y="1789"/>
                                </a:lnTo>
                                <a:lnTo>
                                  <a:pt x="1359" y="1781"/>
                                </a:lnTo>
                                <a:lnTo>
                                  <a:pt x="1364" y="1772"/>
                                </a:lnTo>
                                <a:lnTo>
                                  <a:pt x="1368" y="1763"/>
                                </a:lnTo>
                                <a:lnTo>
                                  <a:pt x="1372" y="1753"/>
                                </a:lnTo>
                                <a:lnTo>
                                  <a:pt x="1376" y="1744"/>
                                </a:lnTo>
                                <a:lnTo>
                                  <a:pt x="1379" y="1734"/>
                                </a:lnTo>
                                <a:lnTo>
                                  <a:pt x="1382" y="1724"/>
                                </a:lnTo>
                                <a:lnTo>
                                  <a:pt x="1384" y="1714"/>
                                </a:lnTo>
                                <a:lnTo>
                                  <a:pt x="1386" y="1704"/>
                                </a:lnTo>
                                <a:lnTo>
                                  <a:pt x="1387" y="1694"/>
                                </a:lnTo>
                                <a:lnTo>
                                  <a:pt x="1388" y="1683"/>
                                </a:lnTo>
                                <a:lnTo>
                                  <a:pt x="1388" y="1673"/>
                                </a:lnTo>
                                <a:close/>
                                <a:moveTo>
                                  <a:pt x="1388" y="1179"/>
                                </a:moveTo>
                                <a:lnTo>
                                  <a:pt x="1388" y="1168"/>
                                </a:lnTo>
                                <a:lnTo>
                                  <a:pt x="1387" y="1158"/>
                                </a:lnTo>
                                <a:lnTo>
                                  <a:pt x="1386" y="1148"/>
                                </a:lnTo>
                                <a:lnTo>
                                  <a:pt x="1384" y="1138"/>
                                </a:lnTo>
                                <a:lnTo>
                                  <a:pt x="1382" y="1128"/>
                                </a:lnTo>
                                <a:lnTo>
                                  <a:pt x="1379" y="1118"/>
                                </a:lnTo>
                                <a:lnTo>
                                  <a:pt x="1376" y="1108"/>
                                </a:lnTo>
                                <a:lnTo>
                                  <a:pt x="1372" y="1099"/>
                                </a:lnTo>
                                <a:lnTo>
                                  <a:pt x="1368" y="1089"/>
                                </a:lnTo>
                                <a:lnTo>
                                  <a:pt x="1364" y="1080"/>
                                </a:lnTo>
                                <a:lnTo>
                                  <a:pt x="1359" y="1071"/>
                                </a:lnTo>
                                <a:lnTo>
                                  <a:pt x="1353" y="1062"/>
                                </a:lnTo>
                                <a:lnTo>
                                  <a:pt x="1347" y="1054"/>
                                </a:lnTo>
                                <a:lnTo>
                                  <a:pt x="1341" y="1046"/>
                                </a:lnTo>
                                <a:lnTo>
                                  <a:pt x="1334" y="1038"/>
                                </a:lnTo>
                                <a:lnTo>
                                  <a:pt x="1327" y="1031"/>
                                </a:lnTo>
                                <a:lnTo>
                                  <a:pt x="1320" y="1024"/>
                                </a:lnTo>
                                <a:lnTo>
                                  <a:pt x="1312" y="1017"/>
                                </a:lnTo>
                                <a:lnTo>
                                  <a:pt x="1304" y="1011"/>
                                </a:lnTo>
                                <a:lnTo>
                                  <a:pt x="1295" y="1005"/>
                                </a:lnTo>
                                <a:lnTo>
                                  <a:pt x="1287" y="999"/>
                                </a:lnTo>
                                <a:lnTo>
                                  <a:pt x="1278" y="994"/>
                                </a:lnTo>
                                <a:lnTo>
                                  <a:pt x="1269" y="990"/>
                                </a:lnTo>
                                <a:lnTo>
                                  <a:pt x="1259" y="985"/>
                                </a:lnTo>
                                <a:lnTo>
                                  <a:pt x="1250" y="982"/>
                                </a:lnTo>
                                <a:lnTo>
                                  <a:pt x="1240" y="978"/>
                                </a:lnTo>
                                <a:lnTo>
                                  <a:pt x="1230" y="976"/>
                                </a:lnTo>
                                <a:lnTo>
                                  <a:pt x="1220" y="974"/>
                                </a:lnTo>
                                <a:lnTo>
                                  <a:pt x="1210" y="972"/>
                                </a:lnTo>
                                <a:lnTo>
                                  <a:pt x="1200" y="970"/>
                                </a:lnTo>
                                <a:lnTo>
                                  <a:pt x="1189" y="970"/>
                                </a:lnTo>
                                <a:lnTo>
                                  <a:pt x="1179" y="969"/>
                                </a:lnTo>
                                <a:lnTo>
                                  <a:pt x="1169" y="970"/>
                                </a:lnTo>
                                <a:lnTo>
                                  <a:pt x="1159" y="970"/>
                                </a:lnTo>
                                <a:lnTo>
                                  <a:pt x="1148" y="972"/>
                                </a:lnTo>
                                <a:lnTo>
                                  <a:pt x="1138" y="974"/>
                                </a:lnTo>
                                <a:lnTo>
                                  <a:pt x="1128" y="976"/>
                                </a:lnTo>
                                <a:lnTo>
                                  <a:pt x="1118" y="978"/>
                                </a:lnTo>
                                <a:lnTo>
                                  <a:pt x="1109" y="982"/>
                                </a:lnTo>
                                <a:lnTo>
                                  <a:pt x="1099" y="985"/>
                                </a:lnTo>
                                <a:lnTo>
                                  <a:pt x="1090" y="990"/>
                                </a:lnTo>
                                <a:lnTo>
                                  <a:pt x="1080" y="994"/>
                                </a:lnTo>
                                <a:lnTo>
                                  <a:pt x="1072" y="999"/>
                                </a:lnTo>
                                <a:lnTo>
                                  <a:pt x="1063" y="1005"/>
                                </a:lnTo>
                                <a:lnTo>
                                  <a:pt x="1054" y="1011"/>
                                </a:lnTo>
                                <a:lnTo>
                                  <a:pt x="1046" y="1017"/>
                                </a:lnTo>
                                <a:lnTo>
                                  <a:pt x="1039" y="1024"/>
                                </a:lnTo>
                                <a:lnTo>
                                  <a:pt x="1031" y="1031"/>
                                </a:lnTo>
                                <a:lnTo>
                                  <a:pt x="1024" y="1038"/>
                                </a:lnTo>
                                <a:lnTo>
                                  <a:pt x="1017" y="1046"/>
                                </a:lnTo>
                                <a:lnTo>
                                  <a:pt x="1011" y="1054"/>
                                </a:lnTo>
                                <a:lnTo>
                                  <a:pt x="1005" y="1062"/>
                                </a:lnTo>
                                <a:lnTo>
                                  <a:pt x="1000" y="1071"/>
                                </a:lnTo>
                                <a:lnTo>
                                  <a:pt x="995" y="1080"/>
                                </a:lnTo>
                                <a:lnTo>
                                  <a:pt x="990" y="1089"/>
                                </a:lnTo>
                                <a:lnTo>
                                  <a:pt x="986" y="1099"/>
                                </a:lnTo>
                                <a:lnTo>
                                  <a:pt x="982" y="1108"/>
                                </a:lnTo>
                                <a:lnTo>
                                  <a:pt x="979" y="1118"/>
                                </a:lnTo>
                                <a:lnTo>
                                  <a:pt x="976" y="1128"/>
                                </a:lnTo>
                                <a:lnTo>
                                  <a:pt x="974" y="1138"/>
                                </a:lnTo>
                                <a:lnTo>
                                  <a:pt x="972" y="1148"/>
                                </a:lnTo>
                                <a:lnTo>
                                  <a:pt x="971" y="1158"/>
                                </a:lnTo>
                                <a:lnTo>
                                  <a:pt x="970" y="1168"/>
                                </a:lnTo>
                                <a:lnTo>
                                  <a:pt x="970" y="1179"/>
                                </a:lnTo>
                                <a:lnTo>
                                  <a:pt x="970" y="1189"/>
                                </a:lnTo>
                                <a:lnTo>
                                  <a:pt x="971" y="1199"/>
                                </a:lnTo>
                                <a:lnTo>
                                  <a:pt x="972" y="1209"/>
                                </a:lnTo>
                                <a:lnTo>
                                  <a:pt x="974" y="1219"/>
                                </a:lnTo>
                                <a:lnTo>
                                  <a:pt x="976" y="1229"/>
                                </a:lnTo>
                                <a:lnTo>
                                  <a:pt x="979" y="1239"/>
                                </a:lnTo>
                                <a:lnTo>
                                  <a:pt x="982" y="1249"/>
                                </a:lnTo>
                                <a:lnTo>
                                  <a:pt x="986" y="1259"/>
                                </a:lnTo>
                                <a:lnTo>
                                  <a:pt x="990" y="1268"/>
                                </a:lnTo>
                                <a:lnTo>
                                  <a:pt x="995" y="1277"/>
                                </a:lnTo>
                                <a:lnTo>
                                  <a:pt x="1000" y="1286"/>
                                </a:lnTo>
                                <a:lnTo>
                                  <a:pt x="1005" y="1295"/>
                                </a:lnTo>
                                <a:lnTo>
                                  <a:pt x="1011" y="1303"/>
                                </a:lnTo>
                                <a:lnTo>
                                  <a:pt x="1017" y="1311"/>
                                </a:lnTo>
                                <a:lnTo>
                                  <a:pt x="1024" y="1319"/>
                                </a:lnTo>
                                <a:lnTo>
                                  <a:pt x="1031" y="1327"/>
                                </a:lnTo>
                                <a:lnTo>
                                  <a:pt x="1039" y="1334"/>
                                </a:lnTo>
                                <a:lnTo>
                                  <a:pt x="1046" y="1340"/>
                                </a:lnTo>
                                <a:lnTo>
                                  <a:pt x="1054" y="1347"/>
                                </a:lnTo>
                                <a:lnTo>
                                  <a:pt x="1063" y="1353"/>
                                </a:lnTo>
                                <a:lnTo>
                                  <a:pt x="1072" y="1358"/>
                                </a:lnTo>
                                <a:lnTo>
                                  <a:pt x="1080" y="1363"/>
                                </a:lnTo>
                                <a:lnTo>
                                  <a:pt x="1090" y="1368"/>
                                </a:lnTo>
                                <a:lnTo>
                                  <a:pt x="1099" y="1372"/>
                                </a:lnTo>
                                <a:lnTo>
                                  <a:pt x="1109" y="1376"/>
                                </a:lnTo>
                                <a:lnTo>
                                  <a:pt x="1118" y="1379"/>
                                </a:lnTo>
                                <a:lnTo>
                                  <a:pt x="1128" y="1382"/>
                                </a:lnTo>
                                <a:lnTo>
                                  <a:pt x="1138" y="1384"/>
                                </a:lnTo>
                                <a:lnTo>
                                  <a:pt x="1148" y="1386"/>
                                </a:lnTo>
                                <a:lnTo>
                                  <a:pt x="1159" y="1387"/>
                                </a:lnTo>
                                <a:lnTo>
                                  <a:pt x="1169" y="1388"/>
                                </a:lnTo>
                                <a:lnTo>
                                  <a:pt x="1179" y="1388"/>
                                </a:lnTo>
                                <a:lnTo>
                                  <a:pt x="1189" y="1388"/>
                                </a:lnTo>
                                <a:lnTo>
                                  <a:pt x="1200" y="1387"/>
                                </a:lnTo>
                                <a:lnTo>
                                  <a:pt x="1210" y="1386"/>
                                </a:lnTo>
                                <a:lnTo>
                                  <a:pt x="1220" y="1384"/>
                                </a:lnTo>
                                <a:lnTo>
                                  <a:pt x="1230" y="1382"/>
                                </a:lnTo>
                                <a:lnTo>
                                  <a:pt x="1240" y="1379"/>
                                </a:lnTo>
                                <a:lnTo>
                                  <a:pt x="1250" y="1376"/>
                                </a:lnTo>
                                <a:lnTo>
                                  <a:pt x="1259" y="1372"/>
                                </a:lnTo>
                                <a:lnTo>
                                  <a:pt x="1269" y="1368"/>
                                </a:lnTo>
                                <a:lnTo>
                                  <a:pt x="1278" y="1363"/>
                                </a:lnTo>
                                <a:lnTo>
                                  <a:pt x="1287" y="1358"/>
                                </a:lnTo>
                                <a:lnTo>
                                  <a:pt x="1295" y="1353"/>
                                </a:lnTo>
                                <a:lnTo>
                                  <a:pt x="1304" y="1347"/>
                                </a:lnTo>
                                <a:lnTo>
                                  <a:pt x="1312" y="1340"/>
                                </a:lnTo>
                                <a:lnTo>
                                  <a:pt x="1320" y="1334"/>
                                </a:lnTo>
                                <a:lnTo>
                                  <a:pt x="1327" y="1327"/>
                                </a:lnTo>
                                <a:lnTo>
                                  <a:pt x="1334" y="1319"/>
                                </a:lnTo>
                                <a:lnTo>
                                  <a:pt x="1341" y="1311"/>
                                </a:lnTo>
                                <a:lnTo>
                                  <a:pt x="1347" y="1303"/>
                                </a:lnTo>
                                <a:lnTo>
                                  <a:pt x="1353" y="1295"/>
                                </a:lnTo>
                                <a:lnTo>
                                  <a:pt x="1359" y="1286"/>
                                </a:lnTo>
                                <a:lnTo>
                                  <a:pt x="1364" y="1277"/>
                                </a:lnTo>
                                <a:lnTo>
                                  <a:pt x="1368" y="1268"/>
                                </a:lnTo>
                                <a:lnTo>
                                  <a:pt x="1372" y="1259"/>
                                </a:lnTo>
                                <a:lnTo>
                                  <a:pt x="1376" y="1249"/>
                                </a:lnTo>
                                <a:lnTo>
                                  <a:pt x="1379" y="1239"/>
                                </a:lnTo>
                                <a:lnTo>
                                  <a:pt x="1382" y="1229"/>
                                </a:lnTo>
                                <a:lnTo>
                                  <a:pt x="1384" y="1219"/>
                                </a:lnTo>
                                <a:lnTo>
                                  <a:pt x="1386" y="1209"/>
                                </a:lnTo>
                                <a:lnTo>
                                  <a:pt x="1387" y="1199"/>
                                </a:lnTo>
                                <a:lnTo>
                                  <a:pt x="1388" y="1189"/>
                                </a:lnTo>
                                <a:lnTo>
                                  <a:pt x="1388" y="1179"/>
                                </a:lnTo>
                                <a:close/>
                                <a:moveTo>
                                  <a:pt x="1388" y="703"/>
                                </a:moveTo>
                                <a:lnTo>
                                  <a:pt x="1388" y="693"/>
                                </a:lnTo>
                                <a:lnTo>
                                  <a:pt x="1387" y="683"/>
                                </a:lnTo>
                                <a:lnTo>
                                  <a:pt x="1386" y="673"/>
                                </a:lnTo>
                                <a:lnTo>
                                  <a:pt x="1384" y="662"/>
                                </a:lnTo>
                                <a:lnTo>
                                  <a:pt x="1382" y="652"/>
                                </a:lnTo>
                                <a:lnTo>
                                  <a:pt x="1379" y="643"/>
                                </a:lnTo>
                                <a:lnTo>
                                  <a:pt x="1376" y="633"/>
                                </a:lnTo>
                                <a:lnTo>
                                  <a:pt x="1372" y="623"/>
                                </a:lnTo>
                                <a:lnTo>
                                  <a:pt x="1368" y="614"/>
                                </a:lnTo>
                                <a:lnTo>
                                  <a:pt x="1364" y="605"/>
                                </a:lnTo>
                                <a:lnTo>
                                  <a:pt x="1359" y="596"/>
                                </a:lnTo>
                                <a:lnTo>
                                  <a:pt x="1353" y="587"/>
                                </a:lnTo>
                                <a:lnTo>
                                  <a:pt x="1347" y="579"/>
                                </a:lnTo>
                                <a:lnTo>
                                  <a:pt x="1341" y="571"/>
                                </a:lnTo>
                                <a:lnTo>
                                  <a:pt x="1334" y="563"/>
                                </a:lnTo>
                                <a:lnTo>
                                  <a:pt x="1327" y="555"/>
                                </a:lnTo>
                                <a:lnTo>
                                  <a:pt x="1320" y="548"/>
                                </a:lnTo>
                                <a:lnTo>
                                  <a:pt x="1312" y="542"/>
                                </a:lnTo>
                                <a:lnTo>
                                  <a:pt x="1304" y="535"/>
                                </a:lnTo>
                                <a:lnTo>
                                  <a:pt x="1295" y="529"/>
                                </a:lnTo>
                                <a:lnTo>
                                  <a:pt x="1287" y="524"/>
                                </a:lnTo>
                                <a:lnTo>
                                  <a:pt x="1278" y="519"/>
                                </a:lnTo>
                                <a:lnTo>
                                  <a:pt x="1269" y="514"/>
                                </a:lnTo>
                                <a:lnTo>
                                  <a:pt x="1259" y="510"/>
                                </a:lnTo>
                                <a:lnTo>
                                  <a:pt x="1250" y="506"/>
                                </a:lnTo>
                                <a:lnTo>
                                  <a:pt x="1240" y="503"/>
                                </a:lnTo>
                                <a:lnTo>
                                  <a:pt x="1230" y="500"/>
                                </a:lnTo>
                                <a:lnTo>
                                  <a:pt x="1220" y="498"/>
                                </a:lnTo>
                                <a:lnTo>
                                  <a:pt x="1210" y="496"/>
                                </a:lnTo>
                                <a:lnTo>
                                  <a:pt x="1200" y="495"/>
                                </a:lnTo>
                                <a:lnTo>
                                  <a:pt x="1189" y="494"/>
                                </a:lnTo>
                                <a:lnTo>
                                  <a:pt x="1179" y="494"/>
                                </a:lnTo>
                                <a:lnTo>
                                  <a:pt x="1169" y="494"/>
                                </a:lnTo>
                                <a:lnTo>
                                  <a:pt x="1159" y="495"/>
                                </a:lnTo>
                                <a:lnTo>
                                  <a:pt x="1148" y="496"/>
                                </a:lnTo>
                                <a:lnTo>
                                  <a:pt x="1138" y="498"/>
                                </a:lnTo>
                                <a:lnTo>
                                  <a:pt x="1128" y="500"/>
                                </a:lnTo>
                                <a:lnTo>
                                  <a:pt x="1118" y="503"/>
                                </a:lnTo>
                                <a:lnTo>
                                  <a:pt x="1109" y="506"/>
                                </a:lnTo>
                                <a:lnTo>
                                  <a:pt x="1099" y="510"/>
                                </a:lnTo>
                                <a:lnTo>
                                  <a:pt x="1090" y="514"/>
                                </a:lnTo>
                                <a:lnTo>
                                  <a:pt x="1080" y="519"/>
                                </a:lnTo>
                                <a:lnTo>
                                  <a:pt x="1072" y="524"/>
                                </a:lnTo>
                                <a:lnTo>
                                  <a:pt x="1063" y="529"/>
                                </a:lnTo>
                                <a:lnTo>
                                  <a:pt x="1054" y="535"/>
                                </a:lnTo>
                                <a:lnTo>
                                  <a:pt x="1046" y="542"/>
                                </a:lnTo>
                                <a:lnTo>
                                  <a:pt x="1039" y="548"/>
                                </a:lnTo>
                                <a:lnTo>
                                  <a:pt x="1031" y="555"/>
                                </a:lnTo>
                                <a:lnTo>
                                  <a:pt x="1024" y="563"/>
                                </a:lnTo>
                                <a:lnTo>
                                  <a:pt x="1017" y="571"/>
                                </a:lnTo>
                                <a:lnTo>
                                  <a:pt x="1011" y="579"/>
                                </a:lnTo>
                                <a:lnTo>
                                  <a:pt x="1005" y="587"/>
                                </a:lnTo>
                                <a:lnTo>
                                  <a:pt x="1000" y="596"/>
                                </a:lnTo>
                                <a:lnTo>
                                  <a:pt x="995" y="605"/>
                                </a:lnTo>
                                <a:lnTo>
                                  <a:pt x="990" y="614"/>
                                </a:lnTo>
                                <a:lnTo>
                                  <a:pt x="986" y="623"/>
                                </a:lnTo>
                                <a:lnTo>
                                  <a:pt x="982" y="633"/>
                                </a:lnTo>
                                <a:lnTo>
                                  <a:pt x="979" y="643"/>
                                </a:lnTo>
                                <a:lnTo>
                                  <a:pt x="976" y="652"/>
                                </a:lnTo>
                                <a:lnTo>
                                  <a:pt x="974" y="662"/>
                                </a:lnTo>
                                <a:lnTo>
                                  <a:pt x="972" y="673"/>
                                </a:lnTo>
                                <a:lnTo>
                                  <a:pt x="971" y="683"/>
                                </a:lnTo>
                                <a:lnTo>
                                  <a:pt x="970" y="693"/>
                                </a:lnTo>
                                <a:lnTo>
                                  <a:pt x="970" y="703"/>
                                </a:lnTo>
                                <a:lnTo>
                                  <a:pt x="970" y="714"/>
                                </a:lnTo>
                                <a:lnTo>
                                  <a:pt x="971" y="724"/>
                                </a:lnTo>
                                <a:lnTo>
                                  <a:pt x="972" y="734"/>
                                </a:lnTo>
                                <a:lnTo>
                                  <a:pt x="974" y="744"/>
                                </a:lnTo>
                                <a:lnTo>
                                  <a:pt x="976" y="754"/>
                                </a:lnTo>
                                <a:lnTo>
                                  <a:pt x="979" y="764"/>
                                </a:lnTo>
                                <a:lnTo>
                                  <a:pt x="982" y="774"/>
                                </a:lnTo>
                                <a:lnTo>
                                  <a:pt x="986" y="783"/>
                                </a:lnTo>
                                <a:lnTo>
                                  <a:pt x="990" y="793"/>
                                </a:lnTo>
                                <a:lnTo>
                                  <a:pt x="995" y="802"/>
                                </a:lnTo>
                                <a:lnTo>
                                  <a:pt x="1000" y="811"/>
                                </a:lnTo>
                                <a:lnTo>
                                  <a:pt x="1005" y="819"/>
                                </a:lnTo>
                                <a:lnTo>
                                  <a:pt x="1011" y="828"/>
                                </a:lnTo>
                                <a:lnTo>
                                  <a:pt x="1017" y="836"/>
                                </a:lnTo>
                                <a:lnTo>
                                  <a:pt x="1024" y="844"/>
                                </a:lnTo>
                                <a:lnTo>
                                  <a:pt x="1031" y="851"/>
                                </a:lnTo>
                                <a:lnTo>
                                  <a:pt x="1039" y="858"/>
                                </a:lnTo>
                                <a:lnTo>
                                  <a:pt x="1046" y="865"/>
                                </a:lnTo>
                                <a:lnTo>
                                  <a:pt x="1054" y="871"/>
                                </a:lnTo>
                                <a:lnTo>
                                  <a:pt x="1063" y="877"/>
                                </a:lnTo>
                                <a:lnTo>
                                  <a:pt x="1072" y="883"/>
                                </a:lnTo>
                                <a:lnTo>
                                  <a:pt x="1080" y="888"/>
                                </a:lnTo>
                                <a:lnTo>
                                  <a:pt x="1090" y="892"/>
                                </a:lnTo>
                                <a:lnTo>
                                  <a:pt x="1099" y="897"/>
                                </a:lnTo>
                                <a:lnTo>
                                  <a:pt x="1109" y="900"/>
                                </a:lnTo>
                                <a:lnTo>
                                  <a:pt x="1118" y="903"/>
                                </a:lnTo>
                                <a:lnTo>
                                  <a:pt x="1128" y="906"/>
                                </a:lnTo>
                                <a:lnTo>
                                  <a:pt x="1138" y="908"/>
                                </a:lnTo>
                                <a:lnTo>
                                  <a:pt x="1148" y="910"/>
                                </a:lnTo>
                                <a:lnTo>
                                  <a:pt x="1159" y="911"/>
                                </a:lnTo>
                                <a:lnTo>
                                  <a:pt x="1169" y="912"/>
                                </a:lnTo>
                                <a:lnTo>
                                  <a:pt x="1179" y="912"/>
                                </a:lnTo>
                                <a:lnTo>
                                  <a:pt x="1189" y="912"/>
                                </a:lnTo>
                                <a:lnTo>
                                  <a:pt x="1200" y="911"/>
                                </a:lnTo>
                                <a:lnTo>
                                  <a:pt x="1210" y="910"/>
                                </a:lnTo>
                                <a:lnTo>
                                  <a:pt x="1220" y="908"/>
                                </a:lnTo>
                                <a:lnTo>
                                  <a:pt x="1230" y="906"/>
                                </a:lnTo>
                                <a:lnTo>
                                  <a:pt x="1240" y="903"/>
                                </a:lnTo>
                                <a:lnTo>
                                  <a:pt x="1250" y="900"/>
                                </a:lnTo>
                                <a:lnTo>
                                  <a:pt x="1259" y="897"/>
                                </a:lnTo>
                                <a:lnTo>
                                  <a:pt x="1269" y="892"/>
                                </a:lnTo>
                                <a:lnTo>
                                  <a:pt x="1278" y="888"/>
                                </a:lnTo>
                                <a:lnTo>
                                  <a:pt x="1287" y="883"/>
                                </a:lnTo>
                                <a:lnTo>
                                  <a:pt x="1295" y="877"/>
                                </a:lnTo>
                                <a:lnTo>
                                  <a:pt x="1304" y="871"/>
                                </a:lnTo>
                                <a:lnTo>
                                  <a:pt x="1312" y="865"/>
                                </a:lnTo>
                                <a:lnTo>
                                  <a:pt x="1320" y="858"/>
                                </a:lnTo>
                                <a:lnTo>
                                  <a:pt x="1327" y="851"/>
                                </a:lnTo>
                                <a:lnTo>
                                  <a:pt x="1334" y="844"/>
                                </a:lnTo>
                                <a:lnTo>
                                  <a:pt x="1341" y="836"/>
                                </a:lnTo>
                                <a:lnTo>
                                  <a:pt x="1347" y="828"/>
                                </a:lnTo>
                                <a:lnTo>
                                  <a:pt x="1353" y="819"/>
                                </a:lnTo>
                                <a:lnTo>
                                  <a:pt x="1359" y="811"/>
                                </a:lnTo>
                                <a:lnTo>
                                  <a:pt x="1364" y="802"/>
                                </a:lnTo>
                                <a:lnTo>
                                  <a:pt x="1368" y="793"/>
                                </a:lnTo>
                                <a:lnTo>
                                  <a:pt x="1372" y="783"/>
                                </a:lnTo>
                                <a:lnTo>
                                  <a:pt x="1376" y="774"/>
                                </a:lnTo>
                                <a:lnTo>
                                  <a:pt x="1379" y="764"/>
                                </a:lnTo>
                                <a:lnTo>
                                  <a:pt x="1382" y="754"/>
                                </a:lnTo>
                                <a:lnTo>
                                  <a:pt x="1384" y="744"/>
                                </a:lnTo>
                                <a:lnTo>
                                  <a:pt x="1386" y="734"/>
                                </a:lnTo>
                                <a:lnTo>
                                  <a:pt x="1387" y="724"/>
                                </a:lnTo>
                                <a:lnTo>
                                  <a:pt x="1388" y="714"/>
                                </a:lnTo>
                                <a:lnTo>
                                  <a:pt x="1388" y="703"/>
                                </a:lnTo>
                                <a:close/>
                                <a:moveTo>
                                  <a:pt x="1388" y="209"/>
                                </a:moveTo>
                                <a:lnTo>
                                  <a:pt x="1388" y="199"/>
                                </a:lnTo>
                                <a:lnTo>
                                  <a:pt x="1387" y="188"/>
                                </a:lnTo>
                                <a:lnTo>
                                  <a:pt x="1386" y="178"/>
                                </a:lnTo>
                                <a:lnTo>
                                  <a:pt x="1384" y="168"/>
                                </a:lnTo>
                                <a:lnTo>
                                  <a:pt x="1382" y="158"/>
                                </a:lnTo>
                                <a:lnTo>
                                  <a:pt x="1379" y="148"/>
                                </a:lnTo>
                                <a:lnTo>
                                  <a:pt x="1376" y="138"/>
                                </a:lnTo>
                                <a:lnTo>
                                  <a:pt x="1372" y="129"/>
                                </a:lnTo>
                                <a:lnTo>
                                  <a:pt x="1368" y="119"/>
                                </a:lnTo>
                                <a:lnTo>
                                  <a:pt x="1364" y="110"/>
                                </a:lnTo>
                                <a:lnTo>
                                  <a:pt x="1359" y="101"/>
                                </a:lnTo>
                                <a:lnTo>
                                  <a:pt x="1353" y="93"/>
                                </a:lnTo>
                                <a:lnTo>
                                  <a:pt x="1347" y="84"/>
                                </a:lnTo>
                                <a:lnTo>
                                  <a:pt x="1341" y="76"/>
                                </a:lnTo>
                                <a:lnTo>
                                  <a:pt x="1334" y="68"/>
                                </a:lnTo>
                                <a:lnTo>
                                  <a:pt x="1327" y="61"/>
                                </a:lnTo>
                                <a:lnTo>
                                  <a:pt x="1320" y="54"/>
                                </a:lnTo>
                                <a:lnTo>
                                  <a:pt x="1312" y="47"/>
                                </a:lnTo>
                                <a:lnTo>
                                  <a:pt x="1304" y="41"/>
                                </a:lnTo>
                                <a:lnTo>
                                  <a:pt x="1295" y="35"/>
                                </a:lnTo>
                                <a:lnTo>
                                  <a:pt x="1287" y="29"/>
                                </a:lnTo>
                                <a:lnTo>
                                  <a:pt x="1278" y="24"/>
                                </a:lnTo>
                                <a:lnTo>
                                  <a:pt x="1269" y="20"/>
                                </a:lnTo>
                                <a:lnTo>
                                  <a:pt x="1259" y="16"/>
                                </a:lnTo>
                                <a:lnTo>
                                  <a:pt x="1250" y="12"/>
                                </a:lnTo>
                                <a:lnTo>
                                  <a:pt x="1240" y="9"/>
                                </a:lnTo>
                                <a:lnTo>
                                  <a:pt x="1230" y="6"/>
                                </a:lnTo>
                                <a:lnTo>
                                  <a:pt x="1220" y="4"/>
                                </a:lnTo>
                                <a:lnTo>
                                  <a:pt x="1210" y="2"/>
                                </a:lnTo>
                                <a:lnTo>
                                  <a:pt x="1200" y="1"/>
                                </a:lnTo>
                                <a:lnTo>
                                  <a:pt x="1189" y="0"/>
                                </a:lnTo>
                                <a:lnTo>
                                  <a:pt x="1179" y="0"/>
                                </a:lnTo>
                                <a:lnTo>
                                  <a:pt x="1169" y="0"/>
                                </a:lnTo>
                                <a:lnTo>
                                  <a:pt x="1159" y="1"/>
                                </a:lnTo>
                                <a:lnTo>
                                  <a:pt x="1148" y="2"/>
                                </a:lnTo>
                                <a:lnTo>
                                  <a:pt x="1138" y="4"/>
                                </a:lnTo>
                                <a:lnTo>
                                  <a:pt x="1128" y="6"/>
                                </a:lnTo>
                                <a:lnTo>
                                  <a:pt x="1118" y="9"/>
                                </a:lnTo>
                                <a:lnTo>
                                  <a:pt x="1109" y="12"/>
                                </a:lnTo>
                                <a:lnTo>
                                  <a:pt x="1099" y="16"/>
                                </a:lnTo>
                                <a:lnTo>
                                  <a:pt x="1090" y="20"/>
                                </a:lnTo>
                                <a:lnTo>
                                  <a:pt x="1080" y="24"/>
                                </a:lnTo>
                                <a:lnTo>
                                  <a:pt x="1072" y="29"/>
                                </a:lnTo>
                                <a:lnTo>
                                  <a:pt x="1063" y="35"/>
                                </a:lnTo>
                                <a:lnTo>
                                  <a:pt x="1054" y="41"/>
                                </a:lnTo>
                                <a:lnTo>
                                  <a:pt x="1046" y="47"/>
                                </a:lnTo>
                                <a:lnTo>
                                  <a:pt x="1039" y="54"/>
                                </a:lnTo>
                                <a:lnTo>
                                  <a:pt x="1031" y="61"/>
                                </a:lnTo>
                                <a:lnTo>
                                  <a:pt x="1024" y="68"/>
                                </a:lnTo>
                                <a:lnTo>
                                  <a:pt x="1017" y="76"/>
                                </a:lnTo>
                                <a:lnTo>
                                  <a:pt x="1011" y="84"/>
                                </a:lnTo>
                                <a:lnTo>
                                  <a:pt x="1005" y="93"/>
                                </a:lnTo>
                                <a:lnTo>
                                  <a:pt x="1000" y="101"/>
                                </a:lnTo>
                                <a:lnTo>
                                  <a:pt x="995" y="110"/>
                                </a:lnTo>
                                <a:lnTo>
                                  <a:pt x="990" y="119"/>
                                </a:lnTo>
                                <a:lnTo>
                                  <a:pt x="986" y="129"/>
                                </a:lnTo>
                                <a:lnTo>
                                  <a:pt x="982" y="138"/>
                                </a:lnTo>
                                <a:lnTo>
                                  <a:pt x="979" y="148"/>
                                </a:lnTo>
                                <a:lnTo>
                                  <a:pt x="976" y="158"/>
                                </a:lnTo>
                                <a:lnTo>
                                  <a:pt x="974" y="168"/>
                                </a:lnTo>
                                <a:lnTo>
                                  <a:pt x="972" y="178"/>
                                </a:lnTo>
                                <a:lnTo>
                                  <a:pt x="971" y="188"/>
                                </a:lnTo>
                                <a:lnTo>
                                  <a:pt x="970" y="199"/>
                                </a:lnTo>
                                <a:lnTo>
                                  <a:pt x="970" y="209"/>
                                </a:lnTo>
                                <a:lnTo>
                                  <a:pt x="970" y="219"/>
                                </a:lnTo>
                                <a:lnTo>
                                  <a:pt x="971" y="229"/>
                                </a:lnTo>
                                <a:lnTo>
                                  <a:pt x="972" y="240"/>
                                </a:lnTo>
                                <a:lnTo>
                                  <a:pt x="974" y="250"/>
                                </a:lnTo>
                                <a:lnTo>
                                  <a:pt x="976" y="260"/>
                                </a:lnTo>
                                <a:lnTo>
                                  <a:pt x="979" y="270"/>
                                </a:lnTo>
                                <a:lnTo>
                                  <a:pt x="982" y="279"/>
                                </a:lnTo>
                                <a:lnTo>
                                  <a:pt x="986" y="289"/>
                                </a:lnTo>
                                <a:lnTo>
                                  <a:pt x="990" y="298"/>
                                </a:lnTo>
                                <a:lnTo>
                                  <a:pt x="995" y="307"/>
                                </a:lnTo>
                                <a:lnTo>
                                  <a:pt x="1000" y="316"/>
                                </a:lnTo>
                                <a:lnTo>
                                  <a:pt x="1005" y="325"/>
                                </a:lnTo>
                                <a:lnTo>
                                  <a:pt x="1011" y="333"/>
                                </a:lnTo>
                                <a:lnTo>
                                  <a:pt x="1017" y="342"/>
                                </a:lnTo>
                                <a:lnTo>
                                  <a:pt x="1024" y="349"/>
                                </a:lnTo>
                                <a:lnTo>
                                  <a:pt x="1031" y="357"/>
                                </a:lnTo>
                                <a:lnTo>
                                  <a:pt x="1039" y="364"/>
                                </a:lnTo>
                                <a:lnTo>
                                  <a:pt x="1046" y="371"/>
                                </a:lnTo>
                                <a:lnTo>
                                  <a:pt x="1054" y="377"/>
                                </a:lnTo>
                                <a:lnTo>
                                  <a:pt x="1063" y="383"/>
                                </a:lnTo>
                                <a:lnTo>
                                  <a:pt x="1072" y="388"/>
                                </a:lnTo>
                                <a:lnTo>
                                  <a:pt x="1080" y="393"/>
                                </a:lnTo>
                                <a:lnTo>
                                  <a:pt x="1090" y="398"/>
                                </a:lnTo>
                                <a:lnTo>
                                  <a:pt x="1099" y="402"/>
                                </a:lnTo>
                                <a:lnTo>
                                  <a:pt x="1109" y="406"/>
                                </a:lnTo>
                                <a:lnTo>
                                  <a:pt x="1118" y="409"/>
                                </a:lnTo>
                                <a:lnTo>
                                  <a:pt x="1128" y="412"/>
                                </a:lnTo>
                                <a:lnTo>
                                  <a:pt x="1138" y="414"/>
                                </a:lnTo>
                                <a:lnTo>
                                  <a:pt x="1148" y="416"/>
                                </a:lnTo>
                                <a:lnTo>
                                  <a:pt x="1159" y="417"/>
                                </a:lnTo>
                                <a:lnTo>
                                  <a:pt x="1169" y="418"/>
                                </a:lnTo>
                                <a:lnTo>
                                  <a:pt x="1179" y="418"/>
                                </a:lnTo>
                                <a:lnTo>
                                  <a:pt x="1189" y="418"/>
                                </a:lnTo>
                                <a:lnTo>
                                  <a:pt x="1200" y="417"/>
                                </a:lnTo>
                                <a:lnTo>
                                  <a:pt x="1210" y="416"/>
                                </a:lnTo>
                                <a:lnTo>
                                  <a:pt x="1220" y="414"/>
                                </a:lnTo>
                                <a:lnTo>
                                  <a:pt x="1230" y="412"/>
                                </a:lnTo>
                                <a:lnTo>
                                  <a:pt x="1240" y="409"/>
                                </a:lnTo>
                                <a:lnTo>
                                  <a:pt x="1250" y="406"/>
                                </a:lnTo>
                                <a:lnTo>
                                  <a:pt x="1259" y="402"/>
                                </a:lnTo>
                                <a:lnTo>
                                  <a:pt x="1269" y="398"/>
                                </a:lnTo>
                                <a:lnTo>
                                  <a:pt x="1278" y="393"/>
                                </a:lnTo>
                                <a:lnTo>
                                  <a:pt x="1287" y="388"/>
                                </a:lnTo>
                                <a:lnTo>
                                  <a:pt x="1295" y="383"/>
                                </a:lnTo>
                                <a:lnTo>
                                  <a:pt x="1304" y="377"/>
                                </a:lnTo>
                                <a:lnTo>
                                  <a:pt x="1312" y="371"/>
                                </a:lnTo>
                                <a:lnTo>
                                  <a:pt x="1320" y="364"/>
                                </a:lnTo>
                                <a:lnTo>
                                  <a:pt x="1327" y="357"/>
                                </a:lnTo>
                                <a:lnTo>
                                  <a:pt x="1334" y="349"/>
                                </a:lnTo>
                                <a:lnTo>
                                  <a:pt x="1341" y="342"/>
                                </a:lnTo>
                                <a:lnTo>
                                  <a:pt x="1347" y="333"/>
                                </a:lnTo>
                                <a:lnTo>
                                  <a:pt x="1353" y="325"/>
                                </a:lnTo>
                                <a:lnTo>
                                  <a:pt x="1359" y="316"/>
                                </a:lnTo>
                                <a:lnTo>
                                  <a:pt x="1364" y="307"/>
                                </a:lnTo>
                                <a:lnTo>
                                  <a:pt x="1368" y="298"/>
                                </a:lnTo>
                                <a:lnTo>
                                  <a:pt x="1372" y="289"/>
                                </a:lnTo>
                                <a:lnTo>
                                  <a:pt x="1376" y="279"/>
                                </a:lnTo>
                                <a:lnTo>
                                  <a:pt x="1379" y="270"/>
                                </a:lnTo>
                                <a:lnTo>
                                  <a:pt x="1382" y="260"/>
                                </a:lnTo>
                                <a:lnTo>
                                  <a:pt x="1384" y="250"/>
                                </a:lnTo>
                                <a:lnTo>
                                  <a:pt x="1386" y="240"/>
                                </a:lnTo>
                                <a:lnTo>
                                  <a:pt x="1387" y="229"/>
                                </a:lnTo>
                                <a:lnTo>
                                  <a:pt x="1388" y="219"/>
                                </a:lnTo>
                                <a:lnTo>
                                  <a:pt x="1388" y="209"/>
                                </a:lnTo>
                                <a:close/>
                                <a:moveTo>
                                  <a:pt x="1883" y="2167"/>
                                </a:moveTo>
                                <a:lnTo>
                                  <a:pt x="1882" y="2157"/>
                                </a:lnTo>
                                <a:lnTo>
                                  <a:pt x="1882" y="2147"/>
                                </a:lnTo>
                                <a:lnTo>
                                  <a:pt x="1880" y="2137"/>
                                </a:lnTo>
                                <a:lnTo>
                                  <a:pt x="1879" y="2127"/>
                                </a:lnTo>
                                <a:lnTo>
                                  <a:pt x="1876" y="2117"/>
                                </a:lnTo>
                                <a:lnTo>
                                  <a:pt x="1874" y="2107"/>
                                </a:lnTo>
                                <a:lnTo>
                                  <a:pt x="1870" y="2097"/>
                                </a:lnTo>
                                <a:lnTo>
                                  <a:pt x="1867" y="2087"/>
                                </a:lnTo>
                                <a:lnTo>
                                  <a:pt x="1863" y="2078"/>
                                </a:lnTo>
                                <a:lnTo>
                                  <a:pt x="1858" y="2069"/>
                                </a:lnTo>
                                <a:lnTo>
                                  <a:pt x="1853" y="2060"/>
                                </a:lnTo>
                                <a:lnTo>
                                  <a:pt x="1847" y="2051"/>
                                </a:lnTo>
                                <a:lnTo>
                                  <a:pt x="1842" y="2043"/>
                                </a:lnTo>
                                <a:lnTo>
                                  <a:pt x="1835" y="2035"/>
                                </a:lnTo>
                                <a:lnTo>
                                  <a:pt x="1828" y="2027"/>
                                </a:lnTo>
                                <a:lnTo>
                                  <a:pt x="1821" y="2020"/>
                                </a:lnTo>
                                <a:lnTo>
                                  <a:pt x="1814" y="2012"/>
                                </a:lnTo>
                                <a:lnTo>
                                  <a:pt x="1806" y="2006"/>
                                </a:lnTo>
                                <a:lnTo>
                                  <a:pt x="1798" y="1999"/>
                                </a:lnTo>
                                <a:lnTo>
                                  <a:pt x="1790" y="1994"/>
                                </a:lnTo>
                                <a:lnTo>
                                  <a:pt x="1781" y="1988"/>
                                </a:lnTo>
                                <a:lnTo>
                                  <a:pt x="1772" y="1983"/>
                                </a:lnTo>
                                <a:lnTo>
                                  <a:pt x="1763" y="1978"/>
                                </a:lnTo>
                                <a:lnTo>
                                  <a:pt x="1754" y="1974"/>
                                </a:lnTo>
                                <a:lnTo>
                                  <a:pt x="1744" y="1971"/>
                                </a:lnTo>
                                <a:lnTo>
                                  <a:pt x="1734" y="1967"/>
                                </a:lnTo>
                                <a:lnTo>
                                  <a:pt x="1724" y="1965"/>
                                </a:lnTo>
                                <a:lnTo>
                                  <a:pt x="1714" y="1962"/>
                                </a:lnTo>
                                <a:lnTo>
                                  <a:pt x="1704" y="1961"/>
                                </a:lnTo>
                                <a:lnTo>
                                  <a:pt x="1694" y="1959"/>
                                </a:lnTo>
                                <a:lnTo>
                                  <a:pt x="1684" y="1959"/>
                                </a:lnTo>
                                <a:lnTo>
                                  <a:pt x="1674" y="1958"/>
                                </a:lnTo>
                                <a:lnTo>
                                  <a:pt x="1663" y="1959"/>
                                </a:lnTo>
                                <a:lnTo>
                                  <a:pt x="1653" y="1959"/>
                                </a:lnTo>
                                <a:lnTo>
                                  <a:pt x="1643" y="1961"/>
                                </a:lnTo>
                                <a:lnTo>
                                  <a:pt x="1633" y="1962"/>
                                </a:lnTo>
                                <a:lnTo>
                                  <a:pt x="1623" y="1965"/>
                                </a:lnTo>
                                <a:lnTo>
                                  <a:pt x="1613" y="1967"/>
                                </a:lnTo>
                                <a:lnTo>
                                  <a:pt x="1603" y="1971"/>
                                </a:lnTo>
                                <a:lnTo>
                                  <a:pt x="1593" y="1974"/>
                                </a:lnTo>
                                <a:lnTo>
                                  <a:pt x="1584" y="1978"/>
                                </a:lnTo>
                                <a:lnTo>
                                  <a:pt x="1575" y="1983"/>
                                </a:lnTo>
                                <a:lnTo>
                                  <a:pt x="1566" y="1988"/>
                                </a:lnTo>
                                <a:lnTo>
                                  <a:pt x="1557" y="1994"/>
                                </a:lnTo>
                                <a:lnTo>
                                  <a:pt x="1549" y="1999"/>
                                </a:lnTo>
                                <a:lnTo>
                                  <a:pt x="1541" y="2006"/>
                                </a:lnTo>
                                <a:lnTo>
                                  <a:pt x="1533" y="2012"/>
                                </a:lnTo>
                                <a:lnTo>
                                  <a:pt x="1526" y="2020"/>
                                </a:lnTo>
                                <a:lnTo>
                                  <a:pt x="1519" y="2027"/>
                                </a:lnTo>
                                <a:lnTo>
                                  <a:pt x="1512" y="2035"/>
                                </a:lnTo>
                                <a:lnTo>
                                  <a:pt x="1505" y="2043"/>
                                </a:lnTo>
                                <a:lnTo>
                                  <a:pt x="1500" y="2051"/>
                                </a:lnTo>
                                <a:lnTo>
                                  <a:pt x="1494" y="2060"/>
                                </a:lnTo>
                                <a:lnTo>
                                  <a:pt x="1489" y="2069"/>
                                </a:lnTo>
                                <a:lnTo>
                                  <a:pt x="1484" y="2078"/>
                                </a:lnTo>
                                <a:lnTo>
                                  <a:pt x="1480" y="2087"/>
                                </a:lnTo>
                                <a:lnTo>
                                  <a:pt x="1477" y="2097"/>
                                </a:lnTo>
                                <a:lnTo>
                                  <a:pt x="1473" y="2107"/>
                                </a:lnTo>
                                <a:lnTo>
                                  <a:pt x="1471" y="2117"/>
                                </a:lnTo>
                                <a:lnTo>
                                  <a:pt x="1468" y="2127"/>
                                </a:lnTo>
                                <a:lnTo>
                                  <a:pt x="1467" y="2137"/>
                                </a:lnTo>
                                <a:lnTo>
                                  <a:pt x="1465" y="2147"/>
                                </a:lnTo>
                                <a:lnTo>
                                  <a:pt x="1465" y="2157"/>
                                </a:lnTo>
                                <a:lnTo>
                                  <a:pt x="1464" y="2167"/>
                                </a:lnTo>
                                <a:lnTo>
                                  <a:pt x="1465" y="2178"/>
                                </a:lnTo>
                                <a:lnTo>
                                  <a:pt x="1465" y="2188"/>
                                </a:lnTo>
                                <a:lnTo>
                                  <a:pt x="1467" y="2198"/>
                                </a:lnTo>
                                <a:lnTo>
                                  <a:pt x="1468" y="2208"/>
                                </a:lnTo>
                                <a:lnTo>
                                  <a:pt x="1471" y="2218"/>
                                </a:lnTo>
                                <a:lnTo>
                                  <a:pt x="1473" y="2228"/>
                                </a:lnTo>
                                <a:lnTo>
                                  <a:pt x="1477" y="2238"/>
                                </a:lnTo>
                                <a:lnTo>
                                  <a:pt x="1480" y="2248"/>
                                </a:lnTo>
                                <a:lnTo>
                                  <a:pt x="1484" y="2257"/>
                                </a:lnTo>
                                <a:lnTo>
                                  <a:pt x="1489" y="2266"/>
                                </a:lnTo>
                                <a:lnTo>
                                  <a:pt x="1494" y="2275"/>
                                </a:lnTo>
                                <a:lnTo>
                                  <a:pt x="1500" y="2284"/>
                                </a:lnTo>
                                <a:lnTo>
                                  <a:pt x="1505" y="2292"/>
                                </a:lnTo>
                                <a:lnTo>
                                  <a:pt x="1512" y="2300"/>
                                </a:lnTo>
                                <a:lnTo>
                                  <a:pt x="1519" y="2308"/>
                                </a:lnTo>
                                <a:lnTo>
                                  <a:pt x="1526" y="2315"/>
                                </a:lnTo>
                                <a:lnTo>
                                  <a:pt x="1533" y="2322"/>
                                </a:lnTo>
                                <a:lnTo>
                                  <a:pt x="1541" y="2329"/>
                                </a:lnTo>
                                <a:lnTo>
                                  <a:pt x="1549" y="2335"/>
                                </a:lnTo>
                                <a:lnTo>
                                  <a:pt x="1557" y="2341"/>
                                </a:lnTo>
                                <a:lnTo>
                                  <a:pt x="1566" y="2347"/>
                                </a:lnTo>
                                <a:lnTo>
                                  <a:pt x="1575" y="2352"/>
                                </a:lnTo>
                                <a:lnTo>
                                  <a:pt x="1584" y="2357"/>
                                </a:lnTo>
                                <a:lnTo>
                                  <a:pt x="1593" y="2361"/>
                                </a:lnTo>
                                <a:lnTo>
                                  <a:pt x="1603" y="2364"/>
                                </a:lnTo>
                                <a:lnTo>
                                  <a:pt x="1613" y="2368"/>
                                </a:lnTo>
                                <a:lnTo>
                                  <a:pt x="1623" y="2370"/>
                                </a:lnTo>
                                <a:lnTo>
                                  <a:pt x="1633" y="2373"/>
                                </a:lnTo>
                                <a:lnTo>
                                  <a:pt x="1643" y="2374"/>
                                </a:lnTo>
                                <a:lnTo>
                                  <a:pt x="1653" y="2376"/>
                                </a:lnTo>
                                <a:lnTo>
                                  <a:pt x="1663" y="2376"/>
                                </a:lnTo>
                                <a:lnTo>
                                  <a:pt x="1674" y="2377"/>
                                </a:lnTo>
                                <a:lnTo>
                                  <a:pt x="1684" y="2376"/>
                                </a:lnTo>
                                <a:lnTo>
                                  <a:pt x="1694" y="2376"/>
                                </a:lnTo>
                                <a:lnTo>
                                  <a:pt x="1704" y="2374"/>
                                </a:lnTo>
                                <a:lnTo>
                                  <a:pt x="1714" y="2373"/>
                                </a:lnTo>
                                <a:lnTo>
                                  <a:pt x="1724" y="2370"/>
                                </a:lnTo>
                                <a:lnTo>
                                  <a:pt x="1734" y="2368"/>
                                </a:lnTo>
                                <a:lnTo>
                                  <a:pt x="1744" y="2364"/>
                                </a:lnTo>
                                <a:lnTo>
                                  <a:pt x="1754" y="2361"/>
                                </a:lnTo>
                                <a:lnTo>
                                  <a:pt x="1763" y="2357"/>
                                </a:lnTo>
                                <a:lnTo>
                                  <a:pt x="1772" y="2352"/>
                                </a:lnTo>
                                <a:lnTo>
                                  <a:pt x="1781" y="2347"/>
                                </a:lnTo>
                                <a:lnTo>
                                  <a:pt x="1790" y="2341"/>
                                </a:lnTo>
                                <a:lnTo>
                                  <a:pt x="1798" y="2335"/>
                                </a:lnTo>
                                <a:lnTo>
                                  <a:pt x="1806" y="2329"/>
                                </a:lnTo>
                                <a:lnTo>
                                  <a:pt x="1814" y="2322"/>
                                </a:lnTo>
                                <a:lnTo>
                                  <a:pt x="1821" y="2315"/>
                                </a:lnTo>
                                <a:lnTo>
                                  <a:pt x="1828" y="2308"/>
                                </a:lnTo>
                                <a:lnTo>
                                  <a:pt x="1835" y="2300"/>
                                </a:lnTo>
                                <a:lnTo>
                                  <a:pt x="1842" y="2292"/>
                                </a:lnTo>
                                <a:lnTo>
                                  <a:pt x="1847" y="2284"/>
                                </a:lnTo>
                                <a:lnTo>
                                  <a:pt x="1853" y="2275"/>
                                </a:lnTo>
                                <a:lnTo>
                                  <a:pt x="1858" y="2266"/>
                                </a:lnTo>
                                <a:lnTo>
                                  <a:pt x="1863" y="2257"/>
                                </a:lnTo>
                                <a:lnTo>
                                  <a:pt x="1867" y="2248"/>
                                </a:lnTo>
                                <a:lnTo>
                                  <a:pt x="1870" y="2238"/>
                                </a:lnTo>
                                <a:lnTo>
                                  <a:pt x="1874" y="2228"/>
                                </a:lnTo>
                                <a:lnTo>
                                  <a:pt x="1876" y="2218"/>
                                </a:lnTo>
                                <a:lnTo>
                                  <a:pt x="1879" y="2208"/>
                                </a:lnTo>
                                <a:lnTo>
                                  <a:pt x="1880" y="2198"/>
                                </a:lnTo>
                                <a:lnTo>
                                  <a:pt x="1882" y="2188"/>
                                </a:lnTo>
                                <a:lnTo>
                                  <a:pt x="1882" y="2178"/>
                                </a:lnTo>
                                <a:lnTo>
                                  <a:pt x="1883" y="2167"/>
                                </a:lnTo>
                                <a:close/>
                                <a:moveTo>
                                  <a:pt x="1883" y="1673"/>
                                </a:moveTo>
                                <a:lnTo>
                                  <a:pt x="1882" y="1663"/>
                                </a:lnTo>
                                <a:lnTo>
                                  <a:pt x="1882" y="1653"/>
                                </a:lnTo>
                                <a:lnTo>
                                  <a:pt x="1880" y="1642"/>
                                </a:lnTo>
                                <a:lnTo>
                                  <a:pt x="1879" y="1632"/>
                                </a:lnTo>
                                <a:lnTo>
                                  <a:pt x="1876" y="1622"/>
                                </a:lnTo>
                                <a:lnTo>
                                  <a:pt x="1874" y="1612"/>
                                </a:lnTo>
                                <a:lnTo>
                                  <a:pt x="1870" y="1603"/>
                                </a:lnTo>
                                <a:lnTo>
                                  <a:pt x="1867" y="1593"/>
                                </a:lnTo>
                                <a:lnTo>
                                  <a:pt x="1863" y="1584"/>
                                </a:lnTo>
                                <a:lnTo>
                                  <a:pt x="1858" y="1574"/>
                                </a:lnTo>
                                <a:lnTo>
                                  <a:pt x="1853" y="1566"/>
                                </a:lnTo>
                                <a:lnTo>
                                  <a:pt x="1847" y="1557"/>
                                </a:lnTo>
                                <a:lnTo>
                                  <a:pt x="1842" y="1548"/>
                                </a:lnTo>
                                <a:lnTo>
                                  <a:pt x="1835" y="1540"/>
                                </a:lnTo>
                                <a:lnTo>
                                  <a:pt x="1828" y="1533"/>
                                </a:lnTo>
                                <a:lnTo>
                                  <a:pt x="1821" y="1525"/>
                                </a:lnTo>
                                <a:lnTo>
                                  <a:pt x="1814" y="1518"/>
                                </a:lnTo>
                                <a:lnTo>
                                  <a:pt x="1806" y="1511"/>
                                </a:lnTo>
                                <a:lnTo>
                                  <a:pt x="1798" y="1505"/>
                                </a:lnTo>
                                <a:lnTo>
                                  <a:pt x="1790" y="1499"/>
                                </a:lnTo>
                                <a:lnTo>
                                  <a:pt x="1781" y="1494"/>
                                </a:lnTo>
                                <a:lnTo>
                                  <a:pt x="1772" y="1489"/>
                                </a:lnTo>
                                <a:lnTo>
                                  <a:pt x="1763" y="1484"/>
                                </a:lnTo>
                                <a:lnTo>
                                  <a:pt x="1754" y="1480"/>
                                </a:lnTo>
                                <a:lnTo>
                                  <a:pt x="1744" y="1476"/>
                                </a:lnTo>
                                <a:lnTo>
                                  <a:pt x="1734" y="1473"/>
                                </a:lnTo>
                                <a:lnTo>
                                  <a:pt x="1724" y="1470"/>
                                </a:lnTo>
                                <a:lnTo>
                                  <a:pt x="1714" y="1468"/>
                                </a:lnTo>
                                <a:lnTo>
                                  <a:pt x="1704" y="1466"/>
                                </a:lnTo>
                                <a:lnTo>
                                  <a:pt x="1694" y="1465"/>
                                </a:lnTo>
                                <a:lnTo>
                                  <a:pt x="1684" y="1464"/>
                                </a:lnTo>
                                <a:lnTo>
                                  <a:pt x="1674" y="1464"/>
                                </a:lnTo>
                                <a:lnTo>
                                  <a:pt x="1663" y="1464"/>
                                </a:lnTo>
                                <a:lnTo>
                                  <a:pt x="1653" y="1465"/>
                                </a:lnTo>
                                <a:lnTo>
                                  <a:pt x="1643" y="1466"/>
                                </a:lnTo>
                                <a:lnTo>
                                  <a:pt x="1633" y="1468"/>
                                </a:lnTo>
                                <a:lnTo>
                                  <a:pt x="1623" y="1470"/>
                                </a:lnTo>
                                <a:lnTo>
                                  <a:pt x="1613" y="1473"/>
                                </a:lnTo>
                                <a:lnTo>
                                  <a:pt x="1603" y="1476"/>
                                </a:lnTo>
                                <a:lnTo>
                                  <a:pt x="1593" y="1480"/>
                                </a:lnTo>
                                <a:lnTo>
                                  <a:pt x="1584" y="1484"/>
                                </a:lnTo>
                                <a:lnTo>
                                  <a:pt x="1575" y="1489"/>
                                </a:lnTo>
                                <a:lnTo>
                                  <a:pt x="1566" y="1494"/>
                                </a:lnTo>
                                <a:lnTo>
                                  <a:pt x="1557" y="1499"/>
                                </a:lnTo>
                                <a:lnTo>
                                  <a:pt x="1549" y="1505"/>
                                </a:lnTo>
                                <a:lnTo>
                                  <a:pt x="1541" y="1511"/>
                                </a:lnTo>
                                <a:lnTo>
                                  <a:pt x="1533" y="1518"/>
                                </a:lnTo>
                                <a:lnTo>
                                  <a:pt x="1526" y="1525"/>
                                </a:lnTo>
                                <a:lnTo>
                                  <a:pt x="1519" y="1533"/>
                                </a:lnTo>
                                <a:lnTo>
                                  <a:pt x="1512" y="1540"/>
                                </a:lnTo>
                                <a:lnTo>
                                  <a:pt x="1505" y="1548"/>
                                </a:lnTo>
                                <a:lnTo>
                                  <a:pt x="1500" y="1557"/>
                                </a:lnTo>
                                <a:lnTo>
                                  <a:pt x="1494" y="1566"/>
                                </a:lnTo>
                                <a:lnTo>
                                  <a:pt x="1489" y="1574"/>
                                </a:lnTo>
                                <a:lnTo>
                                  <a:pt x="1484" y="1584"/>
                                </a:lnTo>
                                <a:lnTo>
                                  <a:pt x="1480" y="1593"/>
                                </a:lnTo>
                                <a:lnTo>
                                  <a:pt x="1477" y="1603"/>
                                </a:lnTo>
                                <a:lnTo>
                                  <a:pt x="1473" y="1612"/>
                                </a:lnTo>
                                <a:lnTo>
                                  <a:pt x="1471" y="1622"/>
                                </a:lnTo>
                                <a:lnTo>
                                  <a:pt x="1468" y="1632"/>
                                </a:lnTo>
                                <a:lnTo>
                                  <a:pt x="1467" y="1642"/>
                                </a:lnTo>
                                <a:lnTo>
                                  <a:pt x="1465" y="1653"/>
                                </a:lnTo>
                                <a:lnTo>
                                  <a:pt x="1465" y="1663"/>
                                </a:lnTo>
                                <a:lnTo>
                                  <a:pt x="1464" y="1673"/>
                                </a:lnTo>
                                <a:lnTo>
                                  <a:pt x="1465" y="1683"/>
                                </a:lnTo>
                                <a:lnTo>
                                  <a:pt x="1465" y="1694"/>
                                </a:lnTo>
                                <a:lnTo>
                                  <a:pt x="1467" y="1704"/>
                                </a:lnTo>
                                <a:lnTo>
                                  <a:pt x="1468" y="1714"/>
                                </a:lnTo>
                                <a:lnTo>
                                  <a:pt x="1471" y="1724"/>
                                </a:lnTo>
                                <a:lnTo>
                                  <a:pt x="1473" y="1734"/>
                                </a:lnTo>
                                <a:lnTo>
                                  <a:pt x="1477" y="1744"/>
                                </a:lnTo>
                                <a:lnTo>
                                  <a:pt x="1480" y="1753"/>
                                </a:lnTo>
                                <a:lnTo>
                                  <a:pt x="1484" y="1763"/>
                                </a:lnTo>
                                <a:lnTo>
                                  <a:pt x="1489" y="1772"/>
                                </a:lnTo>
                                <a:lnTo>
                                  <a:pt x="1494" y="1781"/>
                                </a:lnTo>
                                <a:lnTo>
                                  <a:pt x="1500" y="1789"/>
                                </a:lnTo>
                                <a:lnTo>
                                  <a:pt x="1505" y="1798"/>
                                </a:lnTo>
                                <a:lnTo>
                                  <a:pt x="1512" y="1806"/>
                                </a:lnTo>
                                <a:lnTo>
                                  <a:pt x="1519" y="1814"/>
                                </a:lnTo>
                                <a:lnTo>
                                  <a:pt x="1526" y="1821"/>
                                </a:lnTo>
                                <a:lnTo>
                                  <a:pt x="1533" y="1828"/>
                                </a:lnTo>
                                <a:lnTo>
                                  <a:pt x="1541" y="1835"/>
                                </a:lnTo>
                                <a:lnTo>
                                  <a:pt x="1549" y="1841"/>
                                </a:lnTo>
                                <a:lnTo>
                                  <a:pt x="1557" y="1847"/>
                                </a:lnTo>
                                <a:lnTo>
                                  <a:pt x="1566" y="1852"/>
                                </a:lnTo>
                                <a:lnTo>
                                  <a:pt x="1575" y="1858"/>
                                </a:lnTo>
                                <a:lnTo>
                                  <a:pt x="1584" y="1862"/>
                                </a:lnTo>
                                <a:lnTo>
                                  <a:pt x="1593" y="1866"/>
                                </a:lnTo>
                                <a:lnTo>
                                  <a:pt x="1603" y="1870"/>
                                </a:lnTo>
                                <a:lnTo>
                                  <a:pt x="1613" y="1873"/>
                                </a:lnTo>
                                <a:lnTo>
                                  <a:pt x="1623" y="1876"/>
                                </a:lnTo>
                                <a:lnTo>
                                  <a:pt x="1633" y="1878"/>
                                </a:lnTo>
                                <a:lnTo>
                                  <a:pt x="1643" y="1880"/>
                                </a:lnTo>
                                <a:lnTo>
                                  <a:pt x="1653" y="1881"/>
                                </a:lnTo>
                                <a:lnTo>
                                  <a:pt x="1663" y="1882"/>
                                </a:lnTo>
                                <a:lnTo>
                                  <a:pt x="1674" y="1882"/>
                                </a:lnTo>
                                <a:lnTo>
                                  <a:pt x="1684" y="1882"/>
                                </a:lnTo>
                                <a:lnTo>
                                  <a:pt x="1694" y="1881"/>
                                </a:lnTo>
                                <a:lnTo>
                                  <a:pt x="1704" y="1880"/>
                                </a:lnTo>
                                <a:lnTo>
                                  <a:pt x="1714" y="1878"/>
                                </a:lnTo>
                                <a:lnTo>
                                  <a:pt x="1724" y="1876"/>
                                </a:lnTo>
                                <a:lnTo>
                                  <a:pt x="1734" y="1873"/>
                                </a:lnTo>
                                <a:lnTo>
                                  <a:pt x="1744" y="1870"/>
                                </a:lnTo>
                                <a:lnTo>
                                  <a:pt x="1754" y="1866"/>
                                </a:lnTo>
                                <a:lnTo>
                                  <a:pt x="1763" y="1862"/>
                                </a:lnTo>
                                <a:lnTo>
                                  <a:pt x="1772" y="1858"/>
                                </a:lnTo>
                                <a:lnTo>
                                  <a:pt x="1781" y="1852"/>
                                </a:lnTo>
                                <a:lnTo>
                                  <a:pt x="1790" y="1847"/>
                                </a:lnTo>
                                <a:lnTo>
                                  <a:pt x="1798" y="1841"/>
                                </a:lnTo>
                                <a:lnTo>
                                  <a:pt x="1806" y="1835"/>
                                </a:lnTo>
                                <a:lnTo>
                                  <a:pt x="1814" y="1828"/>
                                </a:lnTo>
                                <a:lnTo>
                                  <a:pt x="1821" y="1821"/>
                                </a:lnTo>
                                <a:lnTo>
                                  <a:pt x="1828" y="1814"/>
                                </a:lnTo>
                                <a:lnTo>
                                  <a:pt x="1835" y="1806"/>
                                </a:lnTo>
                                <a:lnTo>
                                  <a:pt x="1842" y="1798"/>
                                </a:lnTo>
                                <a:lnTo>
                                  <a:pt x="1847" y="1789"/>
                                </a:lnTo>
                                <a:lnTo>
                                  <a:pt x="1853" y="1781"/>
                                </a:lnTo>
                                <a:lnTo>
                                  <a:pt x="1858" y="1772"/>
                                </a:lnTo>
                                <a:lnTo>
                                  <a:pt x="1863" y="1763"/>
                                </a:lnTo>
                                <a:lnTo>
                                  <a:pt x="1867" y="1753"/>
                                </a:lnTo>
                                <a:lnTo>
                                  <a:pt x="1870" y="1744"/>
                                </a:lnTo>
                                <a:lnTo>
                                  <a:pt x="1874" y="1734"/>
                                </a:lnTo>
                                <a:lnTo>
                                  <a:pt x="1876" y="1724"/>
                                </a:lnTo>
                                <a:lnTo>
                                  <a:pt x="1879" y="1714"/>
                                </a:lnTo>
                                <a:lnTo>
                                  <a:pt x="1880" y="1704"/>
                                </a:lnTo>
                                <a:lnTo>
                                  <a:pt x="1882" y="1694"/>
                                </a:lnTo>
                                <a:lnTo>
                                  <a:pt x="1882" y="1683"/>
                                </a:lnTo>
                                <a:lnTo>
                                  <a:pt x="1883" y="1673"/>
                                </a:lnTo>
                                <a:close/>
                                <a:moveTo>
                                  <a:pt x="1883" y="1179"/>
                                </a:moveTo>
                                <a:lnTo>
                                  <a:pt x="1882" y="1168"/>
                                </a:lnTo>
                                <a:lnTo>
                                  <a:pt x="1882" y="1158"/>
                                </a:lnTo>
                                <a:lnTo>
                                  <a:pt x="1880" y="1148"/>
                                </a:lnTo>
                                <a:lnTo>
                                  <a:pt x="1879" y="1138"/>
                                </a:lnTo>
                                <a:lnTo>
                                  <a:pt x="1876" y="1128"/>
                                </a:lnTo>
                                <a:lnTo>
                                  <a:pt x="1874" y="1118"/>
                                </a:lnTo>
                                <a:lnTo>
                                  <a:pt x="1870" y="1108"/>
                                </a:lnTo>
                                <a:lnTo>
                                  <a:pt x="1867" y="1099"/>
                                </a:lnTo>
                                <a:lnTo>
                                  <a:pt x="1863" y="1089"/>
                                </a:lnTo>
                                <a:lnTo>
                                  <a:pt x="1858" y="1080"/>
                                </a:lnTo>
                                <a:lnTo>
                                  <a:pt x="1853" y="1071"/>
                                </a:lnTo>
                                <a:lnTo>
                                  <a:pt x="1847" y="1062"/>
                                </a:lnTo>
                                <a:lnTo>
                                  <a:pt x="1842" y="1054"/>
                                </a:lnTo>
                                <a:lnTo>
                                  <a:pt x="1835" y="1046"/>
                                </a:lnTo>
                                <a:lnTo>
                                  <a:pt x="1828" y="1038"/>
                                </a:lnTo>
                                <a:lnTo>
                                  <a:pt x="1821" y="1031"/>
                                </a:lnTo>
                                <a:lnTo>
                                  <a:pt x="1814" y="1024"/>
                                </a:lnTo>
                                <a:lnTo>
                                  <a:pt x="1806" y="1017"/>
                                </a:lnTo>
                                <a:lnTo>
                                  <a:pt x="1798" y="1011"/>
                                </a:lnTo>
                                <a:lnTo>
                                  <a:pt x="1790" y="1005"/>
                                </a:lnTo>
                                <a:lnTo>
                                  <a:pt x="1781" y="999"/>
                                </a:lnTo>
                                <a:lnTo>
                                  <a:pt x="1772" y="994"/>
                                </a:lnTo>
                                <a:lnTo>
                                  <a:pt x="1763" y="990"/>
                                </a:lnTo>
                                <a:lnTo>
                                  <a:pt x="1754" y="985"/>
                                </a:lnTo>
                                <a:lnTo>
                                  <a:pt x="1744" y="982"/>
                                </a:lnTo>
                                <a:lnTo>
                                  <a:pt x="1734" y="978"/>
                                </a:lnTo>
                                <a:lnTo>
                                  <a:pt x="1724" y="976"/>
                                </a:lnTo>
                                <a:lnTo>
                                  <a:pt x="1714" y="974"/>
                                </a:lnTo>
                                <a:lnTo>
                                  <a:pt x="1704" y="972"/>
                                </a:lnTo>
                                <a:lnTo>
                                  <a:pt x="1694" y="970"/>
                                </a:lnTo>
                                <a:lnTo>
                                  <a:pt x="1684" y="970"/>
                                </a:lnTo>
                                <a:lnTo>
                                  <a:pt x="1674" y="969"/>
                                </a:lnTo>
                                <a:lnTo>
                                  <a:pt x="1663" y="970"/>
                                </a:lnTo>
                                <a:lnTo>
                                  <a:pt x="1653" y="970"/>
                                </a:lnTo>
                                <a:lnTo>
                                  <a:pt x="1643" y="972"/>
                                </a:lnTo>
                                <a:lnTo>
                                  <a:pt x="1633" y="974"/>
                                </a:lnTo>
                                <a:lnTo>
                                  <a:pt x="1623" y="976"/>
                                </a:lnTo>
                                <a:lnTo>
                                  <a:pt x="1613" y="978"/>
                                </a:lnTo>
                                <a:lnTo>
                                  <a:pt x="1603" y="982"/>
                                </a:lnTo>
                                <a:lnTo>
                                  <a:pt x="1593" y="985"/>
                                </a:lnTo>
                                <a:lnTo>
                                  <a:pt x="1584" y="990"/>
                                </a:lnTo>
                                <a:lnTo>
                                  <a:pt x="1575" y="994"/>
                                </a:lnTo>
                                <a:lnTo>
                                  <a:pt x="1566" y="999"/>
                                </a:lnTo>
                                <a:lnTo>
                                  <a:pt x="1557" y="1005"/>
                                </a:lnTo>
                                <a:lnTo>
                                  <a:pt x="1549" y="1011"/>
                                </a:lnTo>
                                <a:lnTo>
                                  <a:pt x="1541" y="1017"/>
                                </a:lnTo>
                                <a:lnTo>
                                  <a:pt x="1533" y="1024"/>
                                </a:lnTo>
                                <a:lnTo>
                                  <a:pt x="1526" y="1031"/>
                                </a:lnTo>
                                <a:lnTo>
                                  <a:pt x="1519" y="1038"/>
                                </a:lnTo>
                                <a:lnTo>
                                  <a:pt x="1512" y="1046"/>
                                </a:lnTo>
                                <a:lnTo>
                                  <a:pt x="1505" y="1054"/>
                                </a:lnTo>
                                <a:lnTo>
                                  <a:pt x="1500" y="1062"/>
                                </a:lnTo>
                                <a:lnTo>
                                  <a:pt x="1494" y="1071"/>
                                </a:lnTo>
                                <a:lnTo>
                                  <a:pt x="1489" y="1080"/>
                                </a:lnTo>
                                <a:lnTo>
                                  <a:pt x="1484" y="1089"/>
                                </a:lnTo>
                                <a:lnTo>
                                  <a:pt x="1480" y="1099"/>
                                </a:lnTo>
                                <a:lnTo>
                                  <a:pt x="1477" y="1108"/>
                                </a:lnTo>
                                <a:lnTo>
                                  <a:pt x="1473" y="1118"/>
                                </a:lnTo>
                                <a:lnTo>
                                  <a:pt x="1471" y="1128"/>
                                </a:lnTo>
                                <a:lnTo>
                                  <a:pt x="1468" y="1138"/>
                                </a:lnTo>
                                <a:lnTo>
                                  <a:pt x="1467" y="1148"/>
                                </a:lnTo>
                                <a:lnTo>
                                  <a:pt x="1465" y="1158"/>
                                </a:lnTo>
                                <a:lnTo>
                                  <a:pt x="1465" y="1168"/>
                                </a:lnTo>
                                <a:lnTo>
                                  <a:pt x="1464" y="1179"/>
                                </a:lnTo>
                                <a:lnTo>
                                  <a:pt x="1465" y="1189"/>
                                </a:lnTo>
                                <a:lnTo>
                                  <a:pt x="1465" y="1199"/>
                                </a:lnTo>
                                <a:lnTo>
                                  <a:pt x="1467" y="1209"/>
                                </a:lnTo>
                                <a:lnTo>
                                  <a:pt x="1468" y="1219"/>
                                </a:lnTo>
                                <a:lnTo>
                                  <a:pt x="1471" y="1229"/>
                                </a:lnTo>
                                <a:lnTo>
                                  <a:pt x="1473" y="1239"/>
                                </a:lnTo>
                                <a:lnTo>
                                  <a:pt x="1477" y="1249"/>
                                </a:lnTo>
                                <a:lnTo>
                                  <a:pt x="1480" y="1259"/>
                                </a:lnTo>
                                <a:lnTo>
                                  <a:pt x="1484" y="1268"/>
                                </a:lnTo>
                                <a:lnTo>
                                  <a:pt x="1489" y="1277"/>
                                </a:lnTo>
                                <a:lnTo>
                                  <a:pt x="1494" y="1286"/>
                                </a:lnTo>
                                <a:lnTo>
                                  <a:pt x="1500" y="1295"/>
                                </a:lnTo>
                                <a:lnTo>
                                  <a:pt x="1505" y="1303"/>
                                </a:lnTo>
                                <a:lnTo>
                                  <a:pt x="1512" y="1311"/>
                                </a:lnTo>
                                <a:lnTo>
                                  <a:pt x="1519" y="1319"/>
                                </a:lnTo>
                                <a:lnTo>
                                  <a:pt x="1526" y="1327"/>
                                </a:lnTo>
                                <a:lnTo>
                                  <a:pt x="1533" y="1334"/>
                                </a:lnTo>
                                <a:lnTo>
                                  <a:pt x="1541" y="1340"/>
                                </a:lnTo>
                                <a:lnTo>
                                  <a:pt x="1549" y="1347"/>
                                </a:lnTo>
                                <a:lnTo>
                                  <a:pt x="1557" y="1353"/>
                                </a:lnTo>
                                <a:lnTo>
                                  <a:pt x="1566" y="1358"/>
                                </a:lnTo>
                                <a:lnTo>
                                  <a:pt x="1575" y="1363"/>
                                </a:lnTo>
                                <a:lnTo>
                                  <a:pt x="1584" y="1368"/>
                                </a:lnTo>
                                <a:lnTo>
                                  <a:pt x="1593" y="1372"/>
                                </a:lnTo>
                                <a:lnTo>
                                  <a:pt x="1603" y="1376"/>
                                </a:lnTo>
                                <a:lnTo>
                                  <a:pt x="1613" y="1379"/>
                                </a:lnTo>
                                <a:lnTo>
                                  <a:pt x="1623" y="1382"/>
                                </a:lnTo>
                                <a:lnTo>
                                  <a:pt x="1633" y="1384"/>
                                </a:lnTo>
                                <a:lnTo>
                                  <a:pt x="1643" y="1386"/>
                                </a:lnTo>
                                <a:lnTo>
                                  <a:pt x="1653" y="1387"/>
                                </a:lnTo>
                                <a:lnTo>
                                  <a:pt x="1663" y="1388"/>
                                </a:lnTo>
                                <a:lnTo>
                                  <a:pt x="1674" y="1388"/>
                                </a:lnTo>
                                <a:lnTo>
                                  <a:pt x="1684" y="1388"/>
                                </a:lnTo>
                                <a:lnTo>
                                  <a:pt x="1694" y="1387"/>
                                </a:lnTo>
                                <a:lnTo>
                                  <a:pt x="1704" y="1386"/>
                                </a:lnTo>
                                <a:lnTo>
                                  <a:pt x="1714" y="1384"/>
                                </a:lnTo>
                                <a:lnTo>
                                  <a:pt x="1724" y="1382"/>
                                </a:lnTo>
                                <a:lnTo>
                                  <a:pt x="1734" y="1379"/>
                                </a:lnTo>
                                <a:lnTo>
                                  <a:pt x="1744" y="1376"/>
                                </a:lnTo>
                                <a:lnTo>
                                  <a:pt x="1754" y="1372"/>
                                </a:lnTo>
                                <a:lnTo>
                                  <a:pt x="1763" y="1368"/>
                                </a:lnTo>
                                <a:lnTo>
                                  <a:pt x="1772" y="1363"/>
                                </a:lnTo>
                                <a:lnTo>
                                  <a:pt x="1781" y="1358"/>
                                </a:lnTo>
                                <a:lnTo>
                                  <a:pt x="1790" y="1353"/>
                                </a:lnTo>
                                <a:lnTo>
                                  <a:pt x="1798" y="1347"/>
                                </a:lnTo>
                                <a:lnTo>
                                  <a:pt x="1806" y="1340"/>
                                </a:lnTo>
                                <a:lnTo>
                                  <a:pt x="1814" y="1334"/>
                                </a:lnTo>
                                <a:lnTo>
                                  <a:pt x="1821" y="1327"/>
                                </a:lnTo>
                                <a:lnTo>
                                  <a:pt x="1828" y="1319"/>
                                </a:lnTo>
                                <a:lnTo>
                                  <a:pt x="1835" y="1311"/>
                                </a:lnTo>
                                <a:lnTo>
                                  <a:pt x="1842" y="1303"/>
                                </a:lnTo>
                                <a:lnTo>
                                  <a:pt x="1847" y="1295"/>
                                </a:lnTo>
                                <a:lnTo>
                                  <a:pt x="1853" y="1286"/>
                                </a:lnTo>
                                <a:lnTo>
                                  <a:pt x="1858" y="1277"/>
                                </a:lnTo>
                                <a:lnTo>
                                  <a:pt x="1863" y="1268"/>
                                </a:lnTo>
                                <a:lnTo>
                                  <a:pt x="1867" y="1259"/>
                                </a:lnTo>
                                <a:lnTo>
                                  <a:pt x="1870" y="1249"/>
                                </a:lnTo>
                                <a:lnTo>
                                  <a:pt x="1874" y="1239"/>
                                </a:lnTo>
                                <a:lnTo>
                                  <a:pt x="1876" y="1229"/>
                                </a:lnTo>
                                <a:lnTo>
                                  <a:pt x="1879" y="1219"/>
                                </a:lnTo>
                                <a:lnTo>
                                  <a:pt x="1880" y="1209"/>
                                </a:lnTo>
                                <a:lnTo>
                                  <a:pt x="1882" y="1199"/>
                                </a:lnTo>
                                <a:lnTo>
                                  <a:pt x="1882" y="1189"/>
                                </a:lnTo>
                                <a:lnTo>
                                  <a:pt x="1883" y="1179"/>
                                </a:lnTo>
                                <a:close/>
                                <a:moveTo>
                                  <a:pt x="1883" y="703"/>
                                </a:moveTo>
                                <a:lnTo>
                                  <a:pt x="1882" y="693"/>
                                </a:lnTo>
                                <a:lnTo>
                                  <a:pt x="1882" y="683"/>
                                </a:lnTo>
                                <a:lnTo>
                                  <a:pt x="1880" y="673"/>
                                </a:lnTo>
                                <a:lnTo>
                                  <a:pt x="1879" y="662"/>
                                </a:lnTo>
                                <a:lnTo>
                                  <a:pt x="1876" y="652"/>
                                </a:lnTo>
                                <a:lnTo>
                                  <a:pt x="1874" y="643"/>
                                </a:lnTo>
                                <a:lnTo>
                                  <a:pt x="1870" y="633"/>
                                </a:lnTo>
                                <a:lnTo>
                                  <a:pt x="1867" y="623"/>
                                </a:lnTo>
                                <a:lnTo>
                                  <a:pt x="1863" y="614"/>
                                </a:lnTo>
                                <a:lnTo>
                                  <a:pt x="1858" y="605"/>
                                </a:lnTo>
                                <a:lnTo>
                                  <a:pt x="1853" y="596"/>
                                </a:lnTo>
                                <a:lnTo>
                                  <a:pt x="1847" y="587"/>
                                </a:lnTo>
                                <a:lnTo>
                                  <a:pt x="1842" y="579"/>
                                </a:lnTo>
                                <a:lnTo>
                                  <a:pt x="1835" y="571"/>
                                </a:lnTo>
                                <a:lnTo>
                                  <a:pt x="1828" y="563"/>
                                </a:lnTo>
                                <a:lnTo>
                                  <a:pt x="1821" y="555"/>
                                </a:lnTo>
                                <a:lnTo>
                                  <a:pt x="1814" y="548"/>
                                </a:lnTo>
                                <a:lnTo>
                                  <a:pt x="1806" y="542"/>
                                </a:lnTo>
                                <a:lnTo>
                                  <a:pt x="1798" y="535"/>
                                </a:lnTo>
                                <a:lnTo>
                                  <a:pt x="1790" y="529"/>
                                </a:lnTo>
                                <a:lnTo>
                                  <a:pt x="1781" y="524"/>
                                </a:lnTo>
                                <a:lnTo>
                                  <a:pt x="1772" y="519"/>
                                </a:lnTo>
                                <a:lnTo>
                                  <a:pt x="1763" y="514"/>
                                </a:lnTo>
                                <a:lnTo>
                                  <a:pt x="1754" y="510"/>
                                </a:lnTo>
                                <a:lnTo>
                                  <a:pt x="1744" y="506"/>
                                </a:lnTo>
                                <a:lnTo>
                                  <a:pt x="1734" y="503"/>
                                </a:lnTo>
                                <a:lnTo>
                                  <a:pt x="1724" y="500"/>
                                </a:lnTo>
                                <a:lnTo>
                                  <a:pt x="1714" y="498"/>
                                </a:lnTo>
                                <a:lnTo>
                                  <a:pt x="1704" y="496"/>
                                </a:lnTo>
                                <a:lnTo>
                                  <a:pt x="1694" y="495"/>
                                </a:lnTo>
                                <a:lnTo>
                                  <a:pt x="1684" y="494"/>
                                </a:lnTo>
                                <a:lnTo>
                                  <a:pt x="1674" y="494"/>
                                </a:lnTo>
                                <a:lnTo>
                                  <a:pt x="1663" y="494"/>
                                </a:lnTo>
                                <a:lnTo>
                                  <a:pt x="1653" y="495"/>
                                </a:lnTo>
                                <a:lnTo>
                                  <a:pt x="1643" y="496"/>
                                </a:lnTo>
                                <a:lnTo>
                                  <a:pt x="1633" y="498"/>
                                </a:lnTo>
                                <a:lnTo>
                                  <a:pt x="1623" y="500"/>
                                </a:lnTo>
                                <a:lnTo>
                                  <a:pt x="1613" y="503"/>
                                </a:lnTo>
                                <a:lnTo>
                                  <a:pt x="1603" y="506"/>
                                </a:lnTo>
                                <a:lnTo>
                                  <a:pt x="1593" y="510"/>
                                </a:lnTo>
                                <a:lnTo>
                                  <a:pt x="1584" y="514"/>
                                </a:lnTo>
                                <a:lnTo>
                                  <a:pt x="1575" y="519"/>
                                </a:lnTo>
                                <a:lnTo>
                                  <a:pt x="1566" y="524"/>
                                </a:lnTo>
                                <a:lnTo>
                                  <a:pt x="1557" y="529"/>
                                </a:lnTo>
                                <a:lnTo>
                                  <a:pt x="1549" y="535"/>
                                </a:lnTo>
                                <a:lnTo>
                                  <a:pt x="1541" y="542"/>
                                </a:lnTo>
                                <a:lnTo>
                                  <a:pt x="1533" y="548"/>
                                </a:lnTo>
                                <a:lnTo>
                                  <a:pt x="1526" y="555"/>
                                </a:lnTo>
                                <a:lnTo>
                                  <a:pt x="1519" y="563"/>
                                </a:lnTo>
                                <a:lnTo>
                                  <a:pt x="1512" y="571"/>
                                </a:lnTo>
                                <a:lnTo>
                                  <a:pt x="1505" y="579"/>
                                </a:lnTo>
                                <a:lnTo>
                                  <a:pt x="1500" y="587"/>
                                </a:lnTo>
                                <a:lnTo>
                                  <a:pt x="1494" y="596"/>
                                </a:lnTo>
                                <a:lnTo>
                                  <a:pt x="1489" y="605"/>
                                </a:lnTo>
                                <a:lnTo>
                                  <a:pt x="1484" y="614"/>
                                </a:lnTo>
                                <a:lnTo>
                                  <a:pt x="1480" y="623"/>
                                </a:lnTo>
                                <a:lnTo>
                                  <a:pt x="1477" y="633"/>
                                </a:lnTo>
                                <a:lnTo>
                                  <a:pt x="1473" y="643"/>
                                </a:lnTo>
                                <a:lnTo>
                                  <a:pt x="1471" y="652"/>
                                </a:lnTo>
                                <a:lnTo>
                                  <a:pt x="1468" y="662"/>
                                </a:lnTo>
                                <a:lnTo>
                                  <a:pt x="1467" y="673"/>
                                </a:lnTo>
                                <a:lnTo>
                                  <a:pt x="1465" y="683"/>
                                </a:lnTo>
                                <a:lnTo>
                                  <a:pt x="1465" y="693"/>
                                </a:lnTo>
                                <a:lnTo>
                                  <a:pt x="1464" y="703"/>
                                </a:lnTo>
                                <a:lnTo>
                                  <a:pt x="1465" y="714"/>
                                </a:lnTo>
                                <a:lnTo>
                                  <a:pt x="1465" y="724"/>
                                </a:lnTo>
                                <a:lnTo>
                                  <a:pt x="1467" y="734"/>
                                </a:lnTo>
                                <a:lnTo>
                                  <a:pt x="1468" y="744"/>
                                </a:lnTo>
                                <a:lnTo>
                                  <a:pt x="1471" y="754"/>
                                </a:lnTo>
                                <a:lnTo>
                                  <a:pt x="1473" y="764"/>
                                </a:lnTo>
                                <a:lnTo>
                                  <a:pt x="1477" y="774"/>
                                </a:lnTo>
                                <a:lnTo>
                                  <a:pt x="1480" y="783"/>
                                </a:lnTo>
                                <a:lnTo>
                                  <a:pt x="1484" y="793"/>
                                </a:lnTo>
                                <a:lnTo>
                                  <a:pt x="1489" y="802"/>
                                </a:lnTo>
                                <a:lnTo>
                                  <a:pt x="1494" y="811"/>
                                </a:lnTo>
                                <a:lnTo>
                                  <a:pt x="1500" y="819"/>
                                </a:lnTo>
                                <a:lnTo>
                                  <a:pt x="1505" y="828"/>
                                </a:lnTo>
                                <a:lnTo>
                                  <a:pt x="1512" y="836"/>
                                </a:lnTo>
                                <a:lnTo>
                                  <a:pt x="1519" y="844"/>
                                </a:lnTo>
                                <a:lnTo>
                                  <a:pt x="1526" y="851"/>
                                </a:lnTo>
                                <a:lnTo>
                                  <a:pt x="1533" y="858"/>
                                </a:lnTo>
                                <a:lnTo>
                                  <a:pt x="1541" y="865"/>
                                </a:lnTo>
                                <a:lnTo>
                                  <a:pt x="1549" y="871"/>
                                </a:lnTo>
                                <a:lnTo>
                                  <a:pt x="1557" y="877"/>
                                </a:lnTo>
                                <a:lnTo>
                                  <a:pt x="1566" y="883"/>
                                </a:lnTo>
                                <a:lnTo>
                                  <a:pt x="1575" y="888"/>
                                </a:lnTo>
                                <a:lnTo>
                                  <a:pt x="1584" y="892"/>
                                </a:lnTo>
                                <a:lnTo>
                                  <a:pt x="1593" y="897"/>
                                </a:lnTo>
                                <a:lnTo>
                                  <a:pt x="1603" y="900"/>
                                </a:lnTo>
                                <a:lnTo>
                                  <a:pt x="1613" y="903"/>
                                </a:lnTo>
                                <a:lnTo>
                                  <a:pt x="1623" y="906"/>
                                </a:lnTo>
                                <a:lnTo>
                                  <a:pt x="1633" y="908"/>
                                </a:lnTo>
                                <a:lnTo>
                                  <a:pt x="1643" y="910"/>
                                </a:lnTo>
                                <a:lnTo>
                                  <a:pt x="1653" y="911"/>
                                </a:lnTo>
                                <a:lnTo>
                                  <a:pt x="1663" y="912"/>
                                </a:lnTo>
                                <a:lnTo>
                                  <a:pt x="1674" y="912"/>
                                </a:lnTo>
                                <a:lnTo>
                                  <a:pt x="1684" y="912"/>
                                </a:lnTo>
                                <a:lnTo>
                                  <a:pt x="1694" y="911"/>
                                </a:lnTo>
                                <a:lnTo>
                                  <a:pt x="1704" y="910"/>
                                </a:lnTo>
                                <a:lnTo>
                                  <a:pt x="1714" y="908"/>
                                </a:lnTo>
                                <a:lnTo>
                                  <a:pt x="1724" y="906"/>
                                </a:lnTo>
                                <a:lnTo>
                                  <a:pt x="1734" y="903"/>
                                </a:lnTo>
                                <a:lnTo>
                                  <a:pt x="1744" y="900"/>
                                </a:lnTo>
                                <a:lnTo>
                                  <a:pt x="1754" y="897"/>
                                </a:lnTo>
                                <a:lnTo>
                                  <a:pt x="1763" y="892"/>
                                </a:lnTo>
                                <a:lnTo>
                                  <a:pt x="1772" y="888"/>
                                </a:lnTo>
                                <a:lnTo>
                                  <a:pt x="1781" y="883"/>
                                </a:lnTo>
                                <a:lnTo>
                                  <a:pt x="1790" y="877"/>
                                </a:lnTo>
                                <a:lnTo>
                                  <a:pt x="1798" y="871"/>
                                </a:lnTo>
                                <a:lnTo>
                                  <a:pt x="1806" y="865"/>
                                </a:lnTo>
                                <a:lnTo>
                                  <a:pt x="1814" y="858"/>
                                </a:lnTo>
                                <a:lnTo>
                                  <a:pt x="1821" y="851"/>
                                </a:lnTo>
                                <a:lnTo>
                                  <a:pt x="1828" y="844"/>
                                </a:lnTo>
                                <a:lnTo>
                                  <a:pt x="1835" y="836"/>
                                </a:lnTo>
                                <a:lnTo>
                                  <a:pt x="1842" y="828"/>
                                </a:lnTo>
                                <a:lnTo>
                                  <a:pt x="1847" y="819"/>
                                </a:lnTo>
                                <a:lnTo>
                                  <a:pt x="1853" y="811"/>
                                </a:lnTo>
                                <a:lnTo>
                                  <a:pt x="1858" y="802"/>
                                </a:lnTo>
                                <a:lnTo>
                                  <a:pt x="1863" y="793"/>
                                </a:lnTo>
                                <a:lnTo>
                                  <a:pt x="1867" y="783"/>
                                </a:lnTo>
                                <a:lnTo>
                                  <a:pt x="1870" y="774"/>
                                </a:lnTo>
                                <a:lnTo>
                                  <a:pt x="1874" y="764"/>
                                </a:lnTo>
                                <a:lnTo>
                                  <a:pt x="1876" y="754"/>
                                </a:lnTo>
                                <a:lnTo>
                                  <a:pt x="1879" y="744"/>
                                </a:lnTo>
                                <a:lnTo>
                                  <a:pt x="1880" y="734"/>
                                </a:lnTo>
                                <a:lnTo>
                                  <a:pt x="1882" y="724"/>
                                </a:lnTo>
                                <a:lnTo>
                                  <a:pt x="1882" y="714"/>
                                </a:lnTo>
                                <a:lnTo>
                                  <a:pt x="1883" y="703"/>
                                </a:lnTo>
                                <a:close/>
                                <a:moveTo>
                                  <a:pt x="1883" y="209"/>
                                </a:moveTo>
                                <a:lnTo>
                                  <a:pt x="1882" y="199"/>
                                </a:lnTo>
                                <a:lnTo>
                                  <a:pt x="1882" y="188"/>
                                </a:lnTo>
                                <a:lnTo>
                                  <a:pt x="1880" y="178"/>
                                </a:lnTo>
                                <a:lnTo>
                                  <a:pt x="1879" y="168"/>
                                </a:lnTo>
                                <a:lnTo>
                                  <a:pt x="1876" y="158"/>
                                </a:lnTo>
                                <a:lnTo>
                                  <a:pt x="1874" y="148"/>
                                </a:lnTo>
                                <a:lnTo>
                                  <a:pt x="1870" y="138"/>
                                </a:lnTo>
                                <a:lnTo>
                                  <a:pt x="1867" y="129"/>
                                </a:lnTo>
                                <a:lnTo>
                                  <a:pt x="1863" y="119"/>
                                </a:lnTo>
                                <a:lnTo>
                                  <a:pt x="1858" y="110"/>
                                </a:lnTo>
                                <a:lnTo>
                                  <a:pt x="1853" y="101"/>
                                </a:lnTo>
                                <a:lnTo>
                                  <a:pt x="1847" y="93"/>
                                </a:lnTo>
                                <a:lnTo>
                                  <a:pt x="1842" y="84"/>
                                </a:lnTo>
                                <a:lnTo>
                                  <a:pt x="1835" y="76"/>
                                </a:lnTo>
                                <a:lnTo>
                                  <a:pt x="1828" y="68"/>
                                </a:lnTo>
                                <a:lnTo>
                                  <a:pt x="1821" y="61"/>
                                </a:lnTo>
                                <a:lnTo>
                                  <a:pt x="1814" y="54"/>
                                </a:lnTo>
                                <a:lnTo>
                                  <a:pt x="1806" y="47"/>
                                </a:lnTo>
                                <a:lnTo>
                                  <a:pt x="1798" y="41"/>
                                </a:lnTo>
                                <a:lnTo>
                                  <a:pt x="1790" y="35"/>
                                </a:lnTo>
                                <a:lnTo>
                                  <a:pt x="1781" y="29"/>
                                </a:lnTo>
                                <a:lnTo>
                                  <a:pt x="1772" y="24"/>
                                </a:lnTo>
                                <a:lnTo>
                                  <a:pt x="1763" y="20"/>
                                </a:lnTo>
                                <a:lnTo>
                                  <a:pt x="1754" y="16"/>
                                </a:lnTo>
                                <a:lnTo>
                                  <a:pt x="1744" y="12"/>
                                </a:lnTo>
                                <a:lnTo>
                                  <a:pt x="1734" y="9"/>
                                </a:lnTo>
                                <a:lnTo>
                                  <a:pt x="1724" y="6"/>
                                </a:lnTo>
                                <a:lnTo>
                                  <a:pt x="1714" y="4"/>
                                </a:lnTo>
                                <a:lnTo>
                                  <a:pt x="1704" y="2"/>
                                </a:lnTo>
                                <a:lnTo>
                                  <a:pt x="1694" y="1"/>
                                </a:lnTo>
                                <a:lnTo>
                                  <a:pt x="1684" y="0"/>
                                </a:lnTo>
                                <a:lnTo>
                                  <a:pt x="1674" y="0"/>
                                </a:lnTo>
                                <a:lnTo>
                                  <a:pt x="1663" y="0"/>
                                </a:lnTo>
                                <a:lnTo>
                                  <a:pt x="1653" y="1"/>
                                </a:lnTo>
                                <a:lnTo>
                                  <a:pt x="1643" y="2"/>
                                </a:lnTo>
                                <a:lnTo>
                                  <a:pt x="1633" y="4"/>
                                </a:lnTo>
                                <a:lnTo>
                                  <a:pt x="1623" y="6"/>
                                </a:lnTo>
                                <a:lnTo>
                                  <a:pt x="1613" y="9"/>
                                </a:lnTo>
                                <a:lnTo>
                                  <a:pt x="1603" y="12"/>
                                </a:lnTo>
                                <a:lnTo>
                                  <a:pt x="1593" y="16"/>
                                </a:lnTo>
                                <a:lnTo>
                                  <a:pt x="1584" y="20"/>
                                </a:lnTo>
                                <a:lnTo>
                                  <a:pt x="1575" y="24"/>
                                </a:lnTo>
                                <a:lnTo>
                                  <a:pt x="1566" y="29"/>
                                </a:lnTo>
                                <a:lnTo>
                                  <a:pt x="1557" y="35"/>
                                </a:lnTo>
                                <a:lnTo>
                                  <a:pt x="1549" y="41"/>
                                </a:lnTo>
                                <a:lnTo>
                                  <a:pt x="1541" y="47"/>
                                </a:lnTo>
                                <a:lnTo>
                                  <a:pt x="1533" y="54"/>
                                </a:lnTo>
                                <a:lnTo>
                                  <a:pt x="1526" y="61"/>
                                </a:lnTo>
                                <a:lnTo>
                                  <a:pt x="1519" y="68"/>
                                </a:lnTo>
                                <a:lnTo>
                                  <a:pt x="1512" y="76"/>
                                </a:lnTo>
                                <a:lnTo>
                                  <a:pt x="1505" y="84"/>
                                </a:lnTo>
                                <a:lnTo>
                                  <a:pt x="1500" y="93"/>
                                </a:lnTo>
                                <a:lnTo>
                                  <a:pt x="1494" y="101"/>
                                </a:lnTo>
                                <a:lnTo>
                                  <a:pt x="1489" y="110"/>
                                </a:lnTo>
                                <a:lnTo>
                                  <a:pt x="1484" y="119"/>
                                </a:lnTo>
                                <a:lnTo>
                                  <a:pt x="1480" y="129"/>
                                </a:lnTo>
                                <a:lnTo>
                                  <a:pt x="1477" y="138"/>
                                </a:lnTo>
                                <a:lnTo>
                                  <a:pt x="1473" y="148"/>
                                </a:lnTo>
                                <a:lnTo>
                                  <a:pt x="1471" y="158"/>
                                </a:lnTo>
                                <a:lnTo>
                                  <a:pt x="1468" y="168"/>
                                </a:lnTo>
                                <a:lnTo>
                                  <a:pt x="1467" y="178"/>
                                </a:lnTo>
                                <a:lnTo>
                                  <a:pt x="1465" y="188"/>
                                </a:lnTo>
                                <a:lnTo>
                                  <a:pt x="1465" y="199"/>
                                </a:lnTo>
                                <a:lnTo>
                                  <a:pt x="1464" y="209"/>
                                </a:lnTo>
                                <a:lnTo>
                                  <a:pt x="1465" y="219"/>
                                </a:lnTo>
                                <a:lnTo>
                                  <a:pt x="1465" y="229"/>
                                </a:lnTo>
                                <a:lnTo>
                                  <a:pt x="1467" y="240"/>
                                </a:lnTo>
                                <a:lnTo>
                                  <a:pt x="1468" y="250"/>
                                </a:lnTo>
                                <a:lnTo>
                                  <a:pt x="1471" y="260"/>
                                </a:lnTo>
                                <a:lnTo>
                                  <a:pt x="1473" y="270"/>
                                </a:lnTo>
                                <a:lnTo>
                                  <a:pt x="1477" y="279"/>
                                </a:lnTo>
                                <a:lnTo>
                                  <a:pt x="1480" y="289"/>
                                </a:lnTo>
                                <a:lnTo>
                                  <a:pt x="1484" y="298"/>
                                </a:lnTo>
                                <a:lnTo>
                                  <a:pt x="1489" y="307"/>
                                </a:lnTo>
                                <a:lnTo>
                                  <a:pt x="1494" y="316"/>
                                </a:lnTo>
                                <a:lnTo>
                                  <a:pt x="1500" y="325"/>
                                </a:lnTo>
                                <a:lnTo>
                                  <a:pt x="1505" y="333"/>
                                </a:lnTo>
                                <a:lnTo>
                                  <a:pt x="1512" y="342"/>
                                </a:lnTo>
                                <a:lnTo>
                                  <a:pt x="1519" y="349"/>
                                </a:lnTo>
                                <a:lnTo>
                                  <a:pt x="1526" y="357"/>
                                </a:lnTo>
                                <a:lnTo>
                                  <a:pt x="1533" y="364"/>
                                </a:lnTo>
                                <a:lnTo>
                                  <a:pt x="1541" y="371"/>
                                </a:lnTo>
                                <a:lnTo>
                                  <a:pt x="1549" y="377"/>
                                </a:lnTo>
                                <a:lnTo>
                                  <a:pt x="1557" y="383"/>
                                </a:lnTo>
                                <a:lnTo>
                                  <a:pt x="1566" y="388"/>
                                </a:lnTo>
                                <a:lnTo>
                                  <a:pt x="1575" y="393"/>
                                </a:lnTo>
                                <a:lnTo>
                                  <a:pt x="1584" y="398"/>
                                </a:lnTo>
                                <a:lnTo>
                                  <a:pt x="1593" y="402"/>
                                </a:lnTo>
                                <a:lnTo>
                                  <a:pt x="1603" y="406"/>
                                </a:lnTo>
                                <a:lnTo>
                                  <a:pt x="1613" y="409"/>
                                </a:lnTo>
                                <a:lnTo>
                                  <a:pt x="1623" y="412"/>
                                </a:lnTo>
                                <a:lnTo>
                                  <a:pt x="1633" y="414"/>
                                </a:lnTo>
                                <a:lnTo>
                                  <a:pt x="1643" y="416"/>
                                </a:lnTo>
                                <a:lnTo>
                                  <a:pt x="1653" y="417"/>
                                </a:lnTo>
                                <a:lnTo>
                                  <a:pt x="1663" y="418"/>
                                </a:lnTo>
                                <a:lnTo>
                                  <a:pt x="1674" y="418"/>
                                </a:lnTo>
                                <a:lnTo>
                                  <a:pt x="1684" y="418"/>
                                </a:lnTo>
                                <a:lnTo>
                                  <a:pt x="1694" y="417"/>
                                </a:lnTo>
                                <a:lnTo>
                                  <a:pt x="1704" y="416"/>
                                </a:lnTo>
                                <a:lnTo>
                                  <a:pt x="1714" y="414"/>
                                </a:lnTo>
                                <a:lnTo>
                                  <a:pt x="1724" y="412"/>
                                </a:lnTo>
                                <a:lnTo>
                                  <a:pt x="1734" y="409"/>
                                </a:lnTo>
                                <a:lnTo>
                                  <a:pt x="1744" y="406"/>
                                </a:lnTo>
                                <a:lnTo>
                                  <a:pt x="1754" y="402"/>
                                </a:lnTo>
                                <a:lnTo>
                                  <a:pt x="1763" y="398"/>
                                </a:lnTo>
                                <a:lnTo>
                                  <a:pt x="1772" y="393"/>
                                </a:lnTo>
                                <a:lnTo>
                                  <a:pt x="1781" y="388"/>
                                </a:lnTo>
                                <a:lnTo>
                                  <a:pt x="1790" y="383"/>
                                </a:lnTo>
                                <a:lnTo>
                                  <a:pt x="1798" y="377"/>
                                </a:lnTo>
                                <a:lnTo>
                                  <a:pt x="1806" y="371"/>
                                </a:lnTo>
                                <a:lnTo>
                                  <a:pt x="1814" y="364"/>
                                </a:lnTo>
                                <a:lnTo>
                                  <a:pt x="1821" y="357"/>
                                </a:lnTo>
                                <a:lnTo>
                                  <a:pt x="1828" y="349"/>
                                </a:lnTo>
                                <a:lnTo>
                                  <a:pt x="1835" y="342"/>
                                </a:lnTo>
                                <a:lnTo>
                                  <a:pt x="1842" y="333"/>
                                </a:lnTo>
                                <a:lnTo>
                                  <a:pt x="1847" y="325"/>
                                </a:lnTo>
                                <a:lnTo>
                                  <a:pt x="1853" y="316"/>
                                </a:lnTo>
                                <a:lnTo>
                                  <a:pt x="1858" y="307"/>
                                </a:lnTo>
                                <a:lnTo>
                                  <a:pt x="1863" y="298"/>
                                </a:lnTo>
                                <a:lnTo>
                                  <a:pt x="1867" y="289"/>
                                </a:lnTo>
                                <a:lnTo>
                                  <a:pt x="1870" y="279"/>
                                </a:lnTo>
                                <a:lnTo>
                                  <a:pt x="1874" y="270"/>
                                </a:lnTo>
                                <a:lnTo>
                                  <a:pt x="1876" y="260"/>
                                </a:lnTo>
                                <a:lnTo>
                                  <a:pt x="1879" y="250"/>
                                </a:lnTo>
                                <a:lnTo>
                                  <a:pt x="1880" y="240"/>
                                </a:lnTo>
                                <a:lnTo>
                                  <a:pt x="1882" y="229"/>
                                </a:lnTo>
                                <a:lnTo>
                                  <a:pt x="1882" y="219"/>
                                </a:lnTo>
                                <a:lnTo>
                                  <a:pt x="1883" y="209"/>
                                </a:lnTo>
                                <a:close/>
                                <a:moveTo>
                                  <a:pt x="2377" y="1673"/>
                                </a:moveTo>
                                <a:lnTo>
                                  <a:pt x="2377" y="1663"/>
                                </a:lnTo>
                                <a:lnTo>
                                  <a:pt x="2376" y="1653"/>
                                </a:lnTo>
                                <a:lnTo>
                                  <a:pt x="2375" y="1642"/>
                                </a:lnTo>
                                <a:lnTo>
                                  <a:pt x="2373" y="1632"/>
                                </a:lnTo>
                                <a:lnTo>
                                  <a:pt x="2371" y="1622"/>
                                </a:lnTo>
                                <a:lnTo>
                                  <a:pt x="2368" y="1612"/>
                                </a:lnTo>
                                <a:lnTo>
                                  <a:pt x="2365" y="1603"/>
                                </a:lnTo>
                                <a:lnTo>
                                  <a:pt x="2361" y="1593"/>
                                </a:lnTo>
                                <a:lnTo>
                                  <a:pt x="2357" y="1584"/>
                                </a:lnTo>
                                <a:lnTo>
                                  <a:pt x="2352" y="1574"/>
                                </a:lnTo>
                                <a:lnTo>
                                  <a:pt x="2347" y="1566"/>
                                </a:lnTo>
                                <a:lnTo>
                                  <a:pt x="2342" y="1557"/>
                                </a:lnTo>
                                <a:lnTo>
                                  <a:pt x="2336" y="1548"/>
                                </a:lnTo>
                                <a:lnTo>
                                  <a:pt x="2330" y="1540"/>
                                </a:lnTo>
                                <a:lnTo>
                                  <a:pt x="2323" y="1533"/>
                                </a:lnTo>
                                <a:lnTo>
                                  <a:pt x="2316" y="1525"/>
                                </a:lnTo>
                                <a:lnTo>
                                  <a:pt x="2308" y="1518"/>
                                </a:lnTo>
                                <a:lnTo>
                                  <a:pt x="2301" y="1511"/>
                                </a:lnTo>
                                <a:lnTo>
                                  <a:pt x="2293" y="1505"/>
                                </a:lnTo>
                                <a:lnTo>
                                  <a:pt x="2284" y="1499"/>
                                </a:lnTo>
                                <a:lnTo>
                                  <a:pt x="2275" y="1494"/>
                                </a:lnTo>
                                <a:lnTo>
                                  <a:pt x="2267" y="1489"/>
                                </a:lnTo>
                                <a:lnTo>
                                  <a:pt x="2257" y="1484"/>
                                </a:lnTo>
                                <a:lnTo>
                                  <a:pt x="2248" y="1480"/>
                                </a:lnTo>
                                <a:lnTo>
                                  <a:pt x="2238" y="1476"/>
                                </a:lnTo>
                                <a:lnTo>
                                  <a:pt x="2229" y="1473"/>
                                </a:lnTo>
                                <a:lnTo>
                                  <a:pt x="2219" y="1470"/>
                                </a:lnTo>
                                <a:lnTo>
                                  <a:pt x="2209" y="1468"/>
                                </a:lnTo>
                                <a:lnTo>
                                  <a:pt x="2199" y="1466"/>
                                </a:lnTo>
                                <a:lnTo>
                                  <a:pt x="2188" y="1465"/>
                                </a:lnTo>
                                <a:lnTo>
                                  <a:pt x="2178" y="1464"/>
                                </a:lnTo>
                                <a:lnTo>
                                  <a:pt x="2168" y="1464"/>
                                </a:lnTo>
                                <a:lnTo>
                                  <a:pt x="2158" y="1464"/>
                                </a:lnTo>
                                <a:lnTo>
                                  <a:pt x="2147" y="1465"/>
                                </a:lnTo>
                                <a:lnTo>
                                  <a:pt x="2137" y="1466"/>
                                </a:lnTo>
                                <a:lnTo>
                                  <a:pt x="2127" y="1468"/>
                                </a:lnTo>
                                <a:lnTo>
                                  <a:pt x="2117" y="1470"/>
                                </a:lnTo>
                                <a:lnTo>
                                  <a:pt x="2107" y="1473"/>
                                </a:lnTo>
                                <a:lnTo>
                                  <a:pt x="2097" y="1476"/>
                                </a:lnTo>
                                <a:lnTo>
                                  <a:pt x="2088" y="1480"/>
                                </a:lnTo>
                                <a:lnTo>
                                  <a:pt x="2078" y="1484"/>
                                </a:lnTo>
                                <a:lnTo>
                                  <a:pt x="2069" y="1489"/>
                                </a:lnTo>
                                <a:lnTo>
                                  <a:pt x="2060" y="1494"/>
                                </a:lnTo>
                                <a:lnTo>
                                  <a:pt x="2052" y="1499"/>
                                </a:lnTo>
                                <a:lnTo>
                                  <a:pt x="2043" y="1505"/>
                                </a:lnTo>
                                <a:lnTo>
                                  <a:pt x="2035" y="1511"/>
                                </a:lnTo>
                                <a:lnTo>
                                  <a:pt x="2027" y="1518"/>
                                </a:lnTo>
                                <a:lnTo>
                                  <a:pt x="2020" y="1525"/>
                                </a:lnTo>
                                <a:lnTo>
                                  <a:pt x="2013" y="1533"/>
                                </a:lnTo>
                                <a:lnTo>
                                  <a:pt x="2006" y="1540"/>
                                </a:lnTo>
                                <a:lnTo>
                                  <a:pt x="2000" y="1548"/>
                                </a:lnTo>
                                <a:lnTo>
                                  <a:pt x="1994" y="1557"/>
                                </a:lnTo>
                                <a:lnTo>
                                  <a:pt x="1988" y="1566"/>
                                </a:lnTo>
                                <a:lnTo>
                                  <a:pt x="1983" y="1574"/>
                                </a:lnTo>
                                <a:lnTo>
                                  <a:pt x="1979" y="1584"/>
                                </a:lnTo>
                                <a:lnTo>
                                  <a:pt x="1975" y="1593"/>
                                </a:lnTo>
                                <a:lnTo>
                                  <a:pt x="1971" y="1603"/>
                                </a:lnTo>
                                <a:lnTo>
                                  <a:pt x="1968" y="1612"/>
                                </a:lnTo>
                                <a:lnTo>
                                  <a:pt x="1965" y="1622"/>
                                </a:lnTo>
                                <a:lnTo>
                                  <a:pt x="1963" y="1632"/>
                                </a:lnTo>
                                <a:lnTo>
                                  <a:pt x="1961" y="1642"/>
                                </a:lnTo>
                                <a:lnTo>
                                  <a:pt x="1960" y="1653"/>
                                </a:lnTo>
                                <a:lnTo>
                                  <a:pt x="1959" y="1663"/>
                                </a:lnTo>
                                <a:lnTo>
                                  <a:pt x="1959" y="1673"/>
                                </a:lnTo>
                                <a:lnTo>
                                  <a:pt x="1959" y="1683"/>
                                </a:lnTo>
                                <a:lnTo>
                                  <a:pt x="1960" y="1694"/>
                                </a:lnTo>
                                <a:lnTo>
                                  <a:pt x="1961" y="1704"/>
                                </a:lnTo>
                                <a:lnTo>
                                  <a:pt x="1963" y="1714"/>
                                </a:lnTo>
                                <a:lnTo>
                                  <a:pt x="1965" y="1724"/>
                                </a:lnTo>
                                <a:lnTo>
                                  <a:pt x="1968" y="1734"/>
                                </a:lnTo>
                                <a:lnTo>
                                  <a:pt x="1971" y="1744"/>
                                </a:lnTo>
                                <a:lnTo>
                                  <a:pt x="1975" y="1753"/>
                                </a:lnTo>
                                <a:lnTo>
                                  <a:pt x="1979" y="1763"/>
                                </a:lnTo>
                                <a:lnTo>
                                  <a:pt x="1983" y="1772"/>
                                </a:lnTo>
                                <a:lnTo>
                                  <a:pt x="1988" y="1781"/>
                                </a:lnTo>
                                <a:lnTo>
                                  <a:pt x="1994" y="1789"/>
                                </a:lnTo>
                                <a:lnTo>
                                  <a:pt x="2000" y="1798"/>
                                </a:lnTo>
                                <a:lnTo>
                                  <a:pt x="2006" y="1806"/>
                                </a:lnTo>
                                <a:lnTo>
                                  <a:pt x="2013" y="1814"/>
                                </a:lnTo>
                                <a:lnTo>
                                  <a:pt x="2020" y="1821"/>
                                </a:lnTo>
                                <a:lnTo>
                                  <a:pt x="2027" y="1828"/>
                                </a:lnTo>
                                <a:lnTo>
                                  <a:pt x="2035" y="1835"/>
                                </a:lnTo>
                                <a:lnTo>
                                  <a:pt x="2043" y="1841"/>
                                </a:lnTo>
                                <a:lnTo>
                                  <a:pt x="2052" y="1847"/>
                                </a:lnTo>
                                <a:lnTo>
                                  <a:pt x="2060" y="1852"/>
                                </a:lnTo>
                                <a:lnTo>
                                  <a:pt x="2069" y="1858"/>
                                </a:lnTo>
                                <a:lnTo>
                                  <a:pt x="2078" y="1862"/>
                                </a:lnTo>
                                <a:lnTo>
                                  <a:pt x="2088" y="1866"/>
                                </a:lnTo>
                                <a:lnTo>
                                  <a:pt x="2097" y="1870"/>
                                </a:lnTo>
                                <a:lnTo>
                                  <a:pt x="2107" y="1873"/>
                                </a:lnTo>
                                <a:lnTo>
                                  <a:pt x="2117" y="1876"/>
                                </a:lnTo>
                                <a:lnTo>
                                  <a:pt x="2127" y="1878"/>
                                </a:lnTo>
                                <a:lnTo>
                                  <a:pt x="2137" y="1880"/>
                                </a:lnTo>
                                <a:lnTo>
                                  <a:pt x="2147" y="1881"/>
                                </a:lnTo>
                                <a:lnTo>
                                  <a:pt x="2158" y="1882"/>
                                </a:lnTo>
                                <a:lnTo>
                                  <a:pt x="2168" y="1882"/>
                                </a:lnTo>
                                <a:lnTo>
                                  <a:pt x="2178" y="1882"/>
                                </a:lnTo>
                                <a:lnTo>
                                  <a:pt x="2188" y="1881"/>
                                </a:lnTo>
                                <a:lnTo>
                                  <a:pt x="2199" y="1880"/>
                                </a:lnTo>
                                <a:lnTo>
                                  <a:pt x="2209" y="1878"/>
                                </a:lnTo>
                                <a:lnTo>
                                  <a:pt x="2219" y="1876"/>
                                </a:lnTo>
                                <a:lnTo>
                                  <a:pt x="2229" y="1873"/>
                                </a:lnTo>
                                <a:lnTo>
                                  <a:pt x="2238" y="1870"/>
                                </a:lnTo>
                                <a:lnTo>
                                  <a:pt x="2248" y="1866"/>
                                </a:lnTo>
                                <a:lnTo>
                                  <a:pt x="2257" y="1862"/>
                                </a:lnTo>
                                <a:lnTo>
                                  <a:pt x="2267" y="1858"/>
                                </a:lnTo>
                                <a:lnTo>
                                  <a:pt x="2275" y="1852"/>
                                </a:lnTo>
                                <a:lnTo>
                                  <a:pt x="2284" y="1847"/>
                                </a:lnTo>
                                <a:lnTo>
                                  <a:pt x="2293" y="1841"/>
                                </a:lnTo>
                                <a:lnTo>
                                  <a:pt x="2301" y="1835"/>
                                </a:lnTo>
                                <a:lnTo>
                                  <a:pt x="2308" y="1828"/>
                                </a:lnTo>
                                <a:lnTo>
                                  <a:pt x="2316" y="1821"/>
                                </a:lnTo>
                                <a:lnTo>
                                  <a:pt x="2323" y="1814"/>
                                </a:lnTo>
                                <a:lnTo>
                                  <a:pt x="2330" y="1806"/>
                                </a:lnTo>
                                <a:lnTo>
                                  <a:pt x="2336" y="1798"/>
                                </a:lnTo>
                                <a:lnTo>
                                  <a:pt x="2342" y="1789"/>
                                </a:lnTo>
                                <a:lnTo>
                                  <a:pt x="2347" y="1781"/>
                                </a:lnTo>
                                <a:lnTo>
                                  <a:pt x="2352" y="1772"/>
                                </a:lnTo>
                                <a:lnTo>
                                  <a:pt x="2357" y="1763"/>
                                </a:lnTo>
                                <a:lnTo>
                                  <a:pt x="2361" y="1753"/>
                                </a:lnTo>
                                <a:lnTo>
                                  <a:pt x="2365" y="1744"/>
                                </a:lnTo>
                                <a:lnTo>
                                  <a:pt x="2368" y="1734"/>
                                </a:lnTo>
                                <a:lnTo>
                                  <a:pt x="2371" y="1724"/>
                                </a:lnTo>
                                <a:lnTo>
                                  <a:pt x="2373" y="1714"/>
                                </a:lnTo>
                                <a:lnTo>
                                  <a:pt x="2375" y="1704"/>
                                </a:lnTo>
                                <a:lnTo>
                                  <a:pt x="2376" y="1694"/>
                                </a:lnTo>
                                <a:lnTo>
                                  <a:pt x="2377" y="1683"/>
                                </a:lnTo>
                                <a:lnTo>
                                  <a:pt x="2377" y="1673"/>
                                </a:lnTo>
                                <a:close/>
                                <a:moveTo>
                                  <a:pt x="2377" y="1179"/>
                                </a:moveTo>
                                <a:lnTo>
                                  <a:pt x="2377" y="1168"/>
                                </a:lnTo>
                                <a:lnTo>
                                  <a:pt x="2376" y="1158"/>
                                </a:lnTo>
                                <a:lnTo>
                                  <a:pt x="2375" y="1148"/>
                                </a:lnTo>
                                <a:lnTo>
                                  <a:pt x="2373" y="1138"/>
                                </a:lnTo>
                                <a:lnTo>
                                  <a:pt x="2371" y="1128"/>
                                </a:lnTo>
                                <a:lnTo>
                                  <a:pt x="2368" y="1118"/>
                                </a:lnTo>
                                <a:lnTo>
                                  <a:pt x="2365" y="1108"/>
                                </a:lnTo>
                                <a:lnTo>
                                  <a:pt x="2361" y="1099"/>
                                </a:lnTo>
                                <a:lnTo>
                                  <a:pt x="2357" y="1089"/>
                                </a:lnTo>
                                <a:lnTo>
                                  <a:pt x="2352" y="1080"/>
                                </a:lnTo>
                                <a:lnTo>
                                  <a:pt x="2347" y="1071"/>
                                </a:lnTo>
                                <a:lnTo>
                                  <a:pt x="2342" y="1062"/>
                                </a:lnTo>
                                <a:lnTo>
                                  <a:pt x="2336" y="1054"/>
                                </a:lnTo>
                                <a:lnTo>
                                  <a:pt x="2330" y="1046"/>
                                </a:lnTo>
                                <a:lnTo>
                                  <a:pt x="2323" y="1038"/>
                                </a:lnTo>
                                <a:lnTo>
                                  <a:pt x="2316" y="1031"/>
                                </a:lnTo>
                                <a:lnTo>
                                  <a:pt x="2308" y="1024"/>
                                </a:lnTo>
                                <a:lnTo>
                                  <a:pt x="2301" y="1017"/>
                                </a:lnTo>
                                <a:lnTo>
                                  <a:pt x="2293" y="1011"/>
                                </a:lnTo>
                                <a:lnTo>
                                  <a:pt x="2284" y="1005"/>
                                </a:lnTo>
                                <a:lnTo>
                                  <a:pt x="2275" y="999"/>
                                </a:lnTo>
                                <a:lnTo>
                                  <a:pt x="2267" y="994"/>
                                </a:lnTo>
                                <a:lnTo>
                                  <a:pt x="2257" y="990"/>
                                </a:lnTo>
                                <a:lnTo>
                                  <a:pt x="2248" y="985"/>
                                </a:lnTo>
                                <a:lnTo>
                                  <a:pt x="2238" y="982"/>
                                </a:lnTo>
                                <a:lnTo>
                                  <a:pt x="2229" y="978"/>
                                </a:lnTo>
                                <a:lnTo>
                                  <a:pt x="2219" y="976"/>
                                </a:lnTo>
                                <a:lnTo>
                                  <a:pt x="2209" y="974"/>
                                </a:lnTo>
                                <a:lnTo>
                                  <a:pt x="2199" y="972"/>
                                </a:lnTo>
                                <a:lnTo>
                                  <a:pt x="2188" y="970"/>
                                </a:lnTo>
                                <a:lnTo>
                                  <a:pt x="2178" y="970"/>
                                </a:lnTo>
                                <a:lnTo>
                                  <a:pt x="2168" y="969"/>
                                </a:lnTo>
                                <a:lnTo>
                                  <a:pt x="2158" y="970"/>
                                </a:lnTo>
                                <a:lnTo>
                                  <a:pt x="2147" y="970"/>
                                </a:lnTo>
                                <a:lnTo>
                                  <a:pt x="2137" y="972"/>
                                </a:lnTo>
                                <a:lnTo>
                                  <a:pt x="2127" y="974"/>
                                </a:lnTo>
                                <a:lnTo>
                                  <a:pt x="2117" y="976"/>
                                </a:lnTo>
                                <a:lnTo>
                                  <a:pt x="2107" y="978"/>
                                </a:lnTo>
                                <a:lnTo>
                                  <a:pt x="2097" y="982"/>
                                </a:lnTo>
                                <a:lnTo>
                                  <a:pt x="2088" y="985"/>
                                </a:lnTo>
                                <a:lnTo>
                                  <a:pt x="2078" y="990"/>
                                </a:lnTo>
                                <a:lnTo>
                                  <a:pt x="2069" y="994"/>
                                </a:lnTo>
                                <a:lnTo>
                                  <a:pt x="2060" y="999"/>
                                </a:lnTo>
                                <a:lnTo>
                                  <a:pt x="2052" y="1005"/>
                                </a:lnTo>
                                <a:lnTo>
                                  <a:pt x="2043" y="1011"/>
                                </a:lnTo>
                                <a:lnTo>
                                  <a:pt x="2035" y="1017"/>
                                </a:lnTo>
                                <a:lnTo>
                                  <a:pt x="2027" y="1024"/>
                                </a:lnTo>
                                <a:lnTo>
                                  <a:pt x="2020" y="1031"/>
                                </a:lnTo>
                                <a:lnTo>
                                  <a:pt x="2013" y="1038"/>
                                </a:lnTo>
                                <a:lnTo>
                                  <a:pt x="2006" y="1046"/>
                                </a:lnTo>
                                <a:lnTo>
                                  <a:pt x="2000" y="1054"/>
                                </a:lnTo>
                                <a:lnTo>
                                  <a:pt x="1994" y="1062"/>
                                </a:lnTo>
                                <a:lnTo>
                                  <a:pt x="1988" y="1071"/>
                                </a:lnTo>
                                <a:lnTo>
                                  <a:pt x="1983" y="1080"/>
                                </a:lnTo>
                                <a:lnTo>
                                  <a:pt x="1979" y="1089"/>
                                </a:lnTo>
                                <a:lnTo>
                                  <a:pt x="1975" y="1099"/>
                                </a:lnTo>
                                <a:lnTo>
                                  <a:pt x="1971" y="1108"/>
                                </a:lnTo>
                                <a:lnTo>
                                  <a:pt x="1968" y="1118"/>
                                </a:lnTo>
                                <a:lnTo>
                                  <a:pt x="1965" y="1128"/>
                                </a:lnTo>
                                <a:lnTo>
                                  <a:pt x="1963" y="1138"/>
                                </a:lnTo>
                                <a:lnTo>
                                  <a:pt x="1961" y="1148"/>
                                </a:lnTo>
                                <a:lnTo>
                                  <a:pt x="1960" y="1158"/>
                                </a:lnTo>
                                <a:lnTo>
                                  <a:pt x="1959" y="1168"/>
                                </a:lnTo>
                                <a:lnTo>
                                  <a:pt x="1959" y="1179"/>
                                </a:lnTo>
                                <a:lnTo>
                                  <a:pt x="1959" y="1189"/>
                                </a:lnTo>
                                <a:lnTo>
                                  <a:pt x="1960" y="1199"/>
                                </a:lnTo>
                                <a:lnTo>
                                  <a:pt x="1961" y="1209"/>
                                </a:lnTo>
                                <a:lnTo>
                                  <a:pt x="1963" y="1219"/>
                                </a:lnTo>
                                <a:lnTo>
                                  <a:pt x="1965" y="1229"/>
                                </a:lnTo>
                                <a:lnTo>
                                  <a:pt x="1968" y="1239"/>
                                </a:lnTo>
                                <a:lnTo>
                                  <a:pt x="1971" y="1249"/>
                                </a:lnTo>
                                <a:lnTo>
                                  <a:pt x="1975" y="1259"/>
                                </a:lnTo>
                                <a:lnTo>
                                  <a:pt x="1979" y="1268"/>
                                </a:lnTo>
                                <a:lnTo>
                                  <a:pt x="1983" y="1277"/>
                                </a:lnTo>
                                <a:lnTo>
                                  <a:pt x="1988" y="1286"/>
                                </a:lnTo>
                                <a:lnTo>
                                  <a:pt x="1994" y="1295"/>
                                </a:lnTo>
                                <a:lnTo>
                                  <a:pt x="2000" y="1303"/>
                                </a:lnTo>
                                <a:lnTo>
                                  <a:pt x="2006" y="1311"/>
                                </a:lnTo>
                                <a:lnTo>
                                  <a:pt x="2013" y="1319"/>
                                </a:lnTo>
                                <a:lnTo>
                                  <a:pt x="2020" y="1327"/>
                                </a:lnTo>
                                <a:lnTo>
                                  <a:pt x="2027" y="1334"/>
                                </a:lnTo>
                                <a:lnTo>
                                  <a:pt x="2035" y="1340"/>
                                </a:lnTo>
                                <a:lnTo>
                                  <a:pt x="2043" y="1347"/>
                                </a:lnTo>
                                <a:lnTo>
                                  <a:pt x="2052" y="1353"/>
                                </a:lnTo>
                                <a:lnTo>
                                  <a:pt x="2060" y="1358"/>
                                </a:lnTo>
                                <a:lnTo>
                                  <a:pt x="2069" y="1363"/>
                                </a:lnTo>
                                <a:lnTo>
                                  <a:pt x="2078" y="1368"/>
                                </a:lnTo>
                                <a:lnTo>
                                  <a:pt x="2088" y="1372"/>
                                </a:lnTo>
                                <a:lnTo>
                                  <a:pt x="2097" y="1376"/>
                                </a:lnTo>
                                <a:lnTo>
                                  <a:pt x="2107" y="1379"/>
                                </a:lnTo>
                                <a:lnTo>
                                  <a:pt x="2117" y="1382"/>
                                </a:lnTo>
                                <a:lnTo>
                                  <a:pt x="2127" y="1384"/>
                                </a:lnTo>
                                <a:lnTo>
                                  <a:pt x="2137" y="1386"/>
                                </a:lnTo>
                                <a:lnTo>
                                  <a:pt x="2147" y="1387"/>
                                </a:lnTo>
                                <a:lnTo>
                                  <a:pt x="2158" y="1388"/>
                                </a:lnTo>
                                <a:lnTo>
                                  <a:pt x="2168" y="1388"/>
                                </a:lnTo>
                                <a:lnTo>
                                  <a:pt x="2178" y="1388"/>
                                </a:lnTo>
                                <a:lnTo>
                                  <a:pt x="2188" y="1387"/>
                                </a:lnTo>
                                <a:lnTo>
                                  <a:pt x="2199" y="1386"/>
                                </a:lnTo>
                                <a:lnTo>
                                  <a:pt x="2209" y="1384"/>
                                </a:lnTo>
                                <a:lnTo>
                                  <a:pt x="2219" y="1382"/>
                                </a:lnTo>
                                <a:lnTo>
                                  <a:pt x="2229" y="1379"/>
                                </a:lnTo>
                                <a:lnTo>
                                  <a:pt x="2238" y="1376"/>
                                </a:lnTo>
                                <a:lnTo>
                                  <a:pt x="2248" y="1372"/>
                                </a:lnTo>
                                <a:lnTo>
                                  <a:pt x="2257" y="1368"/>
                                </a:lnTo>
                                <a:lnTo>
                                  <a:pt x="2267" y="1363"/>
                                </a:lnTo>
                                <a:lnTo>
                                  <a:pt x="2275" y="1358"/>
                                </a:lnTo>
                                <a:lnTo>
                                  <a:pt x="2284" y="1353"/>
                                </a:lnTo>
                                <a:lnTo>
                                  <a:pt x="2293" y="1347"/>
                                </a:lnTo>
                                <a:lnTo>
                                  <a:pt x="2301" y="1340"/>
                                </a:lnTo>
                                <a:lnTo>
                                  <a:pt x="2308" y="1334"/>
                                </a:lnTo>
                                <a:lnTo>
                                  <a:pt x="2316" y="1327"/>
                                </a:lnTo>
                                <a:lnTo>
                                  <a:pt x="2323" y="1319"/>
                                </a:lnTo>
                                <a:lnTo>
                                  <a:pt x="2330" y="1311"/>
                                </a:lnTo>
                                <a:lnTo>
                                  <a:pt x="2336" y="1303"/>
                                </a:lnTo>
                                <a:lnTo>
                                  <a:pt x="2342" y="1295"/>
                                </a:lnTo>
                                <a:lnTo>
                                  <a:pt x="2347" y="1286"/>
                                </a:lnTo>
                                <a:lnTo>
                                  <a:pt x="2352" y="1277"/>
                                </a:lnTo>
                                <a:lnTo>
                                  <a:pt x="2357" y="1268"/>
                                </a:lnTo>
                                <a:lnTo>
                                  <a:pt x="2361" y="1259"/>
                                </a:lnTo>
                                <a:lnTo>
                                  <a:pt x="2365" y="1249"/>
                                </a:lnTo>
                                <a:lnTo>
                                  <a:pt x="2368" y="1239"/>
                                </a:lnTo>
                                <a:lnTo>
                                  <a:pt x="2371" y="1229"/>
                                </a:lnTo>
                                <a:lnTo>
                                  <a:pt x="2373" y="1219"/>
                                </a:lnTo>
                                <a:lnTo>
                                  <a:pt x="2375" y="1209"/>
                                </a:lnTo>
                                <a:lnTo>
                                  <a:pt x="2376" y="1199"/>
                                </a:lnTo>
                                <a:lnTo>
                                  <a:pt x="2377" y="1189"/>
                                </a:lnTo>
                                <a:lnTo>
                                  <a:pt x="2377" y="1179"/>
                                </a:lnTo>
                                <a:close/>
                                <a:moveTo>
                                  <a:pt x="2377" y="703"/>
                                </a:moveTo>
                                <a:lnTo>
                                  <a:pt x="2377" y="693"/>
                                </a:lnTo>
                                <a:lnTo>
                                  <a:pt x="2376" y="683"/>
                                </a:lnTo>
                                <a:lnTo>
                                  <a:pt x="2375" y="673"/>
                                </a:lnTo>
                                <a:lnTo>
                                  <a:pt x="2373" y="662"/>
                                </a:lnTo>
                                <a:lnTo>
                                  <a:pt x="2371" y="652"/>
                                </a:lnTo>
                                <a:lnTo>
                                  <a:pt x="2368" y="643"/>
                                </a:lnTo>
                                <a:lnTo>
                                  <a:pt x="2365" y="633"/>
                                </a:lnTo>
                                <a:lnTo>
                                  <a:pt x="2361" y="623"/>
                                </a:lnTo>
                                <a:lnTo>
                                  <a:pt x="2357" y="614"/>
                                </a:lnTo>
                                <a:lnTo>
                                  <a:pt x="2352" y="605"/>
                                </a:lnTo>
                                <a:lnTo>
                                  <a:pt x="2347" y="596"/>
                                </a:lnTo>
                                <a:lnTo>
                                  <a:pt x="2342" y="587"/>
                                </a:lnTo>
                                <a:lnTo>
                                  <a:pt x="2336" y="579"/>
                                </a:lnTo>
                                <a:lnTo>
                                  <a:pt x="2330" y="571"/>
                                </a:lnTo>
                                <a:lnTo>
                                  <a:pt x="2323" y="563"/>
                                </a:lnTo>
                                <a:lnTo>
                                  <a:pt x="2316" y="555"/>
                                </a:lnTo>
                                <a:lnTo>
                                  <a:pt x="2308" y="548"/>
                                </a:lnTo>
                                <a:lnTo>
                                  <a:pt x="2301" y="542"/>
                                </a:lnTo>
                                <a:lnTo>
                                  <a:pt x="2293" y="535"/>
                                </a:lnTo>
                                <a:lnTo>
                                  <a:pt x="2284" y="529"/>
                                </a:lnTo>
                                <a:lnTo>
                                  <a:pt x="2275" y="524"/>
                                </a:lnTo>
                                <a:lnTo>
                                  <a:pt x="2267" y="519"/>
                                </a:lnTo>
                                <a:lnTo>
                                  <a:pt x="2257" y="514"/>
                                </a:lnTo>
                                <a:lnTo>
                                  <a:pt x="2248" y="510"/>
                                </a:lnTo>
                                <a:lnTo>
                                  <a:pt x="2238" y="506"/>
                                </a:lnTo>
                                <a:lnTo>
                                  <a:pt x="2229" y="503"/>
                                </a:lnTo>
                                <a:lnTo>
                                  <a:pt x="2219" y="500"/>
                                </a:lnTo>
                                <a:lnTo>
                                  <a:pt x="2209" y="498"/>
                                </a:lnTo>
                                <a:lnTo>
                                  <a:pt x="2199" y="496"/>
                                </a:lnTo>
                                <a:lnTo>
                                  <a:pt x="2188" y="495"/>
                                </a:lnTo>
                                <a:lnTo>
                                  <a:pt x="2178" y="494"/>
                                </a:lnTo>
                                <a:lnTo>
                                  <a:pt x="2168" y="494"/>
                                </a:lnTo>
                                <a:lnTo>
                                  <a:pt x="2158" y="494"/>
                                </a:lnTo>
                                <a:lnTo>
                                  <a:pt x="2147" y="495"/>
                                </a:lnTo>
                                <a:lnTo>
                                  <a:pt x="2137" y="496"/>
                                </a:lnTo>
                                <a:lnTo>
                                  <a:pt x="2127" y="498"/>
                                </a:lnTo>
                                <a:lnTo>
                                  <a:pt x="2117" y="500"/>
                                </a:lnTo>
                                <a:lnTo>
                                  <a:pt x="2107" y="503"/>
                                </a:lnTo>
                                <a:lnTo>
                                  <a:pt x="2097" y="506"/>
                                </a:lnTo>
                                <a:lnTo>
                                  <a:pt x="2088" y="510"/>
                                </a:lnTo>
                                <a:lnTo>
                                  <a:pt x="2078" y="514"/>
                                </a:lnTo>
                                <a:lnTo>
                                  <a:pt x="2069" y="519"/>
                                </a:lnTo>
                                <a:lnTo>
                                  <a:pt x="2060" y="524"/>
                                </a:lnTo>
                                <a:lnTo>
                                  <a:pt x="2052" y="529"/>
                                </a:lnTo>
                                <a:lnTo>
                                  <a:pt x="2043" y="535"/>
                                </a:lnTo>
                                <a:lnTo>
                                  <a:pt x="2035" y="542"/>
                                </a:lnTo>
                                <a:lnTo>
                                  <a:pt x="2027" y="548"/>
                                </a:lnTo>
                                <a:lnTo>
                                  <a:pt x="2020" y="555"/>
                                </a:lnTo>
                                <a:lnTo>
                                  <a:pt x="2013" y="563"/>
                                </a:lnTo>
                                <a:lnTo>
                                  <a:pt x="2006" y="571"/>
                                </a:lnTo>
                                <a:lnTo>
                                  <a:pt x="2000" y="579"/>
                                </a:lnTo>
                                <a:lnTo>
                                  <a:pt x="1994" y="587"/>
                                </a:lnTo>
                                <a:lnTo>
                                  <a:pt x="1988" y="596"/>
                                </a:lnTo>
                                <a:lnTo>
                                  <a:pt x="1983" y="605"/>
                                </a:lnTo>
                                <a:lnTo>
                                  <a:pt x="1979" y="614"/>
                                </a:lnTo>
                                <a:lnTo>
                                  <a:pt x="1975" y="623"/>
                                </a:lnTo>
                                <a:lnTo>
                                  <a:pt x="1971" y="633"/>
                                </a:lnTo>
                                <a:lnTo>
                                  <a:pt x="1968" y="643"/>
                                </a:lnTo>
                                <a:lnTo>
                                  <a:pt x="1965" y="652"/>
                                </a:lnTo>
                                <a:lnTo>
                                  <a:pt x="1963" y="662"/>
                                </a:lnTo>
                                <a:lnTo>
                                  <a:pt x="1961" y="673"/>
                                </a:lnTo>
                                <a:lnTo>
                                  <a:pt x="1960" y="683"/>
                                </a:lnTo>
                                <a:lnTo>
                                  <a:pt x="1959" y="693"/>
                                </a:lnTo>
                                <a:lnTo>
                                  <a:pt x="1959" y="703"/>
                                </a:lnTo>
                                <a:lnTo>
                                  <a:pt x="1959" y="714"/>
                                </a:lnTo>
                                <a:lnTo>
                                  <a:pt x="1960" y="724"/>
                                </a:lnTo>
                                <a:lnTo>
                                  <a:pt x="1961" y="734"/>
                                </a:lnTo>
                                <a:lnTo>
                                  <a:pt x="1963" y="744"/>
                                </a:lnTo>
                                <a:lnTo>
                                  <a:pt x="1965" y="754"/>
                                </a:lnTo>
                                <a:lnTo>
                                  <a:pt x="1968" y="764"/>
                                </a:lnTo>
                                <a:lnTo>
                                  <a:pt x="1971" y="774"/>
                                </a:lnTo>
                                <a:lnTo>
                                  <a:pt x="1975" y="783"/>
                                </a:lnTo>
                                <a:lnTo>
                                  <a:pt x="1979" y="793"/>
                                </a:lnTo>
                                <a:lnTo>
                                  <a:pt x="1983" y="802"/>
                                </a:lnTo>
                                <a:lnTo>
                                  <a:pt x="1988" y="811"/>
                                </a:lnTo>
                                <a:lnTo>
                                  <a:pt x="1994" y="819"/>
                                </a:lnTo>
                                <a:lnTo>
                                  <a:pt x="2000" y="828"/>
                                </a:lnTo>
                                <a:lnTo>
                                  <a:pt x="2006" y="836"/>
                                </a:lnTo>
                                <a:lnTo>
                                  <a:pt x="2013" y="844"/>
                                </a:lnTo>
                                <a:lnTo>
                                  <a:pt x="2020" y="851"/>
                                </a:lnTo>
                                <a:lnTo>
                                  <a:pt x="2027" y="858"/>
                                </a:lnTo>
                                <a:lnTo>
                                  <a:pt x="2035" y="865"/>
                                </a:lnTo>
                                <a:lnTo>
                                  <a:pt x="2043" y="871"/>
                                </a:lnTo>
                                <a:lnTo>
                                  <a:pt x="2052" y="877"/>
                                </a:lnTo>
                                <a:lnTo>
                                  <a:pt x="2060" y="883"/>
                                </a:lnTo>
                                <a:lnTo>
                                  <a:pt x="2069" y="888"/>
                                </a:lnTo>
                                <a:lnTo>
                                  <a:pt x="2078" y="892"/>
                                </a:lnTo>
                                <a:lnTo>
                                  <a:pt x="2088" y="897"/>
                                </a:lnTo>
                                <a:lnTo>
                                  <a:pt x="2097" y="900"/>
                                </a:lnTo>
                                <a:lnTo>
                                  <a:pt x="2107" y="903"/>
                                </a:lnTo>
                                <a:lnTo>
                                  <a:pt x="2117" y="906"/>
                                </a:lnTo>
                                <a:lnTo>
                                  <a:pt x="2127" y="908"/>
                                </a:lnTo>
                                <a:lnTo>
                                  <a:pt x="2137" y="910"/>
                                </a:lnTo>
                                <a:lnTo>
                                  <a:pt x="2147" y="911"/>
                                </a:lnTo>
                                <a:lnTo>
                                  <a:pt x="2158" y="912"/>
                                </a:lnTo>
                                <a:lnTo>
                                  <a:pt x="2168" y="912"/>
                                </a:lnTo>
                                <a:lnTo>
                                  <a:pt x="2178" y="912"/>
                                </a:lnTo>
                                <a:lnTo>
                                  <a:pt x="2188" y="911"/>
                                </a:lnTo>
                                <a:lnTo>
                                  <a:pt x="2199" y="910"/>
                                </a:lnTo>
                                <a:lnTo>
                                  <a:pt x="2209" y="908"/>
                                </a:lnTo>
                                <a:lnTo>
                                  <a:pt x="2219" y="906"/>
                                </a:lnTo>
                                <a:lnTo>
                                  <a:pt x="2229" y="903"/>
                                </a:lnTo>
                                <a:lnTo>
                                  <a:pt x="2238" y="900"/>
                                </a:lnTo>
                                <a:lnTo>
                                  <a:pt x="2248" y="897"/>
                                </a:lnTo>
                                <a:lnTo>
                                  <a:pt x="2257" y="892"/>
                                </a:lnTo>
                                <a:lnTo>
                                  <a:pt x="2267" y="888"/>
                                </a:lnTo>
                                <a:lnTo>
                                  <a:pt x="2275" y="883"/>
                                </a:lnTo>
                                <a:lnTo>
                                  <a:pt x="2284" y="877"/>
                                </a:lnTo>
                                <a:lnTo>
                                  <a:pt x="2293" y="871"/>
                                </a:lnTo>
                                <a:lnTo>
                                  <a:pt x="2301" y="865"/>
                                </a:lnTo>
                                <a:lnTo>
                                  <a:pt x="2308" y="858"/>
                                </a:lnTo>
                                <a:lnTo>
                                  <a:pt x="2316" y="851"/>
                                </a:lnTo>
                                <a:lnTo>
                                  <a:pt x="2323" y="844"/>
                                </a:lnTo>
                                <a:lnTo>
                                  <a:pt x="2330" y="836"/>
                                </a:lnTo>
                                <a:lnTo>
                                  <a:pt x="2336" y="828"/>
                                </a:lnTo>
                                <a:lnTo>
                                  <a:pt x="2342" y="819"/>
                                </a:lnTo>
                                <a:lnTo>
                                  <a:pt x="2347" y="811"/>
                                </a:lnTo>
                                <a:lnTo>
                                  <a:pt x="2352" y="802"/>
                                </a:lnTo>
                                <a:lnTo>
                                  <a:pt x="2357" y="793"/>
                                </a:lnTo>
                                <a:lnTo>
                                  <a:pt x="2361" y="783"/>
                                </a:lnTo>
                                <a:lnTo>
                                  <a:pt x="2365" y="774"/>
                                </a:lnTo>
                                <a:lnTo>
                                  <a:pt x="2368" y="764"/>
                                </a:lnTo>
                                <a:lnTo>
                                  <a:pt x="2371" y="754"/>
                                </a:lnTo>
                                <a:lnTo>
                                  <a:pt x="2373" y="744"/>
                                </a:lnTo>
                                <a:lnTo>
                                  <a:pt x="2375" y="734"/>
                                </a:lnTo>
                                <a:lnTo>
                                  <a:pt x="2376" y="724"/>
                                </a:lnTo>
                                <a:lnTo>
                                  <a:pt x="2377" y="714"/>
                                </a:lnTo>
                                <a:lnTo>
                                  <a:pt x="2377" y="703"/>
                                </a:lnTo>
                                <a:close/>
                                <a:moveTo>
                                  <a:pt x="2377" y="209"/>
                                </a:moveTo>
                                <a:lnTo>
                                  <a:pt x="2377" y="199"/>
                                </a:lnTo>
                                <a:lnTo>
                                  <a:pt x="2376" y="188"/>
                                </a:lnTo>
                                <a:lnTo>
                                  <a:pt x="2375" y="178"/>
                                </a:lnTo>
                                <a:lnTo>
                                  <a:pt x="2373" y="168"/>
                                </a:lnTo>
                                <a:lnTo>
                                  <a:pt x="2371" y="158"/>
                                </a:lnTo>
                                <a:lnTo>
                                  <a:pt x="2368" y="148"/>
                                </a:lnTo>
                                <a:lnTo>
                                  <a:pt x="2365" y="138"/>
                                </a:lnTo>
                                <a:lnTo>
                                  <a:pt x="2361" y="129"/>
                                </a:lnTo>
                                <a:lnTo>
                                  <a:pt x="2357" y="119"/>
                                </a:lnTo>
                                <a:lnTo>
                                  <a:pt x="2352" y="110"/>
                                </a:lnTo>
                                <a:lnTo>
                                  <a:pt x="2347" y="101"/>
                                </a:lnTo>
                                <a:lnTo>
                                  <a:pt x="2342" y="93"/>
                                </a:lnTo>
                                <a:lnTo>
                                  <a:pt x="2336" y="84"/>
                                </a:lnTo>
                                <a:lnTo>
                                  <a:pt x="2330" y="76"/>
                                </a:lnTo>
                                <a:lnTo>
                                  <a:pt x="2323" y="68"/>
                                </a:lnTo>
                                <a:lnTo>
                                  <a:pt x="2316" y="61"/>
                                </a:lnTo>
                                <a:lnTo>
                                  <a:pt x="2308" y="54"/>
                                </a:lnTo>
                                <a:lnTo>
                                  <a:pt x="2301" y="47"/>
                                </a:lnTo>
                                <a:lnTo>
                                  <a:pt x="2293" y="41"/>
                                </a:lnTo>
                                <a:lnTo>
                                  <a:pt x="2284" y="35"/>
                                </a:lnTo>
                                <a:lnTo>
                                  <a:pt x="2275" y="29"/>
                                </a:lnTo>
                                <a:lnTo>
                                  <a:pt x="2267" y="24"/>
                                </a:lnTo>
                                <a:lnTo>
                                  <a:pt x="2257" y="20"/>
                                </a:lnTo>
                                <a:lnTo>
                                  <a:pt x="2248" y="16"/>
                                </a:lnTo>
                                <a:lnTo>
                                  <a:pt x="2238" y="12"/>
                                </a:lnTo>
                                <a:lnTo>
                                  <a:pt x="2229" y="9"/>
                                </a:lnTo>
                                <a:lnTo>
                                  <a:pt x="2219" y="6"/>
                                </a:lnTo>
                                <a:lnTo>
                                  <a:pt x="2209" y="4"/>
                                </a:lnTo>
                                <a:lnTo>
                                  <a:pt x="2199" y="2"/>
                                </a:lnTo>
                                <a:lnTo>
                                  <a:pt x="2188" y="1"/>
                                </a:lnTo>
                                <a:lnTo>
                                  <a:pt x="2178" y="0"/>
                                </a:lnTo>
                                <a:lnTo>
                                  <a:pt x="2168" y="0"/>
                                </a:lnTo>
                                <a:lnTo>
                                  <a:pt x="2158" y="0"/>
                                </a:lnTo>
                                <a:lnTo>
                                  <a:pt x="2147" y="1"/>
                                </a:lnTo>
                                <a:lnTo>
                                  <a:pt x="2137" y="2"/>
                                </a:lnTo>
                                <a:lnTo>
                                  <a:pt x="2127" y="4"/>
                                </a:lnTo>
                                <a:lnTo>
                                  <a:pt x="2117" y="6"/>
                                </a:lnTo>
                                <a:lnTo>
                                  <a:pt x="2107" y="9"/>
                                </a:lnTo>
                                <a:lnTo>
                                  <a:pt x="2097" y="12"/>
                                </a:lnTo>
                                <a:lnTo>
                                  <a:pt x="2088" y="16"/>
                                </a:lnTo>
                                <a:lnTo>
                                  <a:pt x="2078" y="20"/>
                                </a:lnTo>
                                <a:lnTo>
                                  <a:pt x="2069" y="24"/>
                                </a:lnTo>
                                <a:lnTo>
                                  <a:pt x="2060" y="29"/>
                                </a:lnTo>
                                <a:lnTo>
                                  <a:pt x="2052" y="35"/>
                                </a:lnTo>
                                <a:lnTo>
                                  <a:pt x="2043" y="41"/>
                                </a:lnTo>
                                <a:lnTo>
                                  <a:pt x="2035" y="47"/>
                                </a:lnTo>
                                <a:lnTo>
                                  <a:pt x="2027" y="54"/>
                                </a:lnTo>
                                <a:lnTo>
                                  <a:pt x="2020" y="61"/>
                                </a:lnTo>
                                <a:lnTo>
                                  <a:pt x="2013" y="68"/>
                                </a:lnTo>
                                <a:lnTo>
                                  <a:pt x="2006" y="76"/>
                                </a:lnTo>
                                <a:lnTo>
                                  <a:pt x="2000" y="84"/>
                                </a:lnTo>
                                <a:lnTo>
                                  <a:pt x="1994" y="93"/>
                                </a:lnTo>
                                <a:lnTo>
                                  <a:pt x="1988" y="101"/>
                                </a:lnTo>
                                <a:lnTo>
                                  <a:pt x="1983" y="110"/>
                                </a:lnTo>
                                <a:lnTo>
                                  <a:pt x="1979" y="119"/>
                                </a:lnTo>
                                <a:lnTo>
                                  <a:pt x="1975" y="129"/>
                                </a:lnTo>
                                <a:lnTo>
                                  <a:pt x="1971" y="138"/>
                                </a:lnTo>
                                <a:lnTo>
                                  <a:pt x="1968" y="148"/>
                                </a:lnTo>
                                <a:lnTo>
                                  <a:pt x="1965" y="158"/>
                                </a:lnTo>
                                <a:lnTo>
                                  <a:pt x="1963" y="168"/>
                                </a:lnTo>
                                <a:lnTo>
                                  <a:pt x="1961" y="178"/>
                                </a:lnTo>
                                <a:lnTo>
                                  <a:pt x="1960" y="188"/>
                                </a:lnTo>
                                <a:lnTo>
                                  <a:pt x="1959" y="199"/>
                                </a:lnTo>
                                <a:lnTo>
                                  <a:pt x="1959" y="209"/>
                                </a:lnTo>
                                <a:lnTo>
                                  <a:pt x="1959" y="219"/>
                                </a:lnTo>
                                <a:lnTo>
                                  <a:pt x="1960" y="229"/>
                                </a:lnTo>
                                <a:lnTo>
                                  <a:pt x="1961" y="240"/>
                                </a:lnTo>
                                <a:lnTo>
                                  <a:pt x="1963" y="250"/>
                                </a:lnTo>
                                <a:lnTo>
                                  <a:pt x="1965" y="260"/>
                                </a:lnTo>
                                <a:lnTo>
                                  <a:pt x="1968" y="270"/>
                                </a:lnTo>
                                <a:lnTo>
                                  <a:pt x="1971" y="279"/>
                                </a:lnTo>
                                <a:lnTo>
                                  <a:pt x="1975" y="289"/>
                                </a:lnTo>
                                <a:lnTo>
                                  <a:pt x="1979" y="298"/>
                                </a:lnTo>
                                <a:lnTo>
                                  <a:pt x="1983" y="307"/>
                                </a:lnTo>
                                <a:lnTo>
                                  <a:pt x="1988" y="316"/>
                                </a:lnTo>
                                <a:lnTo>
                                  <a:pt x="1994" y="325"/>
                                </a:lnTo>
                                <a:lnTo>
                                  <a:pt x="2000" y="333"/>
                                </a:lnTo>
                                <a:lnTo>
                                  <a:pt x="2006" y="342"/>
                                </a:lnTo>
                                <a:lnTo>
                                  <a:pt x="2013" y="349"/>
                                </a:lnTo>
                                <a:lnTo>
                                  <a:pt x="2020" y="357"/>
                                </a:lnTo>
                                <a:lnTo>
                                  <a:pt x="2027" y="364"/>
                                </a:lnTo>
                                <a:lnTo>
                                  <a:pt x="2035" y="371"/>
                                </a:lnTo>
                                <a:lnTo>
                                  <a:pt x="2043" y="377"/>
                                </a:lnTo>
                                <a:lnTo>
                                  <a:pt x="2052" y="383"/>
                                </a:lnTo>
                                <a:lnTo>
                                  <a:pt x="2060" y="388"/>
                                </a:lnTo>
                                <a:lnTo>
                                  <a:pt x="2069" y="393"/>
                                </a:lnTo>
                                <a:lnTo>
                                  <a:pt x="2078" y="398"/>
                                </a:lnTo>
                                <a:lnTo>
                                  <a:pt x="2088" y="402"/>
                                </a:lnTo>
                                <a:lnTo>
                                  <a:pt x="2097" y="406"/>
                                </a:lnTo>
                                <a:lnTo>
                                  <a:pt x="2107" y="409"/>
                                </a:lnTo>
                                <a:lnTo>
                                  <a:pt x="2117" y="412"/>
                                </a:lnTo>
                                <a:lnTo>
                                  <a:pt x="2127" y="414"/>
                                </a:lnTo>
                                <a:lnTo>
                                  <a:pt x="2137" y="416"/>
                                </a:lnTo>
                                <a:lnTo>
                                  <a:pt x="2147" y="417"/>
                                </a:lnTo>
                                <a:lnTo>
                                  <a:pt x="2158" y="418"/>
                                </a:lnTo>
                                <a:lnTo>
                                  <a:pt x="2168" y="418"/>
                                </a:lnTo>
                                <a:lnTo>
                                  <a:pt x="2178" y="418"/>
                                </a:lnTo>
                                <a:lnTo>
                                  <a:pt x="2188" y="417"/>
                                </a:lnTo>
                                <a:lnTo>
                                  <a:pt x="2199" y="416"/>
                                </a:lnTo>
                                <a:lnTo>
                                  <a:pt x="2209" y="414"/>
                                </a:lnTo>
                                <a:lnTo>
                                  <a:pt x="2219" y="412"/>
                                </a:lnTo>
                                <a:lnTo>
                                  <a:pt x="2229" y="409"/>
                                </a:lnTo>
                                <a:lnTo>
                                  <a:pt x="2238" y="406"/>
                                </a:lnTo>
                                <a:lnTo>
                                  <a:pt x="2248" y="402"/>
                                </a:lnTo>
                                <a:lnTo>
                                  <a:pt x="2257" y="398"/>
                                </a:lnTo>
                                <a:lnTo>
                                  <a:pt x="2267" y="393"/>
                                </a:lnTo>
                                <a:lnTo>
                                  <a:pt x="2275" y="388"/>
                                </a:lnTo>
                                <a:lnTo>
                                  <a:pt x="2284" y="383"/>
                                </a:lnTo>
                                <a:lnTo>
                                  <a:pt x="2293" y="377"/>
                                </a:lnTo>
                                <a:lnTo>
                                  <a:pt x="2301" y="371"/>
                                </a:lnTo>
                                <a:lnTo>
                                  <a:pt x="2308" y="364"/>
                                </a:lnTo>
                                <a:lnTo>
                                  <a:pt x="2316" y="357"/>
                                </a:lnTo>
                                <a:lnTo>
                                  <a:pt x="2323" y="349"/>
                                </a:lnTo>
                                <a:lnTo>
                                  <a:pt x="2330" y="342"/>
                                </a:lnTo>
                                <a:lnTo>
                                  <a:pt x="2336" y="333"/>
                                </a:lnTo>
                                <a:lnTo>
                                  <a:pt x="2342" y="325"/>
                                </a:lnTo>
                                <a:lnTo>
                                  <a:pt x="2347" y="316"/>
                                </a:lnTo>
                                <a:lnTo>
                                  <a:pt x="2352" y="307"/>
                                </a:lnTo>
                                <a:lnTo>
                                  <a:pt x="2357" y="298"/>
                                </a:lnTo>
                                <a:lnTo>
                                  <a:pt x="2361" y="289"/>
                                </a:lnTo>
                                <a:lnTo>
                                  <a:pt x="2365" y="279"/>
                                </a:lnTo>
                                <a:lnTo>
                                  <a:pt x="2368" y="270"/>
                                </a:lnTo>
                                <a:lnTo>
                                  <a:pt x="2371" y="260"/>
                                </a:lnTo>
                                <a:lnTo>
                                  <a:pt x="2373" y="250"/>
                                </a:lnTo>
                                <a:lnTo>
                                  <a:pt x="2375" y="240"/>
                                </a:lnTo>
                                <a:lnTo>
                                  <a:pt x="2376" y="229"/>
                                </a:lnTo>
                                <a:lnTo>
                                  <a:pt x="2377" y="219"/>
                                </a:lnTo>
                                <a:lnTo>
                                  <a:pt x="2377" y="209"/>
                                </a:lnTo>
                                <a:close/>
                                <a:moveTo>
                                  <a:pt x="2871" y="1179"/>
                                </a:moveTo>
                                <a:lnTo>
                                  <a:pt x="2871" y="1168"/>
                                </a:lnTo>
                                <a:lnTo>
                                  <a:pt x="2870" y="1158"/>
                                </a:lnTo>
                                <a:lnTo>
                                  <a:pt x="2869" y="1148"/>
                                </a:lnTo>
                                <a:lnTo>
                                  <a:pt x="2867" y="1138"/>
                                </a:lnTo>
                                <a:lnTo>
                                  <a:pt x="2865" y="1128"/>
                                </a:lnTo>
                                <a:lnTo>
                                  <a:pt x="2862" y="1118"/>
                                </a:lnTo>
                                <a:lnTo>
                                  <a:pt x="2859" y="1108"/>
                                </a:lnTo>
                                <a:lnTo>
                                  <a:pt x="2856" y="1099"/>
                                </a:lnTo>
                                <a:lnTo>
                                  <a:pt x="2851" y="1089"/>
                                </a:lnTo>
                                <a:lnTo>
                                  <a:pt x="2847" y="1080"/>
                                </a:lnTo>
                                <a:lnTo>
                                  <a:pt x="2842" y="1071"/>
                                </a:lnTo>
                                <a:lnTo>
                                  <a:pt x="2836" y="1062"/>
                                </a:lnTo>
                                <a:lnTo>
                                  <a:pt x="2830" y="1054"/>
                                </a:lnTo>
                                <a:lnTo>
                                  <a:pt x="2824" y="1046"/>
                                </a:lnTo>
                                <a:lnTo>
                                  <a:pt x="2817" y="1038"/>
                                </a:lnTo>
                                <a:lnTo>
                                  <a:pt x="2810" y="1031"/>
                                </a:lnTo>
                                <a:lnTo>
                                  <a:pt x="2803" y="1024"/>
                                </a:lnTo>
                                <a:lnTo>
                                  <a:pt x="2795" y="1017"/>
                                </a:lnTo>
                                <a:lnTo>
                                  <a:pt x="2787" y="1011"/>
                                </a:lnTo>
                                <a:lnTo>
                                  <a:pt x="2779" y="1005"/>
                                </a:lnTo>
                                <a:lnTo>
                                  <a:pt x="2770" y="999"/>
                                </a:lnTo>
                                <a:lnTo>
                                  <a:pt x="2761" y="994"/>
                                </a:lnTo>
                                <a:lnTo>
                                  <a:pt x="2752" y="990"/>
                                </a:lnTo>
                                <a:lnTo>
                                  <a:pt x="2742" y="985"/>
                                </a:lnTo>
                                <a:lnTo>
                                  <a:pt x="2733" y="982"/>
                                </a:lnTo>
                                <a:lnTo>
                                  <a:pt x="2723" y="978"/>
                                </a:lnTo>
                                <a:lnTo>
                                  <a:pt x="2713" y="976"/>
                                </a:lnTo>
                                <a:lnTo>
                                  <a:pt x="2703" y="974"/>
                                </a:lnTo>
                                <a:lnTo>
                                  <a:pt x="2693" y="972"/>
                                </a:lnTo>
                                <a:lnTo>
                                  <a:pt x="2683" y="970"/>
                                </a:lnTo>
                                <a:lnTo>
                                  <a:pt x="2673" y="970"/>
                                </a:lnTo>
                                <a:lnTo>
                                  <a:pt x="2662" y="969"/>
                                </a:lnTo>
                                <a:lnTo>
                                  <a:pt x="2652" y="970"/>
                                </a:lnTo>
                                <a:lnTo>
                                  <a:pt x="2642" y="970"/>
                                </a:lnTo>
                                <a:lnTo>
                                  <a:pt x="2632" y="972"/>
                                </a:lnTo>
                                <a:lnTo>
                                  <a:pt x="2622" y="974"/>
                                </a:lnTo>
                                <a:lnTo>
                                  <a:pt x="2611" y="976"/>
                                </a:lnTo>
                                <a:lnTo>
                                  <a:pt x="2602" y="978"/>
                                </a:lnTo>
                                <a:lnTo>
                                  <a:pt x="2592" y="982"/>
                                </a:lnTo>
                                <a:lnTo>
                                  <a:pt x="2582" y="985"/>
                                </a:lnTo>
                                <a:lnTo>
                                  <a:pt x="2573" y="990"/>
                                </a:lnTo>
                                <a:lnTo>
                                  <a:pt x="2564" y="994"/>
                                </a:lnTo>
                                <a:lnTo>
                                  <a:pt x="2555" y="999"/>
                                </a:lnTo>
                                <a:lnTo>
                                  <a:pt x="2546" y="1005"/>
                                </a:lnTo>
                                <a:lnTo>
                                  <a:pt x="2538" y="1011"/>
                                </a:lnTo>
                                <a:lnTo>
                                  <a:pt x="2530" y="1017"/>
                                </a:lnTo>
                                <a:lnTo>
                                  <a:pt x="2522" y="1024"/>
                                </a:lnTo>
                                <a:lnTo>
                                  <a:pt x="2514" y="1031"/>
                                </a:lnTo>
                                <a:lnTo>
                                  <a:pt x="2507" y="1038"/>
                                </a:lnTo>
                                <a:lnTo>
                                  <a:pt x="2501" y="1046"/>
                                </a:lnTo>
                                <a:lnTo>
                                  <a:pt x="2494" y="1054"/>
                                </a:lnTo>
                                <a:lnTo>
                                  <a:pt x="2488" y="1062"/>
                                </a:lnTo>
                                <a:lnTo>
                                  <a:pt x="2483" y="1071"/>
                                </a:lnTo>
                                <a:lnTo>
                                  <a:pt x="2478" y="1080"/>
                                </a:lnTo>
                                <a:lnTo>
                                  <a:pt x="2473" y="1089"/>
                                </a:lnTo>
                                <a:lnTo>
                                  <a:pt x="2469" y="1099"/>
                                </a:lnTo>
                                <a:lnTo>
                                  <a:pt x="2465" y="1108"/>
                                </a:lnTo>
                                <a:lnTo>
                                  <a:pt x="2462" y="1118"/>
                                </a:lnTo>
                                <a:lnTo>
                                  <a:pt x="2459" y="1128"/>
                                </a:lnTo>
                                <a:lnTo>
                                  <a:pt x="2457" y="1138"/>
                                </a:lnTo>
                                <a:lnTo>
                                  <a:pt x="2455" y="1148"/>
                                </a:lnTo>
                                <a:lnTo>
                                  <a:pt x="2454" y="1158"/>
                                </a:lnTo>
                                <a:lnTo>
                                  <a:pt x="2453" y="1168"/>
                                </a:lnTo>
                                <a:lnTo>
                                  <a:pt x="2453" y="1179"/>
                                </a:lnTo>
                                <a:lnTo>
                                  <a:pt x="2453" y="1189"/>
                                </a:lnTo>
                                <a:lnTo>
                                  <a:pt x="2454" y="1199"/>
                                </a:lnTo>
                                <a:lnTo>
                                  <a:pt x="2455" y="1209"/>
                                </a:lnTo>
                                <a:lnTo>
                                  <a:pt x="2457" y="1219"/>
                                </a:lnTo>
                                <a:lnTo>
                                  <a:pt x="2459" y="1229"/>
                                </a:lnTo>
                                <a:lnTo>
                                  <a:pt x="2462" y="1239"/>
                                </a:lnTo>
                                <a:lnTo>
                                  <a:pt x="2465" y="1249"/>
                                </a:lnTo>
                                <a:lnTo>
                                  <a:pt x="2469" y="1259"/>
                                </a:lnTo>
                                <a:lnTo>
                                  <a:pt x="2473" y="1268"/>
                                </a:lnTo>
                                <a:lnTo>
                                  <a:pt x="2478" y="1277"/>
                                </a:lnTo>
                                <a:lnTo>
                                  <a:pt x="2483" y="1286"/>
                                </a:lnTo>
                                <a:lnTo>
                                  <a:pt x="2488" y="1295"/>
                                </a:lnTo>
                                <a:lnTo>
                                  <a:pt x="2494" y="1303"/>
                                </a:lnTo>
                                <a:lnTo>
                                  <a:pt x="2501" y="1311"/>
                                </a:lnTo>
                                <a:lnTo>
                                  <a:pt x="2507" y="1319"/>
                                </a:lnTo>
                                <a:lnTo>
                                  <a:pt x="2514" y="1327"/>
                                </a:lnTo>
                                <a:lnTo>
                                  <a:pt x="2522" y="1334"/>
                                </a:lnTo>
                                <a:lnTo>
                                  <a:pt x="2530" y="1340"/>
                                </a:lnTo>
                                <a:lnTo>
                                  <a:pt x="2538" y="1347"/>
                                </a:lnTo>
                                <a:lnTo>
                                  <a:pt x="2546" y="1353"/>
                                </a:lnTo>
                                <a:lnTo>
                                  <a:pt x="2555" y="1358"/>
                                </a:lnTo>
                                <a:lnTo>
                                  <a:pt x="2564" y="1363"/>
                                </a:lnTo>
                                <a:lnTo>
                                  <a:pt x="2573" y="1368"/>
                                </a:lnTo>
                                <a:lnTo>
                                  <a:pt x="2582" y="1372"/>
                                </a:lnTo>
                                <a:lnTo>
                                  <a:pt x="2592" y="1376"/>
                                </a:lnTo>
                                <a:lnTo>
                                  <a:pt x="2602" y="1379"/>
                                </a:lnTo>
                                <a:lnTo>
                                  <a:pt x="2611" y="1382"/>
                                </a:lnTo>
                                <a:lnTo>
                                  <a:pt x="2622" y="1384"/>
                                </a:lnTo>
                                <a:lnTo>
                                  <a:pt x="2632" y="1386"/>
                                </a:lnTo>
                                <a:lnTo>
                                  <a:pt x="2642" y="1387"/>
                                </a:lnTo>
                                <a:lnTo>
                                  <a:pt x="2652" y="1388"/>
                                </a:lnTo>
                                <a:lnTo>
                                  <a:pt x="2662" y="1388"/>
                                </a:lnTo>
                                <a:lnTo>
                                  <a:pt x="2673" y="1388"/>
                                </a:lnTo>
                                <a:lnTo>
                                  <a:pt x="2683" y="1387"/>
                                </a:lnTo>
                                <a:lnTo>
                                  <a:pt x="2693" y="1386"/>
                                </a:lnTo>
                                <a:lnTo>
                                  <a:pt x="2703" y="1384"/>
                                </a:lnTo>
                                <a:lnTo>
                                  <a:pt x="2713" y="1382"/>
                                </a:lnTo>
                                <a:lnTo>
                                  <a:pt x="2723" y="1379"/>
                                </a:lnTo>
                                <a:lnTo>
                                  <a:pt x="2733" y="1376"/>
                                </a:lnTo>
                                <a:lnTo>
                                  <a:pt x="2742" y="1372"/>
                                </a:lnTo>
                                <a:lnTo>
                                  <a:pt x="2752" y="1368"/>
                                </a:lnTo>
                                <a:lnTo>
                                  <a:pt x="2761" y="1363"/>
                                </a:lnTo>
                                <a:lnTo>
                                  <a:pt x="2770" y="1358"/>
                                </a:lnTo>
                                <a:lnTo>
                                  <a:pt x="2779" y="1353"/>
                                </a:lnTo>
                                <a:lnTo>
                                  <a:pt x="2787" y="1347"/>
                                </a:lnTo>
                                <a:lnTo>
                                  <a:pt x="2795" y="1340"/>
                                </a:lnTo>
                                <a:lnTo>
                                  <a:pt x="2803" y="1334"/>
                                </a:lnTo>
                                <a:lnTo>
                                  <a:pt x="2810" y="1327"/>
                                </a:lnTo>
                                <a:lnTo>
                                  <a:pt x="2817" y="1319"/>
                                </a:lnTo>
                                <a:lnTo>
                                  <a:pt x="2824" y="1311"/>
                                </a:lnTo>
                                <a:lnTo>
                                  <a:pt x="2830" y="1303"/>
                                </a:lnTo>
                                <a:lnTo>
                                  <a:pt x="2836" y="1295"/>
                                </a:lnTo>
                                <a:lnTo>
                                  <a:pt x="2842" y="1286"/>
                                </a:lnTo>
                                <a:lnTo>
                                  <a:pt x="2847" y="1277"/>
                                </a:lnTo>
                                <a:lnTo>
                                  <a:pt x="2851" y="1268"/>
                                </a:lnTo>
                                <a:lnTo>
                                  <a:pt x="2856" y="1259"/>
                                </a:lnTo>
                                <a:lnTo>
                                  <a:pt x="2859" y="1249"/>
                                </a:lnTo>
                                <a:lnTo>
                                  <a:pt x="2862" y="1239"/>
                                </a:lnTo>
                                <a:lnTo>
                                  <a:pt x="2865" y="1229"/>
                                </a:lnTo>
                                <a:lnTo>
                                  <a:pt x="2867" y="1219"/>
                                </a:lnTo>
                                <a:lnTo>
                                  <a:pt x="2869" y="1209"/>
                                </a:lnTo>
                                <a:lnTo>
                                  <a:pt x="2870" y="1199"/>
                                </a:lnTo>
                                <a:lnTo>
                                  <a:pt x="2871" y="1189"/>
                                </a:lnTo>
                                <a:lnTo>
                                  <a:pt x="2871" y="1179"/>
                                </a:lnTo>
                                <a:close/>
                                <a:moveTo>
                                  <a:pt x="2871" y="703"/>
                                </a:moveTo>
                                <a:lnTo>
                                  <a:pt x="2871" y="693"/>
                                </a:lnTo>
                                <a:lnTo>
                                  <a:pt x="2870" y="683"/>
                                </a:lnTo>
                                <a:lnTo>
                                  <a:pt x="2869" y="673"/>
                                </a:lnTo>
                                <a:lnTo>
                                  <a:pt x="2867" y="662"/>
                                </a:lnTo>
                                <a:lnTo>
                                  <a:pt x="2865" y="652"/>
                                </a:lnTo>
                                <a:lnTo>
                                  <a:pt x="2862" y="643"/>
                                </a:lnTo>
                                <a:lnTo>
                                  <a:pt x="2859" y="633"/>
                                </a:lnTo>
                                <a:lnTo>
                                  <a:pt x="2856" y="623"/>
                                </a:lnTo>
                                <a:lnTo>
                                  <a:pt x="2851" y="614"/>
                                </a:lnTo>
                                <a:lnTo>
                                  <a:pt x="2847" y="605"/>
                                </a:lnTo>
                                <a:lnTo>
                                  <a:pt x="2842" y="596"/>
                                </a:lnTo>
                                <a:lnTo>
                                  <a:pt x="2836" y="587"/>
                                </a:lnTo>
                                <a:lnTo>
                                  <a:pt x="2830" y="579"/>
                                </a:lnTo>
                                <a:lnTo>
                                  <a:pt x="2824" y="571"/>
                                </a:lnTo>
                                <a:lnTo>
                                  <a:pt x="2817" y="563"/>
                                </a:lnTo>
                                <a:lnTo>
                                  <a:pt x="2810" y="555"/>
                                </a:lnTo>
                                <a:lnTo>
                                  <a:pt x="2803" y="548"/>
                                </a:lnTo>
                                <a:lnTo>
                                  <a:pt x="2795" y="542"/>
                                </a:lnTo>
                                <a:lnTo>
                                  <a:pt x="2787" y="535"/>
                                </a:lnTo>
                                <a:lnTo>
                                  <a:pt x="2779" y="529"/>
                                </a:lnTo>
                                <a:lnTo>
                                  <a:pt x="2770" y="524"/>
                                </a:lnTo>
                                <a:lnTo>
                                  <a:pt x="2761" y="519"/>
                                </a:lnTo>
                                <a:lnTo>
                                  <a:pt x="2752" y="514"/>
                                </a:lnTo>
                                <a:lnTo>
                                  <a:pt x="2742" y="510"/>
                                </a:lnTo>
                                <a:lnTo>
                                  <a:pt x="2733" y="506"/>
                                </a:lnTo>
                                <a:lnTo>
                                  <a:pt x="2723" y="503"/>
                                </a:lnTo>
                                <a:lnTo>
                                  <a:pt x="2713" y="500"/>
                                </a:lnTo>
                                <a:lnTo>
                                  <a:pt x="2703" y="498"/>
                                </a:lnTo>
                                <a:lnTo>
                                  <a:pt x="2693" y="496"/>
                                </a:lnTo>
                                <a:lnTo>
                                  <a:pt x="2683" y="495"/>
                                </a:lnTo>
                                <a:lnTo>
                                  <a:pt x="2673" y="494"/>
                                </a:lnTo>
                                <a:lnTo>
                                  <a:pt x="2662" y="494"/>
                                </a:lnTo>
                                <a:lnTo>
                                  <a:pt x="2652" y="494"/>
                                </a:lnTo>
                                <a:lnTo>
                                  <a:pt x="2642" y="495"/>
                                </a:lnTo>
                                <a:lnTo>
                                  <a:pt x="2632" y="496"/>
                                </a:lnTo>
                                <a:lnTo>
                                  <a:pt x="2622" y="498"/>
                                </a:lnTo>
                                <a:lnTo>
                                  <a:pt x="2611" y="500"/>
                                </a:lnTo>
                                <a:lnTo>
                                  <a:pt x="2602" y="503"/>
                                </a:lnTo>
                                <a:lnTo>
                                  <a:pt x="2592" y="506"/>
                                </a:lnTo>
                                <a:lnTo>
                                  <a:pt x="2582" y="510"/>
                                </a:lnTo>
                                <a:lnTo>
                                  <a:pt x="2573" y="514"/>
                                </a:lnTo>
                                <a:lnTo>
                                  <a:pt x="2564" y="519"/>
                                </a:lnTo>
                                <a:lnTo>
                                  <a:pt x="2555" y="524"/>
                                </a:lnTo>
                                <a:lnTo>
                                  <a:pt x="2546" y="529"/>
                                </a:lnTo>
                                <a:lnTo>
                                  <a:pt x="2538" y="535"/>
                                </a:lnTo>
                                <a:lnTo>
                                  <a:pt x="2530" y="542"/>
                                </a:lnTo>
                                <a:lnTo>
                                  <a:pt x="2522" y="548"/>
                                </a:lnTo>
                                <a:lnTo>
                                  <a:pt x="2514" y="555"/>
                                </a:lnTo>
                                <a:lnTo>
                                  <a:pt x="2507" y="563"/>
                                </a:lnTo>
                                <a:lnTo>
                                  <a:pt x="2501" y="571"/>
                                </a:lnTo>
                                <a:lnTo>
                                  <a:pt x="2494" y="579"/>
                                </a:lnTo>
                                <a:lnTo>
                                  <a:pt x="2488" y="587"/>
                                </a:lnTo>
                                <a:lnTo>
                                  <a:pt x="2483" y="596"/>
                                </a:lnTo>
                                <a:lnTo>
                                  <a:pt x="2478" y="605"/>
                                </a:lnTo>
                                <a:lnTo>
                                  <a:pt x="2473" y="614"/>
                                </a:lnTo>
                                <a:lnTo>
                                  <a:pt x="2469" y="623"/>
                                </a:lnTo>
                                <a:lnTo>
                                  <a:pt x="2465" y="633"/>
                                </a:lnTo>
                                <a:lnTo>
                                  <a:pt x="2462" y="643"/>
                                </a:lnTo>
                                <a:lnTo>
                                  <a:pt x="2459" y="652"/>
                                </a:lnTo>
                                <a:lnTo>
                                  <a:pt x="2457" y="662"/>
                                </a:lnTo>
                                <a:lnTo>
                                  <a:pt x="2455" y="673"/>
                                </a:lnTo>
                                <a:lnTo>
                                  <a:pt x="2454" y="683"/>
                                </a:lnTo>
                                <a:lnTo>
                                  <a:pt x="2453" y="693"/>
                                </a:lnTo>
                                <a:lnTo>
                                  <a:pt x="2453" y="703"/>
                                </a:lnTo>
                                <a:lnTo>
                                  <a:pt x="2453" y="714"/>
                                </a:lnTo>
                                <a:lnTo>
                                  <a:pt x="2454" y="724"/>
                                </a:lnTo>
                                <a:lnTo>
                                  <a:pt x="2455" y="734"/>
                                </a:lnTo>
                                <a:lnTo>
                                  <a:pt x="2457" y="744"/>
                                </a:lnTo>
                                <a:lnTo>
                                  <a:pt x="2459" y="754"/>
                                </a:lnTo>
                                <a:lnTo>
                                  <a:pt x="2462" y="764"/>
                                </a:lnTo>
                                <a:lnTo>
                                  <a:pt x="2465" y="774"/>
                                </a:lnTo>
                                <a:lnTo>
                                  <a:pt x="2469" y="783"/>
                                </a:lnTo>
                                <a:lnTo>
                                  <a:pt x="2473" y="793"/>
                                </a:lnTo>
                                <a:lnTo>
                                  <a:pt x="2478" y="802"/>
                                </a:lnTo>
                                <a:lnTo>
                                  <a:pt x="2483" y="811"/>
                                </a:lnTo>
                                <a:lnTo>
                                  <a:pt x="2488" y="819"/>
                                </a:lnTo>
                                <a:lnTo>
                                  <a:pt x="2494" y="828"/>
                                </a:lnTo>
                                <a:lnTo>
                                  <a:pt x="2501" y="836"/>
                                </a:lnTo>
                                <a:lnTo>
                                  <a:pt x="2507" y="844"/>
                                </a:lnTo>
                                <a:lnTo>
                                  <a:pt x="2514" y="851"/>
                                </a:lnTo>
                                <a:lnTo>
                                  <a:pt x="2522" y="858"/>
                                </a:lnTo>
                                <a:lnTo>
                                  <a:pt x="2530" y="865"/>
                                </a:lnTo>
                                <a:lnTo>
                                  <a:pt x="2538" y="871"/>
                                </a:lnTo>
                                <a:lnTo>
                                  <a:pt x="2546" y="877"/>
                                </a:lnTo>
                                <a:lnTo>
                                  <a:pt x="2555" y="883"/>
                                </a:lnTo>
                                <a:lnTo>
                                  <a:pt x="2564" y="888"/>
                                </a:lnTo>
                                <a:lnTo>
                                  <a:pt x="2573" y="892"/>
                                </a:lnTo>
                                <a:lnTo>
                                  <a:pt x="2582" y="897"/>
                                </a:lnTo>
                                <a:lnTo>
                                  <a:pt x="2592" y="900"/>
                                </a:lnTo>
                                <a:lnTo>
                                  <a:pt x="2602" y="903"/>
                                </a:lnTo>
                                <a:lnTo>
                                  <a:pt x="2611" y="906"/>
                                </a:lnTo>
                                <a:lnTo>
                                  <a:pt x="2622" y="908"/>
                                </a:lnTo>
                                <a:lnTo>
                                  <a:pt x="2632" y="910"/>
                                </a:lnTo>
                                <a:lnTo>
                                  <a:pt x="2642" y="911"/>
                                </a:lnTo>
                                <a:lnTo>
                                  <a:pt x="2652" y="912"/>
                                </a:lnTo>
                                <a:lnTo>
                                  <a:pt x="2662" y="912"/>
                                </a:lnTo>
                                <a:lnTo>
                                  <a:pt x="2673" y="912"/>
                                </a:lnTo>
                                <a:lnTo>
                                  <a:pt x="2683" y="911"/>
                                </a:lnTo>
                                <a:lnTo>
                                  <a:pt x="2693" y="910"/>
                                </a:lnTo>
                                <a:lnTo>
                                  <a:pt x="2703" y="908"/>
                                </a:lnTo>
                                <a:lnTo>
                                  <a:pt x="2713" y="906"/>
                                </a:lnTo>
                                <a:lnTo>
                                  <a:pt x="2723" y="903"/>
                                </a:lnTo>
                                <a:lnTo>
                                  <a:pt x="2733" y="900"/>
                                </a:lnTo>
                                <a:lnTo>
                                  <a:pt x="2742" y="897"/>
                                </a:lnTo>
                                <a:lnTo>
                                  <a:pt x="2752" y="892"/>
                                </a:lnTo>
                                <a:lnTo>
                                  <a:pt x="2761" y="888"/>
                                </a:lnTo>
                                <a:lnTo>
                                  <a:pt x="2770" y="883"/>
                                </a:lnTo>
                                <a:lnTo>
                                  <a:pt x="2779" y="877"/>
                                </a:lnTo>
                                <a:lnTo>
                                  <a:pt x="2787" y="871"/>
                                </a:lnTo>
                                <a:lnTo>
                                  <a:pt x="2795" y="865"/>
                                </a:lnTo>
                                <a:lnTo>
                                  <a:pt x="2803" y="858"/>
                                </a:lnTo>
                                <a:lnTo>
                                  <a:pt x="2810" y="851"/>
                                </a:lnTo>
                                <a:lnTo>
                                  <a:pt x="2817" y="844"/>
                                </a:lnTo>
                                <a:lnTo>
                                  <a:pt x="2824" y="836"/>
                                </a:lnTo>
                                <a:lnTo>
                                  <a:pt x="2830" y="828"/>
                                </a:lnTo>
                                <a:lnTo>
                                  <a:pt x="2836" y="819"/>
                                </a:lnTo>
                                <a:lnTo>
                                  <a:pt x="2842" y="811"/>
                                </a:lnTo>
                                <a:lnTo>
                                  <a:pt x="2847" y="802"/>
                                </a:lnTo>
                                <a:lnTo>
                                  <a:pt x="2851" y="793"/>
                                </a:lnTo>
                                <a:lnTo>
                                  <a:pt x="2856" y="783"/>
                                </a:lnTo>
                                <a:lnTo>
                                  <a:pt x="2859" y="774"/>
                                </a:lnTo>
                                <a:lnTo>
                                  <a:pt x="2862" y="764"/>
                                </a:lnTo>
                                <a:lnTo>
                                  <a:pt x="2865" y="754"/>
                                </a:lnTo>
                                <a:lnTo>
                                  <a:pt x="2867" y="744"/>
                                </a:lnTo>
                                <a:lnTo>
                                  <a:pt x="2869" y="734"/>
                                </a:lnTo>
                                <a:lnTo>
                                  <a:pt x="2870" y="724"/>
                                </a:lnTo>
                                <a:lnTo>
                                  <a:pt x="2871" y="714"/>
                                </a:lnTo>
                                <a:lnTo>
                                  <a:pt x="2871" y="703"/>
                                </a:lnTo>
                                <a:close/>
                                <a:moveTo>
                                  <a:pt x="2871" y="209"/>
                                </a:moveTo>
                                <a:lnTo>
                                  <a:pt x="2871" y="199"/>
                                </a:lnTo>
                                <a:lnTo>
                                  <a:pt x="2870" y="188"/>
                                </a:lnTo>
                                <a:lnTo>
                                  <a:pt x="2869" y="178"/>
                                </a:lnTo>
                                <a:lnTo>
                                  <a:pt x="2867" y="168"/>
                                </a:lnTo>
                                <a:lnTo>
                                  <a:pt x="2865" y="158"/>
                                </a:lnTo>
                                <a:lnTo>
                                  <a:pt x="2862" y="148"/>
                                </a:lnTo>
                                <a:lnTo>
                                  <a:pt x="2859" y="138"/>
                                </a:lnTo>
                                <a:lnTo>
                                  <a:pt x="2856" y="129"/>
                                </a:lnTo>
                                <a:lnTo>
                                  <a:pt x="2851" y="119"/>
                                </a:lnTo>
                                <a:lnTo>
                                  <a:pt x="2847" y="110"/>
                                </a:lnTo>
                                <a:lnTo>
                                  <a:pt x="2842" y="101"/>
                                </a:lnTo>
                                <a:lnTo>
                                  <a:pt x="2836" y="93"/>
                                </a:lnTo>
                                <a:lnTo>
                                  <a:pt x="2830" y="84"/>
                                </a:lnTo>
                                <a:lnTo>
                                  <a:pt x="2824" y="76"/>
                                </a:lnTo>
                                <a:lnTo>
                                  <a:pt x="2817" y="68"/>
                                </a:lnTo>
                                <a:lnTo>
                                  <a:pt x="2810" y="61"/>
                                </a:lnTo>
                                <a:lnTo>
                                  <a:pt x="2803" y="54"/>
                                </a:lnTo>
                                <a:lnTo>
                                  <a:pt x="2795" y="47"/>
                                </a:lnTo>
                                <a:lnTo>
                                  <a:pt x="2787" y="41"/>
                                </a:lnTo>
                                <a:lnTo>
                                  <a:pt x="2779" y="35"/>
                                </a:lnTo>
                                <a:lnTo>
                                  <a:pt x="2770" y="29"/>
                                </a:lnTo>
                                <a:lnTo>
                                  <a:pt x="2761" y="24"/>
                                </a:lnTo>
                                <a:lnTo>
                                  <a:pt x="2752" y="20"/>
                                </a:lnTo>
                                <a:lnTo>
                                  <a:pt x="2742" y="16"/>
                                </a:lnTo>
                                <a:lnTo>
                                  <a:pt x="2733" y="12"/>
                                </a:lnTo>
                                <a:lnTo>
                                  <a:pt x="2723" y="9"/>
                                </a:lnTo>
                                <a:lnTo>
                                  <a:pt x="2713" y="6"/>
                                </a:lnTo>
                                <a:lnTo>
                                  <a:pt x="2703" y="4"/>
                                </a:lnTo>
                                <a:lnTo>
                                  <a:pt x="2693" y="2"/>
                                </a:lnTo>
                                <a:lnTo>
                                  <a:pt x="2683" y="1"/>
                                </a:lnTo>
                                <a:lnTo>
                                  <a:pt x="2673" y="0"/>
                                </a:lnTo>
                                <a:lnTo>
                                  <a:pt x="2662" y="0"/>
                                </a:lnTo>
                                <a:lnTo>
                                  <a:pt x="2652" y="0"/>
                                </a:lnTo>
                                <a:lnTo>
                                  <a:pt x="2642" y="1"/>
                                </a:lnTo>
                                <a:lnTo>
                                  <a:pt x="2632" y="2"/>
                                </a:lnTo>
                                <a:lnTo>
                                  <a:pt x="2622" y="4"/>
                                </a:lnTo>
                                <a:lnTo>
                                  <a:pt x="2611" y="6"/>
                                </a:lnTo>
                                <a:lnTo>
                                  <a:pt x="2602" y="9"/>
                                </a:lnTo>
                                <a:lnTo>
                                  <a:pt x="2592" y="12"/>
                                </a:lnTo>
                                <a:lnTo>
                                  <a:pt x="2582" y="16"/>
                                </a:lnTo>
                                <a:lnTo>
                                  <a:pt x="2573" y="20"/>
                                </a:lnTo>
                                <a:lnTo>
                                  <a:pt x="2564" y="24"/>
                                </a:lnTo>
                                <a:lnTo>
                                  <a:pt x="2555" y="29"/>
                                </a:lnTo>
                                <a:lnTo>
                                  <a:pt x="2546" y="35"/>
                                </a:lnTo>
                                <a:lnTo>
                                  <a:pt x="2538" y="41"/>
                                </a:lnTo>
                                <a:lnTo>
                                  <a:pt x="2530" y="47"/>
                                </a:lnTo>
                                <a:lnTo>
                                  <a:pt x="2522" y="54"/>
                                </a:lnTo>
                                <a:lnTo>
                                  <a:pt x="2514" y="61"/>
                                </a:lnTo>
                                <a:lnTo>
                                  <a:pt x="2507" y="68"/>
                                </a:lnTo>
                                <a:lnTo>
                                  <a:pt x="2501" y="76"/>
                                </a:lnTo>
                                <a:lnTo>
                                  <a:pt x="2494" y="84"/>
                                </a:lnTo>
                                <a:lnTo>
                                  <a:pt x="2488" y="93"/>
                                </a:lnTo>
                                <a:lnTo>
                                  <a:pt x="2483" y="101"/>
                                </a:lnTo>
                                <a:lnTo>
                                  <a:pt x="2478" y="110"/>
                                </a:lnTo>
                                <a:lnTo>
                                  <a:pt x="2473" y="119"/>
                                </a:lnTo>
                                <a:lnTo>
                                  <a:pt x="2469" y="129"/>
                                </a:lnTo>
                                <a:lnTo>
                                  <a:pt x="2465" y="138"/>
                                </a:lnTo>
                                <a:lnTo>
                                  <a:pt x="2462" y="148"/>
                                </a:lnTo>
                                <a:lnTo>
                                  <a:pt x="2459" y="158"/>
                                </a:lnTo>
                                <a:lnTo>
                                  <a:pt x="2457" y="168"/>
                                </a:lnTo>
                                <a:lnTo>
                                  <a:pt x="2455" y="178"/>
                                </a:lnTo>
                                <a:lnTo>
                                  <a:pt x="2454" y="188"/>
                                </a:lnTo>
                                <a:lnTo>
                                  <a:pt x="2453" y="199"/>
                                </a:lnTo>
                                <a:lnTo>
                                  <a:pt x="2453" y="209"/>
                                </a:lnTo>
                                <a:lnTo>
                                  <a:pt x="2453" y="219"/>
                                </a:lnTo>
                                <a:lnTo>
                                  <a:pt x="2454" y="229"/>
                                </a:lnTo>
                                <a:lnTo>
                                  <a:pt x="2455" y="240"/>
                                </a:lnTo>
                                <a:lnTo>
                                  <a:pt x="2457" y="250"/>
                                </a:lnTo>
                                <a:lnTo>
                                  <a:pt x="2459" y="260"/>
                                </a:lnTo>
                                <a:lnTo>
                                  <a:pt x="2462" y="270"/>
                                </a:lnTo>
                                <a:lnTo>
                                  <a:pt x="2465" y="279"/>
                                </a:lnTo>
                                <a:lnTo>
                                  <a:pt x="2469" y="289"/>
                                </a:lnTo>
                                <a:lnTo>
                                  <a:pt x="2473" y="298"/>
                                </a:lnTo>
                                <a:lnTo>
                                  <a:pt x="2478" y="307"/>
                                </a:lnTo>
                                <a:lnTo>
                                  <a:pt x="2483" y="316"/>
                                </a:lnTo>
                                <a:lnTo>
                                  <a:pt x="2488" y="325"/>
                                </a:lnTo>
                                <a:lnTo>
                                  <a:pt x="2494" y="333"/>
                                </a:lnTo>
                                <a:lnTo>
                                  <a:pt x="2501" y="342"/>
                                </a:lnTo>
                                <a:lnTo>
                                  <a:pt x="2507" y="349"/>
                                </a:lnTo>
                                <a:lnTo>
                                  <a:pt x="2514" y="357"/>
                                </a:lnTo>
                                <a:lnTo>
                                  <a:pt x="2522" y="364"/>
                                </a:lnTo>
                                <a:lnTo>
                                  <a:pt x="2530" y="371"/>
                                </a:lnTo>
                                <a:lnTo>
                                  <a:pt x="2538" y="377"/>
                                </a:lnTo>
                                <a:lnTo>
                                  <a:pt x="2546" y="383"/>
                                </a:lnTo>
                                <a:lnTo>
                                  <a:pt x="2555" y="388"/>
                                </a:lnTo>
                                <a:lnTo>
                                  <a:pt x="2564" y="393"/>
                                </a:lnTo>
                                <a:lnTo>
                                  <a:pt x="2573" y="398"/>
                                </a:lnTo>
                                <a:lnTo>
                                  <a:pt x="2582" y="402"/>
                                </a:lnTo>
                                <a:lnTo>
                                  <a:pt x="2592" y="406"/>
                                </a:lnTo>
                                <a:lnTo>
                                  <a:pt x="2602" y="409"/>
                                </a:lnTo>
                                <a:lnTo>
                                  <a:pt x="2611" y="412"/>
                                </a:lnTo>
                                <a:lnTo>
                                  <a:pt x="2622" y="414"/>
                                </a:lnTo>
                                <a:lnTo>
                                  <a:pt x="2632" y="416"/>
                                </a:lnTo>
                                <a:lnTo>
                                  <a:pt x="2642" y="417"/>
                                </a:lnTo>
                                <a:lnTo>
                                  <a:pt x="2652" y="418"/>
                                </a:lnTo>
                                <a:lnTo>
                                  <a:pt x="2662" y="418"/>
                                </a:lnTo>
                                <a:lnTo>
                                  <a:pt x="2673" y="418"/>
                                </a:lnTo>
                                <a:lnTo>
                                  <a:pt x="2683" y="417"/>
                                </a:lnTo>
                                <a:lnTo>
                                  <a:pt x="2693" y="416"/>
                                </a:lnTo>
                                <a:lnTo>
                                  <a:pt x="2703" y="414"/>
                                </a:lnTo>
                                <a:lnTo>
                                  <a:pt x="2713" y="412"/>
                                </a:lnTo>
                                <a:lnTo>
                                  <a:pt x="2723" y="409"/>
                                </a:lnTo>
                                <a:lnTo>
                                  <a:pt x="2733" y="406"/>
                                </a:lnTo>
                                <a:lnTo>
                                  <a:pt x="2742" y="402"/>
                                </a:lnTo>
                                <a:lnTo>
                                  <a:pt x="2752" y="398"/>
                                </a:lnTo>
                                <a:lnTo>
                                  <a:pt x="2761" y="393"/>
                                </a:lnTo>
                                <a:lnTo>
                                  <a:pt x="2770" y="388"/>
                                </a:lnTo>
                                <a:lnTo>
                                  <a:pt x="2779" y="383"/>
                                </a:lnTo>
                                <a:lnTo>
                                  <a:pt x="2787" y="377"/>
                                </a:lnTo>
                                <a:lnTo>
                                  <a:pt x="2795" y="371"/>
                                </a:lnTo>
                                <a:lnTo>
                                  <a:pt x="2803" y="364"/>
                                </a:lnTo>
                                <a:lnTo>
                                  <a:pt x="2810" y="357"/>
                                </a:lnTo>
                                <a:lnTo>
                                  <a:pt x="2817" y="349"/>
                                </a:lnTo>
                                <a:lnTo>
                                  <a:pt x="2824" y="342"/>
                                </a:lnTo>
                                <a:lnTo>
                                  <a:pt x="2830" y="333"/>
                                </a:lnTo>
                                <a:lnTo>
                                  <a:pt x="2836" y="325"/>
                                </a:lnTo>
                                <a:lnTo>
                                  <a:pt x="2842" y="316"/>
                                </a:lnTo>
                                <a:lnTo>
                                  <a:pt x="2847" y="307"/>
                                </a:lnTo>
                                <a:lnTo>
                                  <a:pt x="2851" y="298"/>
                                </a:lnTo>
                                <a:lnTo>
                                  <a:pt x="2856" y="289"/>
                                </a:lnTo>
                                <a:lnTo>
                                  <a:pt x="2859" y="279"/>
                                </a:lnTo>
                                <a:lnTo>
                                  <a:pt x="2862" y="270"/>
                                </a:lnTo>
                                <a:lnTo>
                                  <a:pt x="2865" y="260"/>
                                </a:lnTo>
                                <a:lnTo>
                                  <a:pt x="2867" y="250"/>
                                </a:lnTo>
                                <a:lnTo>
                                  <a:pt x="2869" y="240"/>
                                </a:lnTo>
                                <a:lnTo>
                                  <a:pt x="2870" y="229"/>
                                </a:lnTo>
                                <a:lnTo>
                                  <a:pt x="2871" y="219"/>
                                </a:lnTo>
                                <a:lnTo>
                                  <a:pt x="2871" y="209"/>
                                </a:lnTo>
                                <a:close/>
                                <a:moveTo>
                                  <a:pt x="3347" y="703"/>
                                </a:moveTo>
                                <a:lnTo>
                                  <a:pt x="3347" y="693"/>
                                </a:lnTo>
                                <a:lnTo>
                                  <a:pt x="3346" y="683"/>
                                </a:lnTo>
                                <a:lnTo>
                                  <a:pt x="3345" y="673"/>
                                </a:lnTo>
                                <a:lnTo>
                                  <a:pt x="3343" y="662"/>
                                </a:lnTo>
                                <a:lnTo>
                                  <a:pt x="3341" y="652"/>
                                </a:lnTo>
                                <a:lnTo>
                                  <a:pt x="3338" y="643"/>
                                </a:lnTo>
                                <a:lnTo>
                                  <a:pt x="3335" y="633"/>
                                </a:lnTo>
                                <a:lnTo>
                                  <a:pt x="3331" y="623"/>
                                </a:lnTo>
                                <a:lnTo>
                                  <a:pt x="3327" y="614"/>
                                </a:lnTo>
                                <a:lnTo>
                                  <a:pt x="3322" y="605"/>
                                </a:lnTo>
                                <a:lnTo>
                                  <a:pt x="3317" y="596"/>
                                </a:lnTo>
                                <a:lnTo>
                                  <a:pt x="3312" y="587"/>
                                </a:lnTo>
                                <a:lnTo>
                                  <a:pt x="3306" y="579"/>
                                </a:lnTo>
                                <a:lnTo>
                                  <a:pt x="3299" y="571"/>
                                </a:lnTo>
                                <a:lnTo>
                                  <a:pt x="3293" y="563"/>
                                </a:lnTo>
                                <a:lnTo>
                                  <a:pt x="3286" y="555"/>
                                </a:lnTo>
                                <a:lnTo>
                                  <a:pt x="3278" y="548"/>
                                </a:lnTo>
                                <a:lnTo>
                                  <a:pt x="3270" y="542"/>
                                </a:lnTo>
                                <a:lnTo>
                                  <a:pt x="3262" y="535"/>
                                </a:lnTo>
                                <a:lnTo>
                                  <a:pt x="3254" y="529"/>
                                </a:lnTo>
                                <a:lnTo>
                                  <a:pt x="3245" y="524"/>
                                </a:lnTo>
                                <a:lnTo>
                                  <a:pt x="3236" y="519"/>
                                </a:lnTo>
                                <a:lnTo>
                                  <a:pt x="3227" y="514"/>
                                </a:lnTo>
                                <a:lnTo>
                                  <a:pt x="3218" y="510"/>
                                </a:lnTo>
                                <a:lnTo>
                                  <a:pt x="3208" y="506"/>
                                </a:lnTo>
                                <a:lnTo>
                                  <a:pt x="3198" y="503"/>
                                </a:lnTo>
                                <a:lnTo>
                                  <a:pt x="3189" y="500"/>
                                </a:lnTo>
                                <a:lnTo>
                                  <a:pt x="3179" y="498"/>
                                </a:lnTo>
                                <a:lnTo>
                                  <a:pt x="3168" y="496"/>
                                </a:lnTo>
                                <a:lnTo>
                                  <a:pt x="3158" y="495"/>
                                </a:lnTo>
                                <a:lnTo>
                                  <a:pt x="3148" y="494"/>
                                </a:lnTo>
                                <a:lnTo>
                                  <a:pt x="3138" y="494"/>
                                </a:lnTo>
                                <a:lnTo>
                                  <a:pt x="3127" y="494"/>
                                </a:lnTo>
                                <a:lnTo>
                                  <a:pt x="3117" y="495"/>
                                </a:lnTo>
                                <a:lnTo>
                                  <a:pt x="3107" y="496"/>
                                </a:lnTo>
                                <a:lnTo>
                                  <a:pt x="3097" y="498"/>
                                </a:lnTo>
                                <a:lnTo>
                                  <a:pt x="3087" y="500"/>
                                </a:lnTo>
                                <a:lnTo>
                                  <a:pt x="3077" y="503"/>
                                </a:lnTo>
                                <a:lnTo>
                                  <a:pt x="3067" y="506"/>
                                </a:lnTo>
                                <a:lnTo>
                                  <a:pt x="3058" y="510"/>
                                </a:lnTo>
                                <a:lnTo>
                                  <a:pt x="3048" y="514"/>
                                </a:lnTo>
                                <a:lnTo>
                                  <a:pt x="3039" y="519"/>
                                </a:lnTo>
                                <a:lnTo>
                                  <a:pt x="3030" y="524"/>
                                </a:lnTo>
                                <a:lnTo>
                                  <a:pt x="3021" y="529"/>
                                </a:lnTo>
                                <a:lnTo>
                                  <a:pt x="3013" y="535"/>
                                </a:lnTo>
                                <a:lnTo>
                                  <a:pt x="3005" y="542"/>
                                </a:lnTo>
                                <a:lnTo>
                                  <a:pt x="2997" y="548"/>
                                </a:lnTo>
                                <a:lnTo>
                                  <a:pt x="2990" y="555"/>
                                </a:lnTo>
                                <a:lnTo>
                                  <a:pt x="2983" y="563"/>
                                </a:lnTo>
                                <a:lnTo>
                                  <a:pt x="2976" y="571"/>
                                </a:lnTo>
                                <a:lnTo>
                                  <a:pt x="2970" y="579"/>
                                </a:lnTo>
                                <a:lnTo>
                                  <a:pt x="2964" y="587"/>
                                </a:lnTo>
                                <a:lnTo>
                                  <a:pt x="2958" y="596"/>
                                </a:lnTo>
                                <a:lnTo>
                                  <a:pt x="2953" y="605"/>
                                </a:lnTo>
                                <a:lnTo>
                                  <a:pt x="2949" y="614"/>
                                </a:lnTo>
                                <a:lnTo>
                                  <a:pt x="2944" y="623"/>
                                </a:lnTo>
                                <a:lnTo>
                                  <a:pt x="2941" y="633"/>
                                </a:lnTo>
                                <a:lnTo>
                                  <a:pt x="2938" y="643"/>
                                </a:lnTo>
                                <a:lnTo>
                                  <a:pt x="2935" y="652"/>
                                </a:lnTo>
                                <a:lnTo>
                                  <a:pt x="2933" y="662"/>
                                </a:lnTo>
                                <a:lnTo>
                                  <a:pt x="2931" y="673"/>
                                </a:lnTo>
                                <a:lnTo>
                                  <a:pt x="2930" y="683"/>
                                </a:lnTo>
                                <a:lnTo>
                                  <a:pt x="2929" y="693"/>
                                </a:lnTo>
                                <a:lnTo>
                                  <a:pt x="2929" y="703"/>
                                </a:lnTo>
                                <a:lnTo>
                                  <a:pt x="2929" y="714"/>
                                </a:lnTo>
                                <a:lnTo>
                                  <a:pt x="2930" y="724"/>
                                </a:lnTo>
                                <a:lnTo>
                                  <a:pt x="2931" y="734"/>
                                </a:lnTo>
                                <a:lnTo>
                                  <a:pt x="2933" y="744"/>
                                </a:lnTo>
                                <a:lnTo>
                                  <a:pt x="2935" y="754"/>
                                </a:lnTo>
                                <a:lnTo>
                                  <a:pt x="2938" y="764"/>
                                </a:lnTo>
                                <a:lnTo>
                                  <a:pt x="2941" y="774"/>
                                </a:lnTo>
                                <a:lnTo>
                                  <a:pt x="2944" y="783"/>
                                </a:lnTo>
                                <a:lnTo>
                                  <a:pt x="2949" y="793"/>
                                </a:lnTo>
                                <a:lnTo>
                                  <a:pt x="2953" y="802"/>
                                </a:lnTo>
                                <a:lnTo>
                                  <a:pt x="2958" y="811"/>
                                </a:lnTo>
                                <a:lnTo>
                                  <a:pt x="2964" y="819"/>
                                </a:lnTo>
                                <a:lnTo>
                                  <a:pt x="2970" y="828"/>
                                </a:lnTo>
                                <a:lnTo>
                                  <a:pt x="2976" y="836"/>
                                </a:lnTo>
                                <a:lnTo>
                                  <a:pt x="2983" y="844"/>
                                </a:lnTo>
                                <a:lnTo>
                                  <a:pt x="2990" y="851"/>
                                </a:lnTo>
                                <a:lnTo>
                                  <a:pt x="2997" y="858"/>
                                </a:lnTo>
                                <a:lnTo>
                                  <a:pt x="3005" y="865"/>
                                </a:lnTo>
                                <a:lnTo>
                                  <a:pt x="3013" y="871"/>
                                </a:lnTo>
                                <a:lnTo>
                                  <a:pt x="3021" y="877"/>
                                </a:lnTo>
                                <a:lnTo>
                                  <a:pt x="3030" y="883"/>
                                </a:lnTo>
                                <a:lnTo>
                                  <a:pt x="3039" y="888"/>
                                </a:lnTo>
                                <a:lnTo>
                                  <a:pt x="3048" y="892"/>
                                </a:lnTo>
                                <a:lnTo>
                                  <a:pt x="3058" y="897"/>
                                </a:lnTo>
                                <a:lnTo>
                                  <a:pt x="3067" y="900"/>
                                </a:lnTo>
                                <a:lnTo>
                                  <a:pt x="3077" y="903"/>
                                </a:lnTo>
                                <a:lnTo>
                                  <a:pt x="3087" y="906"/>
                                </a:lnTo>
                                <a:lnTo>
                                  <a:pt x="3097" y="908"/>
                                </a:lnTo>
                                <a:lnTo>
                                  <a:pt x="3107" y="910"/>
                                </a:lnTo>
                                <a:lnTo>
                                  <a:pt x="3117" y="911"/>
                                </a:lnTo>
                                <a:lnTo>
                                  <a:pt x="3127" y="912"/>
                                </a:lnTo>
                                <a:lnTo>
                                  <a:pt x="3138" y="912"/>
                                </a:lnTo>
                                <a:lnTo>
                                  <a:pt x="3148" y="912"/>
                                </a:lnTo>
                                <a:lnTo>
                                  <a:pt x="3158" y="911"/>
                                </a:lnTo>
                                <a:lnTo>
                                  <a:pt x="3168" y="910"/>
                                </a:lnTo>
                                <a:lnTo>
                                  <a:pt x="3179" y="908"/>
                                </a:lnTo>
                                <a:lnTo>
                                  <a:pt x="3189" y="906"/>
                                </a:lnTo>
                                <a:lnTo>
                                  <a:pt x="3198" y="903"/>
                                </a:lnTo>
                                <a:lnTo>
                                  <a:pt x="3208" y="900"/>
                                </a:lnTo>
                                <a:lnTo>
                                  <a:pt x="3218" y="897"/>
                                </a:lnTo>
                                <a:lnTo>
                                  <a:pt x="3227" y="892"/>
                                </a:lnTo>
                                <a:lnTo>
                                  <a:pt x="3236" y="888"/>
                                </a:lnTo>
                                <a:lnTo>
                                  <a:pt x="3245" y="883"/>
                                </a:lnTo>
                                <a:lnTo>
                                  <a:pt x="3254" y="877"/>
                                </a:lnTo>
                                <a:lnTo>
                                  <a:pt x="3262" y="871"/>
                                </a:lnTo>
                                <a:lnTo>
                                  <a:pt x="3270" y="865"/>
                                </a:lnTo>
                                <a:lnTo>
                                  <a:pt x="3278" y="858"/>
                                </a:lnTo>
                                <a:lnTo>
                                  <a:pt x="3286" y="851"/>
                                </a:lnTo>
                                <a:lnTo>
                                  <a:pt x="3293" y="844"/>
                                </a:lnTo>
                                <a:lnTo>
                                  <a:pt x="3299" y="836"/>
                                </a:lnTo>
                                <a:lnTo>
                                  <a:pt x="3306" y="828"/>
                                </a:lnTo>
                                <a:lnTo>
                                  <a:pt x="3312" y="819"/>
                                </a:lnTo>
                                <a:lnTo>
                                  <a:pt x="3317" y="811"/>
                                </a:lnTo>
                                <a:lnTo>
                                  <a:pt x="3322" y="802"/>
                                </a:lnTo>
                                <a:lnTo>
                                  <a:pt x="3327" y="793"/>
                                </a:lnTo>
                                <a:lnTo>
                                  <a:pt x="3331" y="783"/>
                                </a:lnTo>
                                <a:lnTo>
                                  <a:pt x="3335" y="774"/>
                                </a:lnTo>
                                <a:lnTo>
                                  <a:pt x="3338" y="764"/>
                                </a:lnTo>
                                <a:lnTo>
                                  <a:pt x="3341" y="754"/>
                                </a:lnTo>
                                <a:lnTo>
                                  <a:pt x="3343" y="744"/>
                                </a:lnTo>
                                <a:lnTo>
                                  <a:pt x="3345" y="734"/>
                                </a:lnTo>
                                <a:lnTo>
                                  <a:pt x="3346" y="724"/>
                                </a:lnTo>
                                <a:lnTo>
                                  <a:pt x="3347" y="714"/>
                                </a:lnTo>
                                <a:lnTo>
                                  <a:pt x="3347" y="703"/>
                                </a:lnTo>
                                <a:close/>
                                <a:moveTo>
                                  <a:pt x="3347" y="209"/>
                                </a:moveTo>
                                <a:lnTo>
                                  <a:pt x="3347" y="199"/>
                                </a:lnTo>
                                <a:lnTo>
                                  <a:pt x="3346" y="188"/>
                                </a:lnTo>
                                <a:lnTo>
                                  <a:pt x="3345" y="178"/>
                                </a:lnTo>
                                <a:lnTo>
                                  <a:pt x="3343" y="168"/>
                                </a:lnTo>
                                <a:lnTo>
                                  <a:pt x="3341" y="158"/>
                                </a:lnTo>
                                <a:lnTo>
                                  <a:pt x="3338" y="148"/>
                                </a:lnTo>
                                <a:lnTo>
                                  <a:pt x="3335" y="138"/>
                                </a:lnTo>
                                <a:lnTo>
                                  <a:pt x="3331" y="129"/>
                                </a:lnTo>
                                <a:lnTo>
                                  <a:pt x="3327" y="119"/>
                                </a:lnTo>
                                <a:lnTo>
                                  <a:pt x="3322" y="110"/>
                                </a:lnTo>
                                <a:lnTo>
                                  <a:pt x="3317" y="101"/>
                                </a:lnTo>
                                <a:lnTo>
                                  <a:pt x="3312" y="93"/>
                                </a:lnTo>
                                <a:lnTo>
                                  <a:pt x="3306" y="84"/>
                                </a:lnTo>
                                <a:lnTo>
                                  <a:pt x="3299" y="76"/>
                                </a:lnTo>
                                <a:lnTo>
                                  <a:pt x="3293" y="68"/>
                                </a:lnTo>
                                <a:lnTo>
                                  <a:pt x="3286" y="61"/>
                                </a:lnTo>
                                <a:lnTo>
                                  <a:pt x="3278" y="54"/>
                                </a:lnTo>
                                <a:lnTo>
                                  <a:pt x="3270" y="47"/>
                                </a:lnTo>
                                <a:lnTo>
                                  <a:pt x="3262" y="41"/>
                                </a:lnTo>
                                <a:lnTo>
                                  <a:pt x="3254" y="35"/>
                                </a:lnTo>
                                <a:lnTo>
                                  <a:pt x="3245" y="29"/>
                                </a:lnTo>
                                <a:lnTo>
                                  <a:pt x="3236" y="24"/>
                                </a:lnTo>
                                <a:lnTo>
                                  <a:pt x="3227" y="20"/>
                                </a:lnTo>
                                <a:lnTo>
                                  <a:pt x="3218" y="16"/>
                                </a:lnTo>
                                <a:lnTo>
                                  <a:pt x="3208" y="12"/>
                                </a:lnTo>
                                <a:lnTo>
                                  <a:pt x="3198" y="9"/>
                                </a:lnTo>
                                <a:lnTo>
                                  <a:pt x="3189" y="6"/>
                                </a:lnTo>
                                <a:lnTo>
                                  <a:pt x="3179" y="4"/>
                                </a:lnTo>
                                <a:lnTo>
                                  <a:pt x="3168" y="2"/>
                                </a:lnTo>
                                <a:lnTo>
                                  <a:pt x="3158" y="1"/>
                                </a:lnTo>
                                <a:lnTo>
                                  <a:pt x="3148" y="0"/>
                                </a:lnTo>
                                <a:lnTo>
                                  <a:pt x="3138" y="0"/>
                                </a:lnTo>
                                <a:lnTo>
                                  <a:pt x="3127" y="0"/>
                                </a:lnTo>
                                <a:lnTo>
                                  <a:pt x="3117" y="1"/>
                                </a:lnTo>
                                <a:lnTo>
                                  <a:pt x="3107" y="2"/>
                                </a:lnTo>
                                <a:lnTo>
                                  <a:pt x="3097" y="4"/>
                                </a:lnTo>
                                <a:lnTo>
                                  <a:pt x="3087" y="6"/>
                                </a:lnTo>
                                <a:lnTo>
                                  <a:pt x="3077" y="9"/>
                                </a:lnTo>
                                <a:lnTo>
                                  <a:pt x="3067" y="12"/>
                                </a:lnTo>
                                <a:lnTo>
                                  <a:pt x="3058" y="16"/>
                                </a:lnTo>
                                <a:lnTo>
                                  <a:pt x="3048" y="20"/>
                                </a:lnTo>
                                <a:lnTo>
                                  <a:pt x="3039" y="24"/>
                                </a:lnTo>
                                <a:lnTo>
                                  <a:pt x="3030" y="29"/>
                                </a:lnTo>
                                <a:lnTo>
                                  <a:pt x="3021" y="35"/>
                                </a:lnTo>
                                <a:lnTo>
                                  <a:pt x="3013" y="41"/>
                                </a:lnTo>
                                <a:lnTo>
                                  <a:pt x="3005" y="47"/>
                                </a:lnTo>
                                <a:lnTo>
                                  <a:pt x="2997" y="54"/>
                                </a:lnTo>
                                <a:lnTo>
                                  <a:pt x="2990" y="61"/>
                                </a:lnTo>
                                <a:lnTo>
                                  <a:pt x="2983" y="68"/>
                                </a:lnTo>
                                <a:lnTo>
                                  <a:pt x="2976" y="76"/>
                                </a:lnTo>
                                <a:lnTo>
                                  <a:pt x="2970" y="84"/>
                                </a:lnTo>
                                <a:lnTo>
                                  <a:pt x="2964" y="93"/>
                                </a:lnTo>
                                <a:lnTo>
                                  <a:pt x="2958" y="101"/>
                                </a:lnTo>
                                <a:lnTo>
                                  <a:pt x="2953" y="110"/>
                                </a:lnTo>
                                <a:lnTo>
                                  <a:pt x="2949" y="119"/>
                                </a:lnTo>
                                <a:lnTo>
                                  <a:pt x="2944" y="129"/>
                                </a:lnTo>
                                <a:lnTo>
                                  <a:pt x="2941" y="138"/>
                                </a:lnTo>
                                <a:lnTo>
                                  <a:pt x="2938" y="148"/>
                                </a:lnTo>
                                <a:lnTo>
                                  <a:pt x="2935" y="158"/>
                                </a:lnTo>
                                <a:lnTo>
                                  <a:pt x="2933" y="168"/>
                                </a:lnTo>
                                <a:lnTo>
                                  <a:pt x="2931" y="178"/>
                                </a:lnTo>
                                <a:lnTo>
                                  <a:pt x="2930" y="188"/>
                                </a:lnTo>
                                <a:lnTo>
                                  <a:pt x="2929" y="199"/>
                                </a:lnTo>
                                <a:lnTo>
                                  <a:pt x="2929" y="209"/>
                                </a:lnTo>
                                <a:lnTo>
                                  <a:pt x="2929" y="219"/>
                                </a:lnTo>
                                <a:lnTo>
                                  <a:pt x="2930" y="229"/>
                                </a:lnTo>
                                <a:lnTo>
                                  <a:pt x="2931" y="240"/>
                                </a:lnTo>
                                <a:lnTo>
                                  <a:pt x="2933" y="250"/>
                                </a:lnTo>
                                <a:lnTo>
                                  <a:pt x="2935" y="260"/>
                                </a:lnTo>
                                <a:lnTo>
                                  <a:pt x="2938" y="270"/>
                                </a:lnTo>
                                <a:lnTo>
                                  <a:pt x="2941" y="279"/>
                                </a:lnTo>
                                <a:lnTo>
                                  <a:pt x="2944" y="289"/>
                                </a:lnTo>
                                <a:lnTo>
                                  <a:pt x="2949" y="298"/>
                                </a:lnTo>
                                <a:lnTo>
                                  <a:pt x="2953" y="307"/>
                                </a:lnTo>
                                <a:lnTo>
                                  <a:pt x="2958" y="316"/>
                                </a:lnTo>
                                <a:lnTo>
                                  <a:pt x="2964" y="325"/>
                                </a:lnTo>
                                <a:lnTo>
                                  <a:pt x="2970" y="333"/>
                                </a:lnTo>
                                <a:lnTo>
                                  <a:pt x="2976" y="342"/>
                                </a:lnTo>
                                <a:lnTo>
                                  <a:pt x="2983" y="349"/>
                                </a:lnTo>
                                <a:lnTo>
                                  <a:pt x="2990" y="357"/>
                                </a:lnTo>
                                <a:lnTo>
                                  <a:pt x="2997" y="364"/>
                                </a:lnTo>
                                <a:lnTo>
                                  <a:pt x="3005" y="371"/>
                                </a:lnTo>
                                <a:lnTo>
                                  <a:pt x="3013" y="377"/>
                                </a:lnTo>
                                <a:lnTo>
                                  <a:pt x="3021" y="383"/>
                                </a:lnTo>
                                <a:lnTo>
                                  <a:pt x="3030" y="388"/>
                                </a:lnTo>
                                <a:lnTo>
                                  <a:pt x="3039" y="393"/>
                                </a:lnTo>
                                <a:lnTo>
                                  <a:pt x="3048" y="398"/>
                                </a:lnTo>
                                <a:lnTo>
                                  <a:pt x="3058" y="402"/>
                                </a:lnTo>
                                <a:lnTo>
                                  <a:pt x="3067" y="406"/>
                                </a:lnTo>
                                <a:lnTo>
                                  <a:pt x="3077" y="409"/>
                                </a:lnTo>
                                <a:lnTo>
                                  <a:pt x="3087" y="412"/>
                                </a:lnTo>
                                <a:lnTo>
                                  <a:pt x="3097" y="414"/>
                                </a:lnTo>
                                <a:lnTo>
                                  <a:pt x="3107" y="416"/>
                                </a:lnTo>
                                <a:lnTo>
                                  <a:pt x="3117" y="417"/>
                                </a:lnTo>
                                <a:lnTo>
                                  <a:pt x="3127" y="418"/>
                                </a:lnTo>
                                <a:lnTo>
                                  <a:pt x="3138" y="418"/>
                                </a:lnTo>
                                <a:lnTo>
                                  <a:pt x="3148" y="418"/>
                                </a:lnTo>
                                <a:lnTo>
                                  <a:pt x="3158" y="417"/>
                                </a:lnTo>
                                <a:lnTo>
                                  <a:pt x="3168" y="416"/>
                                </a:lnTo>
                                <a:lnTo>
                                  <a:pt x="3179" y="414"/>
                                </a:lnTo>
                                <a:lnTo>
                                  <a:pt x="3189" y="412"/>
                                </a:lnTo>
                                <a:lnTo>
                                  <a:pt x="3198" y="409"/>
                                </a:lnTo>
                                <a:lnTo>
                                  <a:pt x="3208" y="406"/>
                                </a:lnTo>
                                <a:lnTo>
                                  <a:pt x="3218" y="402"/>
                                </a:lnTo>
                                <a:lnTo>
                                  <a:pt x="3227" y="398"/>
                                </a:lnTo>
                                <a:lnTo>
                                  <a:pt x="3236" y="393"/>
                                </a:lnTo>
                                <a:lnTo>
                                  <a:pt x="3245" y="388"/>
                                </a:lnTo>
                                <a:lnTo>
                                  <a:pt x="3254" y="383"/>
                                </a:lnTo>
                                <a:lnTo>
                                  <a:pt x="3262" y="377"/>
                                </a:lnTo>
                                <a:lnTo>
                                  <a:pt x="3270" y="371"/>
                                </a:lnTo>
                                <a:lnTo>
                                  <a:pt x="3278" y="364"/>
                                </a:lnTo>
                                <a:lnTo>
                                  <a:pt x="3286" y="357"/>
                                </a:lnTo>
                                <a:lnTo>
                                  <a:pt x="3293" y="349"/>
                                </a:lnTo>
                                <a:lnTo>
                                  <a:pt x="3299" y="342"/>
                                </a:lnTo>
                                <a:lnTo>
                                  <a:pt x="3306" y="333"/>
                                </a:lnTo>
                                <a:lnTo>
                                  <a:pt x="3312" y="325"/>
                                </a:lnTo>
                                <a:lnTo>
                                  <a:pt x="3317" y="316"/>
                                </a:lnTo>
                                <a:lnTo>
                                  <a:pt x="3322" y="307"/>
                                </a:lnTo>
                                <a:lnTo>
                                  <a:pt x="3327" y="298"/>
                                </a:lnTo>
                                <a:lnTo>
                                  <a:pt x="3331" y="289"/>
                                </a:lnTo>
                                <a:lnTo>
                                  <a:pt x="3335" y="279"/>
                                </a:lnTo>
                                <a:lnTo>
                                  <a:pt x="3338" y="270"/>
                                </a:lnTo>
                                <a:lnTo>
                                  <a:pt x="3341" y="260"/>
                                </a:lnTo>
                                <a:lnTo>
                                  <a:pt x="3343" y="250"/>
                                </a:lnTo>
                                <a:lnTo>
                                  <a:pt x="3345" y="240"/>
                                </a:lnTo>
                                <a:lnTo>
                                  <a:pt x="3346" y="229"/>
                                </a:lnTo>
                                <a:lnTo>
                                  <a:pt x="3347" y="219"/>
                                </a:lnTo>
                                <a:lnTo>
                                  <a:pt x="3347" y="209"/>
                                </a:lnTo>
                                <a:close/>
                                <a:moveTo>
                                  <a:pt x="3841" y="209"/>
                                </a:moveTo>
                                <a:lnTo>
                                  <a:pt x="3841" y="199"/>
                                </a:lnTo>
                                <a:lnTo>
                                  <a:pt x="3840" y="188"/>
                                </a:lnTo>
                                <a:lnTo>
                                  <a:pt x="3839" y="178"/>
                                </a:lnTo>
                                <a:lnTo>
                                  <a:pt x="3837" y="168"/>
                                </a:lnTo>
                                <a:lnTo>
                                  <a:pt x="3835" y="158"/>
                                </a:lnTo>
                                <a:lnTo>
                                  <a:pt x="3832" y="148"/>
                                </a:lnTo>
                                <a:lnTo>
                                  <a:pt x="3829" y="138"/>
                                </a:lnTo>
                                <a:lnTo>
                                  <a:pt x="3825" y="129"/>
                                </a:lnTo>
                                <a:lnTo>
                                  <a:pt x="3821" y="119"/>
                                </a:lnTo>
                                <a:lnTo>
                                  <a:pt x="3817" y="110"/>
                                </a:lnTo>
                                <a:lnTo>
                                  <a:pt x="3812" y="101"/>
                                </a:lnTo>
                                <a:lnTo>
                                  <a:pt x="3806" y="93"/>
                                </a:lnTo>
                                <a:lnTo>
                                  <a:pt x="3800" y="84"/>
                                </a:lnTo>
                                <a:lnTo>
                                  <a:pt x="3794" y="76"/>
                                </a:lnTo>
                                <a:lnTo>
                                  <a:pt x="3787" y="68"/>
                                </a:lnTo>
                                <a:lnTo>
                                  <a:pt x="3780" y="61"/>
                                </a:lnTo>
                                <a:lnTo>
                                  <a:pt x="3773" y="54"/>
                                </a:lnTo>
                                <a:lnTo>
                                  <a:pt x="3765" y="47"/>
                                </a:lnTo>
                                <a:lnTo>
                                  <a:pt x="3757" y="41"/>
                                </a:lnTo>
                                <a:lnTo>
                                  <a:pt x="3748" y="35"/>
                                </a:lnTo>
                                <a:lnTo>
                                  <a:pt x="3740" y="29"/>
                                </a:lnTo>
                                <a:lnTo>
                                  <a:pt x="3731" y="24"/>
                                </a:lnTo>
                                <a:lnTo>
                                  <a:pt x="3722" y="20"/>
                                </a:lnTo>
                                <a:lnTo>
                                  <a:pt x="3712" y="16"/>
                                </a:lnTo>
                                <a:lnTo>
                                  <a:pt x="3703" y="12"/>
                                </a:lnTo>
                                <a:lnTo>
                                  <a:pt x="3693" y="9"/>
                                </a:lnTo>
                                <a:lnTo>
                                  <a:pt x="3683" y="6"/>
                                </a:lnTo>
                                <a:lnTo>
                                  <a:pt x="3673" y="4"/>
                                </a:lnTo>
                                <a:lnTo>
                                  <a:pt x="3663" y="2"/>
                                </a:lnTo>
                                <a:lnTo>
                                  <a:pt x="3653" y="1"/>
                                </a:lnTo>
                                <a:lnTo>
                                  <a:pt x="3642" y="0"/>
                                </a:lnTo>
                                <a:lnTo>
                                  <a:pt x="3632" y="0"/>
                                </a:lnTo>
                                <a:lnTo>
                                  <a:pt x="3622" y="0"/>
                                </a:lnTo>
                                <a:lnTo>
                                  <a:pt x="3612" y="1"/>
                                </a:lnTo>
                                <a:lnTo>
                                  <a:pt x="3601" y="2"/>
                                </a:lnTo>
                                <a:lnTo>
                                  <a:pt x="3591" y="4"/>
                                </a:lnTo>
                                <a:lnTo>
                                  <a:pt x="3581" y="6"/>
                                </a:lnTo>
                                <a:lnTo>
                                  <a:pt x="3571" y="9"/>
                                </a:lnTo>
                                <a:lnTo>
                                  <a:pt x="3562" y="12"/>
                                </a:lnTo>
                                <a:lnTo>
                                  <a:pt x="3552" y="16"/>
                                </a:lnTo>
                                <a:lnTo>
                                  <a:pt x="3543" y="20"/>
                                </a:lnTo>
                                <a:lnTo>
                                  <a:pt x="3534" y="24"/>
                                </a:lnTo>
                                <a:lnTo>
                                  <a:pt x="3525" y="29"/>
                                </a:lnTo>
                                <a:lnTo>
                                  <a:pt x="3516" y="35"/>
                                </a:lnTo>
                                <a:lnTo>
                                  <a:pt x="3507" y="41"/>
                                </a:lnTo>
                                <a:lnTo>
                                  <a:pt x="3499" y="47"/>
                                </a:lnTo>
                                <a:lnTo>
                                  <a:pt x="3492" y="54"/>
                                </a:lnTo>
                                <a:lnTo>
                                  <a:pt x="3484" y="61"/>
                                </a:lnTo>
                                <a:lnTo>
                                  <a:pt x="3477" y="68"/>
                                </a:lnTo>
                                <a:lnTo>
                                  <a:pt x="3470" y="76"/>
                                </a:lnTo>
                                <a:lnTo>
                                  <a:pt x="3464" y="84"/>
                                </a:lnTo>
                                <a:lnTo>
                                  <a:pt x="3458" y="93"/>
                                </a:lnTo>
                                <a:lnTo>
                                  <a:pt x="3453" y="101"/>
                                </a:lnTo>
                                <a:lnTo>
                                  <a:pt x="3448" y="110"/>
                                </a:lnTo>
                                <a:lnTo>
                                  <a:pt x="3443" y="119"/>
                                </a:lnTo>
                                <a:lnTo>
                                  <a:pt x="3439" y="129"/>
                                </a:lnTo>
                                <a:lnTo>
                                  <a:pt x="3435" y="138"/>
                                </a:lnTo>
                                <a:lnTo>
                                  <a:pt x="3432" y="148"/>
                                </a:lnTo>
                                <a:lnTo>
                                  <a:pt x="3429" y="158"/>
                                </a:lnTo>
                                <a:lnTo>
                                  <a:pt x="3427" y="168"/>
                                </a:lnTo>
                                <a:lnTo>
                                  <a:pt x="3425" y="178"/>
                                </a:lnTo>
                                <a:lnTo>
                                  <a:pt x="3424" y="188"/>
                                </a:lnTo>
                                <a:lnTo>
                                  <a:pt x="3423" y="199"/>
                                </a:lnTo>
                                <a:lnTo>
                                  <a:pt x="3423" y="209"/>
                                </a:lnTo>
                                <a:lnTo>
                                  <a:pt x="3423" y="219"/>
                                </a:lnTo>
                                <a:lnTo>
                                  <a:pt x="3424" y="229"/>
                                </a:lnTo>
                                <a:lnTo>
                                  <a:pt x="3425" y="240"/>
                                </a:lnTo>
                                <a:lnTo>
                                  <a:pt x="3427" y="250"/>
                                </a:lnTo>
                                <a:lnTo>
                                  <a:pt x="3429" y="260"/>
                                </a:lnTo>
                                <a:lnTo>
                                  <a:pt x="3432" y="270"/>
                                </a:lnTo>
                                <a:lnTo>
                                  <a:pt x="3435" y="279"/>
                                </a:lnTo>
                                <a:lnTo>
                                  <a:pt x="3439" y="289"/>
                                </a:lnTo>
                                <a:lnTo>
                                  <a:pt x="3443" y="298"/>
                                </a:lnTo>
                                <a:lnTo>
                                  <a:pt x="3448" y="307"/>
                                </a:lnTo>
                                <a:lnTo>
                                  <a:pt x="3453" y="316"/>
                                </a:lnTo>
                                <a:lnTo>
                                  <a:pt x="3458" y="325"/>
                                </a:lnTo>
                                <a:lnTo>
                                  <a:pt x="3464" y="333"/>
                                </a:lnTo>
                                <a:lnTo>
                                  <a:pt x="3470" y="342"/>
                                </a:lnTo>
                                <a:lnTo>
                                  <a:pt x="3477" y="349"/>
                                </a:lnTo>
                                <a:lnTo>
                                  <a:pt x="3484" y="357"/>
                                </a:lnTo>
                                <a:lnTo>
                                  <a:pt x="3492" y="364"/>
                                </a:lnTo>
                                <a:lnTo>
                                  <a:pt x="3499" y="371"/>
                                </a:lnTo>
                                <a:lnTo>
                                  <a:pt x="3507" y="377"/>
                                </a:lnTo>
                                <a:lnTo>
                                  <a:pt x="3516" y="383"/>
                                </a:lnTo>
                                <a:lnTo>
                                  <a:pt x="3525" y="388"/>
                                </a:lnTo>
                                <a:lnTo>
                                  <a:pt x="3534" y="393"/>
                                </a:lnTo>
                                <a:lnTo>
                                  <a:pt x="3543" y="398"/>
                                </a:lnTo>
                                <a:lnTo>
                                  <a:pt x="3552" y="402"/>
                                </a:lnTo>
                                <a:lnTo>
                                  <a:pt x="3562" y="406"/>
                                </a:lnTo>
                                <a:lnTo>
                                  <a:pt x="3571" y="409"/>
                                </a:lnTo>
                                <a:lnTo>
                                  <a:pt x="3581" y="412"/>
                                </a:lnTo>
                                <a:lnTo>
                                  <a:pt x="3591" y="414"/>
                                </a:lnTo>
                                <a:lnTo>
                                  <a:pt x="3601" y="416"/>
                                </a:lnTo>
                                <a:lnTo>
                                  <a:pt x="3612" y="417"/>
                                </a:lnTo>
                                <a:lnTo>
                                  <a:pt x="3622" y="418"/>
                                </a:lnTo>
                                <a:lnTo>
                                  <a:pt x="3632" y="418"/>
                                </a:lnTo>
                                <a:lnTo>
                                  <a:pt x="3642" y="418"/>
                                </a:lnTo>
                                <a:lnTo>
                                  <a:pt x="3653" y="417"/>
                                </a:lnTo>
                                <a:lnTo>
                                  <a:pt x="3663" y="416"/>
                                </a:lnTo>
                                <a:lnTo>
                                  <a:pt x="3673" y="414"/>
                                </a:lnTo>
                                <a:lnTo>
                                  <a:pt x="3683" y="412"/>
                                </a:lnTo>
                                <a:lnTo>
                                  <a:pt x="3693" y="409"/>
                                </a:lnTo>
                                <a:lnTo>
                                  <a:pt x="3703" y="406"/>
                                </a:lnTo>
                                <a:lnTo>
                                  <a:pt x="3712" y="402"/>
                                </a:lnTo>
                                <a:lnTo>
                                  <a:pt x="3722" y="398"/>
                                </a:lnTo>
                                <a:lnTo>
                                  <a:pt x="3731" y="393"/>
                                </a:lnTo>
                                <a:lnTo>
                                  <a:pt x="3740" y="388"/>
                                </a:lnTo>
                                <a:lnTo>
                                  <a:pt x="3748" y="383"/>
                                </a:lnTo>
                                <a:lnTo>
                                  <a:pt x="3757" y="377"/>
                                </a:lnTo>
                                <a:lnTo>
                                  <a:pt x="3765" y="371"/>
                                </a:lnTo>
                                <a:lnTo>
                                  <a:pt x="3773" y="364"/>
                                </a:lnTo>
                                <a:lnTo>
                                  <a:pt x="3780" y="357"/>
                                </a:lnTo>
                                <a:lnTo>
                                  <a:pt x="3787" y="349"/>
                                </a:lnTo>
                                <a:lnTo>
                                  <a:pt x="3794" y="342"/>
                                </a:lnTo>
                                <a:lnTo>
                                  <a:pt x="3800" y="333"/>
                                </a:lnTo>
                                <a:lnTo>
                                  <a:pt x="3806" y="325"/>
                                </a:lnTo>
                                <a:lnTo>
                                  <a:pt x="3812" y="316"/>
                                </a:lnTo>
                                <a:lnTo>
                                  <a:pt x="3817" y="307"/>
                                </a:lnTo>
                                <a:lnTo>
                                  <a:pt x="3821" y="298"/>
                                </a:lnTo>
                                <a:lnTo>
                                  <a:pt x="3825" y="289"/>
                                </a:lnTo>
                                <a:lnTo>
                                  <a:pt x="3829" y="279"/>
                                </a:lnTo>
                                <a:lnTo>
                                  <a:pt x="3832" y="270"/>
                                </a:lnTo>
                                <a:lnTo>
                                  <a:pt x="3835" y="260"/>
                                </a:lnTo>
                                <a:lnTo>
                                  <a:pt x="3837" y="250"/>
                                </a:lnTo>
                                <a:lnTo>
                                  <a:pt x="3839" y="240"/>
                                </a:lnTo>
                                <a:lnTo>
                                  <a:pt x="3840" y="229"/>
                                </a:lnTo>
                                <a:lnTo>
                                  <a:pt x="3841" y="219"/>
                                </a:lnTo>
                                <a:lnTo>
                                  <a:pt x="3841" y="209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FA9D00">
                              <a:alpha val="16859"/>
                            </a:srgbClr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84" name="Picture 14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8965" y="8497"/>
                            <a:ext cx="2934" cy="2956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49ADC155" id="Group 142" o:spid="_x0000_s1026" style="position:absolute;margin-left:0;margin-top:71.85pt;width:595pt;height:504.05pt;z-index:-16291328;mso-position-horizontal-relative:page;mso-position-vertical-relative:page" coordorigin=",1437" coordsize="11900,10081" o:gfxdata="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">
                <v:shape id="Freeform 151" o:spid="_x0000_s1027" style="position:absolute;left:2219;top:1440;width:6223;height:7242;visibility:visible;mso-wrap-style:square;v-text-anchor:top" coordsize="6223,72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" path="m3111,7242l,5431,,1811,3111,,6222,1811r,3620l3111,7242xe" fillcolor="#e7740a" stroked="f">
                  <v:path arrowok="t" o:connecttype="custom" o:connectlocs="3111,8682;0,6871;0,3251;3111,1440;6222,3251;6222,6871;3111,8682" o:connectangles="0,0,0,0,0,0,0"/>
                </v:shape>
                <v:shape id="Freeform 150" o:spid="_x0000_s1028" style="position:absolute;left:5331;top:4276;width:6223;height:7242;visibility:visible;mso-wrap-style:square;v-text-anchor:top" coordsize="6223,72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" path="m3111,7241l,5431,,1810,3111,,6223,1810r,3621l3111,7241xe" fillcolor="#003172" stroked="f">
                  <v:path arrowok="t" o:connecttype="custom" o:connectlocs="3111,11517;0,9707;0,6086;3111,4276;6223,6086;6223,9707;3111,11517" o:connectangles="0,0,0,0,0,0,0"/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49" o:spid="_x0000_s1029" type="#_x0000_t75" style="position:absolute;top:3328;width:11900;height:81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">
                  <v:imagedata r:id="rId10" o:title=""/>
                </v:shape>
                <v:shape id="Freeform 148" o:spid="_x0000_s1030" style="position:absolute;top:1440;width:5332;height:5118;visibility:visible;mso-wrap-style:square;v-text-anchor:top" coordsize="5332,51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" path="m,5118l,,5331,,,5118xe" fillcolor="#ffac20" stroked="f">
                  <v:path arrowok="t" o:connecttype="custom" o:connectlocs="0,6558;0,1440;5331,1440;0,6558" o:connectangles="0,0,0,0"/>
                </v:shape>
                <v:shape id="Freeform 147" o:spid="_x0000_s1031" style="position:absolute;left:8447;top:8199;width:3452;height:3313;visibility:visible;mso-wrap-style:square;v-text-anchor:top" coordsize="3452,331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" path="m3451,3313l,3313,3451,r,3313xe" fillcolor="#004aac" stroked="f">
                  <v:path arrowok="t" o:connecttype="custom" o:connectlocs="3451,11512;0,11512;3451,8199;3451,11512" o:connectangles="0,0,0,0"/>
                </v:shape>
                <v:shape id="AutoShape 146" o:spid="_x0000_s1032" style="position:absolute;left:920;top:3395;width:1389;height:1883;visibility:visible;mso-wrap-style:square;v-text-anchor:top" coordsize="1389,18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" path="m418,1674r,-11l417,1653r-1,-10l414,1633r-2,-10l409,1613r-3,-10l403,1594r-5,-10l394,1575r-5,-9l383,1557r-6,-8l371,1541r-7,-8l357,1526r-7,-7l342,1512r-8,-6l326,1500r-9,-6l308,1489r-9,-4l289,1480r-9,-3l270,1474r-10,-3l250,1469r-10,-2l230,1466r-10,-1l209,1465r-10,l189,1466r-10,1l168,1469r-10,2l149,1474r-10,3l129,1480r-9,5l111,1489r-9,5l93,1500r-8,6l77,1512r-8,7l61,1526r-7,7l48,1541r-7,8l35,1557r-5,9l25,1575r-5,9l16,1594r-4,9l9,1613r-3,10l4,1633r-2,10l1,1653,,1663r,11l,1684r1,10l2,1704r2,10l6,1725r3,9l12,1744r4,10l20,1763r5,9l30,1781r5,9l41,1798r7,8l54,1814r7,8l69,1829r8,6l85,1842r8,6l102,1853r9,5l120,1863r9,4l139,1871r10,3l158,1877r10,2l179,1881r10,1l199,1883r10,l220,1883r10,-1l240,1881r10,-2l260,1877r10,-3l280,1871r9,-4l299,1863r9,-5l317,1853r9,-5l334,1842r8,-7l350,1829r7,-7l364,1814r7,-8l377,1798r6,-8l389,1781r5,-9l398,1763r5,-9l406,1744r3,-10l412,1725r2,-11l416,1704r1,-10l418,1684r,-10xm418,1179r,-10l417,1159r-1,-10l414,1138r-2,-10l409,1119r-3,-10l403,1099r-5,-9l394,1081r-5,-9l383,1063r-6,-8l371,1047r-7,-8l357,1031r-7,-7l342,1018r-8,-7l326,1005r-9,-5l308,995r-9,-5l289,986r-9,-4l270,979r-10,-3l250,974r-10,-2l230,971r-10,-1l209,970r-10,l189,971r-10,1l168,974r-10,2l149,979r-10,3l129,986r-9,4l111,995r-9,5l93,1005r-8,6l77,1018r-8,6l61,1031r-7,8l48,1047r-7,8l35,1063r-5,9l25,1081r-5,9l16,1099r-4,10l9,1119r-3,9l4,1138r-2,11l1,1159,,1169r,10l,1190r1,10l2,1210r2,10l6,1230r3,10l12,1250r4,9l20,1269r5,9l30,1287r5,8l41,1304r7,8l54,1320r7,7l69,1334r8,7l85,1347r8,6l102,1359r9,5l120,1368r9,5l139,1376r10,3l158,1382r10,2l179,1386r10,1l199,1388r10,l220,1388r10,-1l240,1386r10,-2l260,1382r10,-3l280,1376r9,-3l299,1368r9,-4l317,1359r9,-6l334,1347r8,-6l350,1334r7,-7l364,1320r7,-8l377,1304r6,-9l389,1287r5,-9l398,1269r5,-10l406,1250r3,-10l412,1230r2,-10l416,1210r1,-10l418,1190r,-11xm418,704r,-10l417,683r-1,-10l414,663r-2,-10l409,643r-3,-10l403,624r-5,-10l394,605r-5,-9l383,588r-6,-9l371,571r-7,-8l357,556r-7,-7l342,542r-8,-6l326,530r-9,-6l308,519r-9,-4l289,511r-9,-4l270,504r-10,-3l250,499r-10,-2l230,496r-10,-1l209,495r-10,l189,496r-10,1l168,499r-10,2l149,504r-10,3l129,511r-9,4l111,519r-9,5l93,530r-8,6l77,542r-8,7l61,556r-7,7l48,571r-7,8l35,588r-5,8l25,605r-5,9l16,624r-4,9l9,643,6,653,4,663,2,673,1,683,,694r,10l,714r1,10l2,735r2,10l6,755r3,10l12,774r4,10l20,793r5,9l30,811r5,9l41,828r7,9l54,844r7,8l69,859r8,7l85,872r8,6l102,883r9,5l120,893r9,4l139,901r10,3l158,907r10,2l179,911r10,1l199,913r10,l220,913r10,-1l240,911r10,-2l260,907r10,-3l280,901r9,-4l299,893r9,-5l317,883r9,-5l334,872r8,-6l350,859r7,-7l364,844r7,-7l377,828r6,-8l389,811r5,-9l398,793r5,-9l406,774r3,-9l412,755r2,-10l416,735r1,-11l418,714r,-10xm418,209r,-10l417,189r-1,-10l414,169r-2,-10l409,149r-3,-10l403,129r-5,-9l394,111r-5,-9l383,93r-6,-8l371,77r-7,-8l357,62r-7,-8l342,48r-8,-7l326,36r-9,-6l308,25r-9,-5l289,16r-9,-3l270,9,260,7,250,4,240,3,230,1r-10,l209,,199,1r-10,l179,3,168,4,158,7r-9,2l139,13r-10,3l120,20r-9,5l102,30r-9,6l85,41r-8,7l69,54r-8,8l54,69r-6,8l41,85r-6,8l30,102r-5,9l20,120r-4,9l12,139,9,149,6,159,4,169,2,179,1,189,,199r,10l,220r1,10l2,240r2,10l6,260r3,10l12,280r4,10l20,299r5,9l30,317r5,9l41,334r7,8l54,350r7,7l69,364r8,7l85,377r8,6l102,389r9,5l120,399r9,4l139,406r10,4l158,412r10,3l179,416r10,2l199,418r10,1l220,418r10,l240,416r10,-1l260,412r10,-2l280,406r9,-3l299,399r9,-5l317,389r9,-6l334,377r8,-6l350,364r7,-7l364,350r7,-8l377,334r6,-8l389,317r5,-9l398,299r5,-9l406,280r3,-10l412,260r2,-10l416,240r1,-10l418,220r,-11xm913,1179r,-10l912,1159r-1,-10l909,1138r-2,-10l904,1119r-3,-10l897,1099r-4,-9l888,1081r-5,-9l878,1063r-6,-8l865,1047r-6,-8l852,1031r-8,-7l836,1018r-8,-7l820,1005r-9,-5l802,995r-9,-5l784,986r-10,-4l764,979r-9,-3l745,974r-11,-2l724,971r-10,-1l704,970r-11,l683,971r-10,1l663,974r-10,2l643,979r-10,3l624,986r-10,4l605,995r-9,5l587,1005r-8,6l571,1018r-8,6l556,1031r-7,8l542,1047r-6,8l530,1063r-6,9l519,1081r-4,9l510,1099r-3,10l504,1119r-3,9l499,1138r-2,11l496,1159r-1,10l495,1179r,11l496,1200r1,10l499,1220r2,10l504,1240r3,10l510,1259r5,10l519,1278r5,9l530,1295r6,9l542,1312r7,8l556,1327r7,7l571,1341r8,6l587,1353r9,6l605,1364r9,4l624,1373r9,3l643,1379r10,3l663,1384r10,2l683,1387r10,1l704,1388r10,l724,1387r10,-1l745,1384r10,-2l764,1379r10,-3l784,1373r9,-5l802,1364r9,-5l820,1353r8,-6l836,1341r8,-7l852,1327r7,-7l865,1312r7,-8l878,1295r5,-8l888,1278r5,-9l897,1259r4,-9l904,1240r3,-10l909,1220r2,-10l912,1200r1,-10l913,1179xm913,704r,-10l912,683r-1,-10l909,663r-2,-10l904,643r-3,-10l897,624r-4,-10l888,605r-5,-9l878,588r-6,-9l865,571r-6,-8l852,556r-8,-7l836,542r-8,-6l820,530r-9,-6l802,519r-9,-4l784,511r-10,-4l764,504r-9,-3l745,499r-11,-2l724,496r-10,-1l704,495r-11,l683,496r-10,1l663,499r-10,2l643,504r-10,3l624,511r-10,4l605,519r-9,5l587,530r-8,6l571,542r-8,7l556,556r-7,7l542,571r-6,8l530,588r-6,8l519,605r-4,9l510,624r-3,9l504,643r-3,10l499,663r-2,10l496,683r-1,11l495,704r,10l496,724r1,11l499,745r2,10l504,765r3,9l510,784r5,9l519,802r5,9l530,820r6,8l542,837r7,7l556,852r7,7l571,866r8,6l587,878r9,5l605,888r9,5l624,897r9,4l643,904r10,3l663,909r10,2l683,912r10,1l704,913r10,l724,912r10,-1l745,909r10,-2l764,904r10,-3l784,897r9,-4l802,888r9,-5l820,878r8,-6l836,866r8,-7l852,852r7,-8l865,837r7,-9l878,820r5,-9l888,802r5,-9l897,784r4,-10l904,765r3,-10l909,745r2,-10l912,724r1,-10l913,704xm1388,704r,-10l1387,683r-1,-10l1384,663r-2,-10l1379,643r-3,-10l1372,624r-4,-10l1364,605r-5,-9l1353,588r-6,-9l1341,571r-7,-8l1327,556r-7,-7l1312,542r-8,-6l1295,530r-8,-6l1278,519r-9,-4l1259,511r-9,-4l1240,504r-10,-3l1220,499r-10,-2l1200,496r-11,-1l1179,495r-10,l1159,496r-11,1l1138,499r-10,2l1118,504r-9,3l1099,511r-9,4l1080,519r-8,5l1063,530r-9,6l1046,542r-7,7l1031,556r-7,7l1017,571r-6,8l1005,588r-5,8l995,605r-5,9l986,624r-4,9l979,643r-3,10l974,663r-2,10l971,683r-1,11l970,704r,10l971,724r1,11l974,745r2,10l979,765r3,9l986,784r4,9l995,802r5,9l1005,820r6,8l1017,837r7,7l1031,852r8,7l1046,866r8,6l1063,878r9,5l1080,888r10,5l1099,897r10,4l1118,904r10,3l1138,909r10,2l1159,912r10,1l1179,913r10,l1200,912r10,-1l1220,909r10,-2l1240,904r10,-3l1259,897r10,-4l1278,888r9,-5l1295,878r9,-6l1312,866r8,-7l1327,852r7,-8l1341,837r6,-9l1353,820r6,-9l1364,802r4,-9l1372,784r4,-10l1379,765r3,-10l1384,745r2,-10l1387,724r1,-10l1388,704xe" fillcolor="#fa9d00" stroked="f">
                  <v:fill opacity="11051f"/>
                  <v:path arrowok="t" o:connecttype="custom" o:connectlocs="371,4936;240,4862;93,4895;6,5018;25,5167;139,5266;289,5262;398,5158;412,4523;326,4400;179,4367;48,4442;0,4585;61,4722;199,4783;342,4736;416,4605;389,3991;270,3899;120,3910;16,4019;12,4169;111,4283;260,4302;383,4215;417,3584;350,3449;209,3395;69,3449;1,3584;41,3729;168,3810;317,3784;409,3665;897,4494;793,4385;643,4374;524,4467;499,4615;579,4742;724,4782;859,4715;913,4574;865,3966;734,3892;587,3925;501,4048;519,4197;633,4296;784,4292;893,4188;1382,4048;1295,3925;1148,3892;1017,3966;970,4109;1031,4247;1169,4308;1312,4261;1386,4130" o:connectangles="0,0,0,0,0,0,0,0,0,0,0,0,0,0,0,0,0,0,0,0,0,0,0,0,0,0,0,0,0,0,0,0,0,0,0,0,0,0,0,0,0,0,0,0,0,0,0,0,0,0,0,0,0,0,0,0,0,0,0,0"/>
                </v:shape>
                <v:shape id="Picture 145" o:spid="_x0000_s1033" type="#_x0000_t75" style="position:absolute;top:1436;width:845;height:481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">
                  <v:imagedata r:id="rId11" o:title=""/>
                </v:shape>
                <v:shape id="AutoShape 144" o:spid="_x0000_s1034" style="position:absolute;left:920;top:1436;width:3842;height:2377;visibility:visible;mso-wrap-style:square;v-text-anchor:top" coordsize="3842,23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" path="m418,1673r,-10l417,1653r-1,-11l414,1632r-2,-10l409,1612r-3,-9l403,1593r-5,-9l394,1574r-5,-8l383,1557r-6,-9l371,1540r-7,-7l357,1525r-7,-7l342,1511r-8,-6l326,1499r-9,-5l308,1489r-9,-5l289,1480r-9,-4l270,1473r-10,-3l250,1468r-10,-2l230,1465r-10,-1l209,1464r-10,l189,1465r-10,1l168,1468r-10,2l149,1473r-10,3l129,1480r-9,4l111,1489r-9,5l93,1499r-8,6l77,1511r-8,7l61,1525r-7,8l48,1540r-7,8l35,1557r-5,9l25,1574r-5,10l16,1593r-4,10l9,1612r-3,10l4,1632r-2,10l1,1653,,1663r,10l,1683r1,11l2,1704r2,10l6,1724r3,10l12,1744r4,9l20,1763r5,9l30,1781r5,8l41,1798r7,8l54,1814r7,7l69,1828r8,7l85,1841r8,6l102,1852r9,6l120,1862r9,4l139,1870r10,3l158,1876r10,2l179,1880r10,1l199,1882r10,l220,1882r10,-1l240,1880r10,-2l260,1876r10,-3l280,1870r9,-4l299,1862r9,-4l317,1852r9,-5l334,1841r8,-6l350,1828r7,-7l364,1814r7,-8l377,1798r6,-9l389,1781r5,-9l398,1763r5,-10l406,1744r3,-10l412,1724r2,-10l416,1704r1,-10l418,1683r,-10xm418,1179r,-11l417,1158r-1,-10l414,1138r-2,-10l409,1118r-3,-10l403,1099r-5,-10l394,1080r-5,-9l383,1062r-6,-8l371,1046r-7,-8l357,1031r-7,-7l342,1017r-8,-6l326,1005r-9,-6l308,994r-9,-4l289,985r-9,-3l270,978r-10,-2l250,974r-10,-2l230,970r-10,l209,969r-10,1l189,970r-10,2l168,974r-10,2l149,978r-10,4l129,985r-9,5l111,994r-9,5l93,1005r-8,6l77,1017r-8,7l61,1031r-7,7l48,1046r-7,8l35,1062r-5,9l25,1080r-5,9l16,1099r-4,9l9,1118r-3,10l4,1138r-2,10l1,1158,,1168r,11l,1189r1,10l2,1209r2,10l6,1229r3,10l12,1249r4,10l20,1268r5,9l30,1286r5,9l41,1303r7,8l54,1319r7,8l69,1334r8,6l85,1347r8,6l102,1358r9,5l120,1368r9,4l139,1376r10,3l158,1382r10,2l179,1386r10,1l199,1388r10,l220,1388r10,-1l240,1386r10,-2l260,1382r10,-3l280,1376r9,-4l299,1368r9,-5l317,1358r9,-5l334,1347r8,-7l350,1334r7,-7l364,1319r7,-8l377,1303r6,-8l389,1286r5,-9l398,1268r5,-9l406,1249r3,-10l412,1229r2,-10l416,1209r1,-10l418,1189r,-10xm418,703r,-10l417,683r-1,-10l414,662r-2,-10l409,643r-3,-10l403,623r-5,-9l394,605r-5,-9l383,587r-6,-8l371,571r-7,-8l357,555r-7,-7l342,542r-8,-7l326,529r-9,-5l308,519r-9,-5l289,510r-9,-4l270,503r-10,-3l250,498r-10,-2l230,495r-10,-1l209,494r-10,l189,495r-10,1l168,498r-10,2l149,503r-10,3l129,510r-9,4l111,519r-9,5l93,529r-8,6l77,542r-8,6l61,555r-7,8l48,571r-7,8l35,587r-5,9l25,605r-5,9l16,623r-4,10l9,643r-3,9l4,662,2,673,1,683,,693r,10l,714r1,10l2,734r2,10l6,754r3,10l12,774r4,9l20,793r5,9l30,811r5,8l41,828r7,8l54,844r7,7l69,858r8,7l85,871r8,6l102,883r9,5l120,892r9,5l139,900r10,3l158,906r10,2l179,910r10,1l199,912r10,l220,912r10,-1l240,910r10,-2l260,906r10,-3l280,900r9,-3l299,892r9,-4l317,883r9,-6l334,871r8,-6l350,858r7,-7l364,844r7,-8l377,828r6,-9l389,811r5,-9l398,793r5,-10l406,774r3,-10l412,754r2,-10l416,734r1,-10l418,714r,-11xm418,209r,-10l417,188r-1,-10l414,168r-2,-10l409,148r-3,-10l403,129r-5,-10l394,110r-5,-9l383,93r-6,-9l371,76r-7,-8l357,61r-7,-7l342,47r-8,-6l326,35r-9,-6l308,24r-9,-4l289,16r-9,-4l270,9,260,6,250,4,240,2,230,1,220,,209,,199,,189,1,179,2,168,4,158,6r-9,3l139,12r-10,4l120,20r-9,4l102,29r-9,6l85,41r-8,6l69,54r-8,7l54,68r-6,8l41,84r-6,9l30,101r-5,9l20,119r-4,10l12,138,9,148,6,158,4,168,2,178,1,188,,199r,10l,219r1,10l2,240r2,10l6,260r3,10l12,279r4,10l20,298r5,9l30,316r5,9l41,333r7,9l54,349r7,8l69,364r8,7l85,377r8,6l102,388r9,5l120,398r9,4l139,406r10,3l158,412r10,2l179,416r10,1l199,418r10,l220,418r10,-1l240,416r10,-2l260,412r10,-3l280,406r9,-4l299,398r9,-5l317,388r9,-5l334,377r8,-6l350,364r7,-7l364,349r7,-7l377,333r6,-8l389,316r5,-9l398,298r5,-9l406,279r3,-9l412,260r2,-10l416,240r1,-11l418,219r,-10xm913,2167r,-10l912,2147r-1,-10l909,2127r-2,-10l904,2107r-3,-10l897,2087r-4,-9l888,2069r-5,-9l878,2051r-6,-8l865,2035r-6,-8l852,2020r-8,-8l836,2006r-8,-7l820,1994r-9,-6l802,1983r-9,-5l784,1974r-10,-3l764,1967r-9,-2l745,1962r-11,-1l724,1959r-10,l704,1958r-11,1l683,1959r-10,2l663,1962r-10,3l643,1967r-10,4l624,1974r-10,4l605,1983r-9,5l587,1994r-8,5l571,2006r-8,6l556,2020r-7,7l542,2035r-6,8l530,2051r-6,9l519,2069r-4,9l510,2087r-3,10l504,2107r-3,10l499,2127r-2,10l496,2147r-1,10l495,2167r,11l496,2188r1,10l499,2208r2,10l504,2228r3,10l510,2248r5,9l519,2266r5,9l530,2284r6,8l542,2300r7,8l556,2315r7,7l571,2329r8,6l587,2341r9,6l605,2352r9,5l624,2361r9,3l643,2368r10,2l663,2373r10,1l683,2376r10,l704,2377r10,-1l724,2376r10,-2l745,2373r10,-3l764,2368r10,-4l784,2361r9,-4l802,2352r9,-5l820,2341r8,-6l836,2329r8,-7l852,2315r7,-7l865,2300r7,-8l878,2284r5,-9l888,2266r5,-9l897,2248r4,-10l904,2228r3,-10l909,2208r2,-10l912,2188r1,-10l913,2167xm913,1673r,-10l912,1653r-1,-11l909,1632r-2,-10l904,1612r-3,-9l897,1593r-4,-9l888,1574r-5,-8l878,1557r-6,-9l865,1540r-6,-7l852,1525r-8,-7l836,1511r-8,-6l820,1499r-9,-5l802,1489r-9,-5l784,1480r-10,-4l764,1473r-9,-3l745,1468r-11,-2l724,1465r-10,-1l704,1464r-11,l683,1465r-10,1l663,1468r-10,2l643,1473r-10,3l624,1480r-10,4l605,1489r-9,5l587,1499r-8,6l571,1511r-8,7l556,1525r-7,8l542,1540r-6,8l530,1557r-6,9l519,1574r-4,10l510,1593r-3,10l504,1612r-3,10l499,1632r-2,10l496,1653r-1,10l495,1673r,10l496,1694r1,10l499,1714r2,10l504,1734r3,10l510,1753r5,10l519,1772r5,9l530,1789r6,9l542,1806r7,8l556,1821r7,7l571,1835r8,6l587,1847r9,5l605,1858r9,4l624,1866r9,4l643,1873r10,3l663,1878r10,2l683,1881r10,1l704,1882r10,l724,1881r10,-1l745,1878r10,-2l764,1873r10,-3l784,1866r9,-4l802,1858r9,-6l820,1847r8,-6l836,1835r8,-7l852,1821r7,-7l865,1806r7,-8l878,1789r5,-8l888,1772r5,-9l897,1753r4,-9l904,1734r3,-10l909,1714r2,-10l912,1694r1,-11l913,1673xm913,1179r,-11l912,1158r-1,-10l909,1138r-2,-10l904,1118r-3,-10l897,1099r-4,-10l888,1080r-5,-9l878,1062r-6,-8l865,1046r-6,-8l852,1031r-8,-7l836,1017r-8,-6l820,1005r-9,-6l802,994r-9,-4l784,985r-10,-3l764,978r-9,-2l745,974r-11,-2l724,970r-10,l704,969r-11,1l683,970r-10,2l663,974r-10,2l643,978r-10,4l624,985r-10,5l605,994r-9,5l587,1005r-8,6l571,1017r-8,7l556,1031r-7,7l542,1046r-6,8l530,1062r-6,9l519,1080r-4,9l510,1099r-3,9l504,1118r-3,10l499,1138r-2,10l496,1158r-1,10l495,1179r,10l496,1199r1,10l499,1219r2,10l504,1239r3,10l510,1259r5,9l519,1277r5,9l530,1295r6,8l542,1311r7,8l556,1327r7,7l571,1340r8,7l587,1353r9,5l605,1363r9,5l624,1372r9,4l643,1379r10,3l663,1384r10,2l683,1387r10,1l704,1388r10,l724,1387r10,-1l745,1384r10,-2l764,1379r10,-3l784,1372r9,-4l802,1363r9,-5l820,1353r8,-6l836,1340r8,-6l852,1327r7,-8l865,1311r7,-8l878,1295r5,-9l888,1277r5,-9l897,1259r4,-10l904,1239r3,-10l909,1219r2,-10l912,1199r1,-10l913,1179xm913,703r,-10l912,683r-1,-10l909,662r-2,-10l904,643r-3,-10l897,623r-4,-9l888,605r-5,-9l878,587r-6,-8l865,571r-6,-8l852,555r-8,-7l836,542r-8,-7l820,529r-9,-5l802,519r-9,-5l784,510r-10,-4l764,503r-9,-3l745,498r-11,-2l724,495r-10,-1l704,494r-11,l683,495r-10,1l663,498r-10,2l643,503r-10,3l624,510r-10,4l605,519r-9,5l587,529r-8,6l571,542r-8,6l556,555r-7,8l542,571r-6,8l530,587r-6,9l519,605r-4,9l510,623r-3,10l504,643r-3,9l499,662r-2,11l496,683r-1,10l495,703r,11l496,724r1,10l499,744r2,10l504,764r3,10l510,783r5,10l519,802r5,9l530,819r6,9l542,836r7,8l556,851r7,7l571,865r8,6l587,877r9,6l605,888r9,4l624,897r9,3l643,903r10,3l663,908r10,2l683,911r10,1l704,912r10,l724,911r10,-1l745,908r10,-2l764,903r10,-3l784,897r9,-5l802,888r9,-5l820,877r8,-6l836,865r8,-7l852,851r7,-7l865,836r7,-8l878,819r5,-8l888,802r5,-9l897,783r4,-9l904,764r3,-10l909,744r2,-10l912,724r1,-10l913,703xm913,209r,-10l912,188r-1,-10l909,168r-2,-10l904,148r-3,-10l897,129r-4,-10l888,110r-5,-9l878,93r-6,-9l865,76r-6,-8l852,61r-8,-7l836,47r-8,-6l820,35r-9,-6l802,24r-9,-4l784,16,774,12,764,9,755,6,745,4,734,2,724,1,714,,704,,693,,683,1,673,2,663,4,653,6,643,9r-10,3l624,16r-10,4l605,24r-9,5l587,35r-8,6l571,47r-8,7l556,61r-7,7l542,76r-6,8l530,93r-6,8l519,110r-4,9l510,129r-3,9l504,148r-3,10l499,168r-2,10l496,188r-1,11l495,209r,10l496,229r1,11l499,250r2,10l504,270r3,9l510,289r5,9l519,307r5,9l530,325r6,8l542,342r7,7l556,357r7,7l571,371r8,6l587,383r9,5l605,393r9,5l624,402r9,4l643,409r10,3l663,414r10,2l683,417r10,1l704,418r10,l724,417r10,-1l745,414r10,-2l764,409r10,-3l784,402r9,-4l802,393r9,-5l820,383r8,-6l836,371r8,-7l852,357r7,-8l865,342r7,-9l878,325r5,-9l888,307r5,-9l897,289r4,-10l904,270r3,-10l909,250r2,-10l912,229r1,-10l913,209xm1388,2167r,-10l1387,2147r-1,-10l1384,2127r-2,-10l1379,2107r-3,-10l1372,2087r-4,-9l1364,2069r-5,-9l1353,2051r-6,-8l1341,2035r-7,-8l1327,2020r-7,-8l1312,2006r-8,-7l1295,1994r-8,-6l1278,1983r-9,-5l1259,1974r-9,-3l1240,1967r-10,-2l1220,1962r-10,-1l1200,1959r-11,l1179,1958r-10,1l1159,1959r-11,2l1138,1962r-10,3l1118,1967r-9,4l1099,1974r-9,4l1080,1983r-8,5l1063,1994r-9,5l1046,2006r-7,6l1031,2020r-7,7l1017,2035r-6,8l1005,2051r-5,9l995,2069r-5,9l986,2087r-4,10l979,2107r-3,10l974,2127r-2,10l971,2147r-1,10l970,2167r,11l971,2188r1,10l974,2208r2,10l979,2228r3,10l986,2248r4,9l995,2266r5,9l1005,2284r6,8l1017,2300r7,8l1031,2315r8,7l1046,2329r8,6l1063,2341r9,6l1080,2352r10,5l1099,2361r10,3l1118,2368r10,2l1138,2373r10,1l1159,2376r10,l1179,2377r10,-1l1200,2376r10,-2l1220,2373r10,-3l1240,2368r10,-4l1259,2361r10,-4l1278,2352r9,-5l1295,2341r9,-6l1312,2329r8,-7l1327,2315r7,-7l1341,2300r6,-8l1353,2284r6,-9l1364,2266r4,-9l1372,2248r4,-10l1379,2228r3,-10l1384,2208r2,-10l1387,2188r1,-10l1388,2167xm1388,1673r,-10l1387,1653r-1,-11l1384,1632r-2,-10l1379,1612r-3,-9l1372,1593r-4,-9l1364,1574r-5,-8l1353,1557r-6,-9l1341,1540r-7,-7l1327,1525r-7,-7l1312,1511r-8,-6l1295,1499r-8,-5l1278,1489r-9,-5l1259,1480r-9,-4l1240,1473r-10,-3l1220,1468r-10,-2l1200,1465r-11,-1l1179,1464r-10,l1159,1465r-11,1l1138,1468r-10,2l1118,1473r-9,3l1099,1480r-9,4l1080,1489r-8,5l1063,1499r-9,6l1046,1511r-7,7l1031,1525r-7,8l1017,1540r-6,8l1005,1557r-5,9l995,1574r-5,10l986,1593r-4,10l979,1612r-3,10l974,1632r-2,10l971,1653r-1,10l970,1673r,10l971,1694r1,10l974,1714r2,10l979,1734r3,10l986,1753r4,10l995,1772r5,9l1005,1789r6,9l1017,1806r7,8l1031,1821r8,7l1046,1835r8,6l1063,1847r9,5l1080,1858r10,4l1099,1866r10,4l1118,1873r10,3l1138,1878r10,2l1159,1881r10,1l1179,1882r10,l1200,1881r10,-1l1220,1878r10,-2l1240,1873r10,-3l1259,1866r10,-4l1278,1858r9,-6l1295,1847r9,-6l1312,1835r8,-7l1327,1821r7,-7l1341,1806r6,-8l1353,1789r6,-8l1364,1772r4,-9l1372,1753r4,-9l1379,1734r3,-10l1384,1714r2,-10l1387,1694r1,-11l1388,1673xm1388,1179r,-11l1387,1158r-1,-10l1384,1138r-2,-10l1379,1118r-3,-10l1372,1099r-4,-10l1364,1080r-5,-9l1353,1062r-6,-8l1341,1046r-7,-8l1327,1031r-7,-7l1312,1017r-8,-6l1295,1005r-8,-6l1278,994r-9,-4l1259,985r-9,-3l1240,978r-10,-2l1220,974r-10,-2l1200,970r-11,l1179,969r-10,1l1159,970r-11,2l1138,974r-10,2l1118,978r-9,4l1099,985r-9,5l1080,994r-8,5l1063,1005r-9,6l1046,1017r-7,7l1031,1031r-7,7l1017,1046r-6,8l1005,1062r-5,9l995,1080r-5,9l986,1099r-4,9l979,1118r-3,10l974,1138r-2,10l971,1158r-1,10l970,1179r,10l971,1199r1,10l974,1219r2,10l979,1239r3,10l986,1259r4,9l995,1277r5,9l1005,1295r6,8l1017,1311r7,8l1031,1327r8,7l1046,1340r8,7l1063,1353r9,5l1080,1363r10,5l1099,1372r10,4l1118,1379r10,3l1138,1384r10,2l1159,1387r10,1l1179,1388r10,l1200,1387r10,-1l1220,1384r10,-2l1240,1379r10,-3l1259,1372r10,-4l1278,1363r9,-5l1295,1353r9,-6l1312,1340r8,-6l1327,1327r7,-8l1341,1311r6,-8l1353,1295r6,-9l1364,1277r4,-9l1372,1259r4,-10l1379,1239r3,-10l1384,1219r2,-10l1387,1199r1,-10l1388,1179xm1388,703r,-10l1387,683r-1,-10l1384,662r-2,-10l1379,643r-3,-10l1372,623r-4,-9l1364,605r-5,-9l1353,587r-6,-8l1341,571r-7,-8l1327,555r-7,-7l1312,542r-8,-7l1295,529r-8,-5l1278,519r-9,-5l1259,510r-9,-4l1240,503r-10,-3l1220,498r-10,-2l1200,495r-11,-1l1179,494r-10,l1159,495r-11,1l1138,498r-10,2l1118,503r-9,3l1099,510r-9,4l1080,519r-8,5l1063,529r-9,6l1046,542r-7,6l1031,555r-7,8l1017,571r-6,8l1005,587r-5,9l995,605r-5,9l986,623r-4,10l979,643r-3,9l974,662r-2,11l971,683r-1,10l970,703r,11l971,724r1,10l974,744r2,10l979,764r3,10l986,783r4,10l995,802r5,9l1005,819r6,9l1017,836r7,8l1031,851r8,7l1046,865r8,6l1063,877r9,6l1080,888r10,4l1099,897r10,3l1118,903r10,3l1138,908r10,2l1159,911r10,1l1179,912r10,l1200,911r10,-1l1220,908r10,-2l1240,903r10,-3l1259,897r10,-5l1278,888r9,-5l1295,877r9,-6l1312,865r8,-7l1327,851r7,-7l1341,836r6,-8l1353,819r6,-8l1364,802r4,-9l1372,783r4,-9l1379,764r3,-10l1384,744r2,-10l1387,724r1,-10l1388,703xm1388,209r,-10l1387,188r-1,-10l1384,168r-2,-10l1379,148r-3,-10l1372,129r-4,-10l1364,110r-5,-9l1353,93r-6,-9l1341,76r-7,-8l1327,61r-7,-7l1312,47r-8,-6l1295,35r-8,-6l1278,24r-9,-4l1259,16r-9,-4l1240,9,1230,6,1220,4,1210,2,1200,1,1189,r-10,l1169,r-10,1l1148,2r-10,2l1128,6r-10,3l1109,12r-10,4l1090,20r-10,4l1072,29r-9,6l1054,41r-8,6l1039,54r-8,7l1024,68r-7,8l1011,84r-6,9l1000,101r-5,9l990,119r-4,10l982,138r-3,10l976,158r-2,10l972,178r-1,10l970,199r,10l970,219r1,10l972,240r2,10l976,260r3,10l982,279r4,10l990,298r5,9l1000,316r5,9l1011,333r6,9l1024,349r7,8l1039,364r7,7l1054,377r9,6l1072,388r8,5l1090,398r9,4l1109,406r9,3l1128,412r10,2l1148,416r11,1l1169,418r10,l1189,418r11,-1l1210,416r10,-2l1230,412r10,-3l1250,406r9,-4l1269,398r9,-5l1287,388r8,-5l1304,377r8,-6l1320,364r7,-7l1334,349r7,-7l1347,333r6,-8l1359,316r5,-9l1368,298r4,-9l1376,279r3,-9l1382,260r2,-10l1386,240r1,-11l1388,219r,-10xm1883,2167r-1,-10l1882,2147r-2,-10l1879,2127r-3,-10l1874,2107r-4,-10l1867,2087r-4,-9l1858,2069r-5,-9l1847,2051r-5,-8l1835,2035r-7,-8l1821,2020r-7,-8l1806,2006r-8,-7l1790,1994r-9,-6l1772,1983r-9,-5l1754,1974r-10,-3l1734,1967r-10,-2l1714,1962r-10,-1l1694,1959r-10,l1674,1958r-11,1l1653,1959r-10,2l1633,1962r-10,3l1613,1967r-10,4l1593,1974r-9,4l1575,1983r-9,5l1557,1994r-8,5l1541,2006r-8,6l1526,2020r-7,7l1512,2035r-7,8l1500,2051r-6,9l1489,2069r-5,9l1480,2087r-3,10l1473,2107r-2,10l1468,2127r-1,10l1465,2147r,10l1464,2167r1,11l1465,2188r2,10l1468,2208r3,10l1473,2228r4,10l1480,2248r4,9l1489,2266r5,9l1500,2284r5,8l1512,2300r7,8l1526,2315r7,7l1541,2329r8,6l1557,2341r9,6l1575,2352r9,5l1593,2361r10,3l1613,2368r10,2l1633,2373r10,1l1653,2376r10,l1674,2377r10,-1l1694,2376r10,-2l1714,2373r10,-3l1734,2368r10,-4l1754,2361r9,-4l1772,2352r9,-5l1790,2341r8,-6l1806,2329r8,-7l1821,2315r7,-7l1835,2300r7,-8l1847,2284r6,-9l1858,2266r5,-9l1867,2248r3,-10l1874,2228r2,-10l1879,2208r1,-10l1882,2188r,-10l1883,2167xm1883,1673r-1,-10l1882,1653r-2,-11l1879,1632r-3,-10l1874,1612r-4,-9l1867,1593r-4,-9l1858,1574r-5,-8l1847,1557r-5,-9l1835,1540r-7,-7l1821,1525r-7,-7l1806,1511r-8,-6l1790,1499r-9,-5l1772,1489r-9,-5l1754,1480r-10,-4l1734,1473r-10,-3l1714,1468r-10,-2l1694,1465r-10,-1l1674,1464r-11,l1653,1465r-10,1l1633,1468r-10,2l1613,1473r-10,3l1593,1480r-9,4l1575,1489r-9,5l1557,1499r-8,6l1541,1511r-8,7l1526,1525r-7,8l1512,1540r-7,8l1500,1557r-6,9l1489,1574r-5,10l1480,1593r-3,10l1473,1612r-2,10l1468,1632r-1,10l1465,1653r,10l1464,1673r1,10l1465,1694r2,10l1468,1714r3,10l1473,1734r4,10l1480,1753r4,10l1489,1772r5,9l1500,1789r5,9l1512,1806r7,8l1526,1821r7,7l1541,1835r8,6l1557,1847r9,5l1575,1858r9,4l1593,1866r10,4l1613,1873r10,3l1633,1878r10,2l1653,1881r10,1l1674,1882r10,l1694,1881r10,-1l1714,1878r10,-2l1734,1873r10,-3l1754,1866r9,-4l1772,1858r9,-6l1790,1847r8,-6l1806,1835r8,-7l1821,1821r7,-7l1835,1806r7,-8l1847,1789r6,-8l1858,1772r5,-9l1867,1753r3,-9l1874,1734r2,-10l1879,1714r1,-10l1882,1694r,-11l1883,1673xm1883,1179r-1,-11l1882,1158r-2,-10l1879,1138r-3,-10l1874,1118r-4,-10l1867,1099r-4,-10l1858,1080r-5,-9l1847,1062r-5,-8l1835,1046r-7,-8l1821,1031r-7,-7l1806,1017r-8,-6l1790,1005r-9,-6l1772,994r-9,-4l1754,985r-10,-3l1734,978r-10,-2l1714,974r-10,-2l1694,970r-10,l1674,969r-11,1l1653,970r-10,2l1633,974r-10,2l1613,978r-10,4l1593,985r-9,5l1575,994r-9,5l1557,1005r-8,6l1541,1017r-8,7l1526,1031r-7,7l1512,1046r-7,8l1500,1062r-6,9l1489,1080r-5,9l1480,1099r-3,9l1473,1118r-2,10l1468,1138r-1,10l1465,1158r,10l1464,1179r1,10l1465,1199r2,10l1468,1219r3,10l1473,1239r4,10l1480,1259r4,9l1489,1277r5,9l1500,1295r5,8l1512,1311r7,8l1526,1327r7,7l1541,1340r8,7l1557,1353r9,5l1575,1363r9,5l1593,1372r10,4l1613,1379r10,3l1633,1384r10,2l1653,1387r10,1l1674,1388r10,l1694,1387r10,-1l1714,1384r10,-2l1734,1379r10,-3l1754,1372r9,-4l1772,1363r9,-5l1790,1353r8,-6l1806,1340r8,-6l1821,1327r7,-8l1835,1311r7,-8l1847,1295r6,-9l1858,1277r5,-9l1867,1259r3,-10l1874,1239r2,-10l1879,1219r1,-10l1882,1199r,-10l1883,1179xm1883,703r-1,-10l1882,683r-2,-10l1879,662r-3,-10l1874,643r-4,-10l1867,623r-4,-9l1858,605r-5,-9l1847,587r-5,-8l1835,571r-7,-8l1821,555r-7,-7l1806,542r-8,-7l1790,529r-9,-5l1772,519r-9,-5l1754,510r-10,-4l1734,503r-10,-3l1714,498r-10,-2l1694,495r-10,-1l1674,494r-11,l1653,495r-10,1l1633,498r-10,2l1613,503r-10,3l1593,510r-9,4l1575,519r-9,5l1557,529r-8,6l1541,542r-8,6l1526,555r-7,8l1512,571r-7,8l1500,587r-6,9l1489,605r-5,9l1480,623r-3,10l1473,643r-2,9l1468,662r-1,11l1465,683r,10l1464,703r1,11l1465,724r2,10l1468,744r3,10l1473,764r4,10l1480,783r4,10l1489,802r5,9l1500,819r5,9l1512,836r7,8l1526,851r7,7l1541,865r8,6l1557,877r9,6l1575,888r9,4l1593,897r10,3l1613,903r10,3l1633,908r10,2l1653,911r10,1l1674,912r10,l1694,911r10,-1l1714,908r10,-2l1734,903r10,-3l1754,897r9,-5l1772,888r9,-5l1790,877r8,-6l1806,865r8,-7l1821,851r7,-7l1835,836r7,-8l1847,819r6,-8l1858,802r5,-9l1867,783r3,-9l1874,764r2,-10l1879,744r1,-10l1882,724r,-10l1883,703xm1883,209r-1,-10l1882,188r-2,-10l1879,168r-3,-10l1874,148r-4,-10l1867,129r-4,-10l1858,110r-5,-9l1847,93r-5,-9l1835,76r-7,-8l1821,61r-7,-7l1806,47r-8,-6l1790,35r-9,-6l1772,24r-9,-4l1754,16r-10,-4l1734,9,1724,6,1714,4,1704,2,1694,1,1684,r-10,l1663,r-10,1l1643,2r-10,2l1623,6r-10,3l1603,12r-10,4l1584,20r-9,4l1566,29r-9,6l1549,41r-8,6l1533,54r-7,7l1519,68r-7,8l1505,84r-5,9l1494,101r-5,9l1484,119r-4,10l1477,138r-4,10l1471,158r-3,10l1467,178r-2,10l1465,199r-1,10l1465,219r,10l1467,240r1,10l1471,260r2,10l1477,279r3,10l1484,298r5,9l1494,316r6,9l1505,333r7,9l1519,349r7,8l1533,364r8,7l1549,377r8,6l1566,388r9,5l1584,398r9,4l1603,406r10,3l1623,412r10,2l1643,416r10,1l1663,418r11,l1684,418r10,-1l1704,416r10,-2l1724,412r10,-3l1744,406r10,-4l1763,398r9,-5l1781,388r9,-5l1798,377r8,-6l1814,364r7,-7l1828,349r7,-7l1842,333r5,-8l1853,316r5,-9l1863,298r4,-9l1870,279r4,-9l1876,260r3,-10l1880,240r2,-11l1882,219r1,-10xm2377,1673r,-10l2376,1653r-1,-11l2373,1632r-2,-10l2368,1612r-3,-9l2361,1593r-4,-9l2352,1574r-5,-8l2342,1557r-6,-9l2330,1540r-7,-7l2316,1525r-8,-7l2301,1511r-8,-6l2284,1499r-9,-5l2267,1489r-10,-5l2248,1480r-10,-4l2229,1473r-10,-3l2209,1468r-10,-2l2188,1465r-10,-1l2168,1464r-10,l2147,1465r-10,1l2127,1468r-10,2l2107,1473r-10,3l2088,1480r-10,4l2069,1489r-9,5l2052,1499r-9,6l2035,1511r-8,7l2020,1525r-7,8l2006,1540r-6,8l1994,1557r-6,9l1983,1574r-4,10l1975,1593r-4,10l1968,1612r-3,10l1963,1632r-2,10l1960,1653r-1,10l1959,1673r,10l1960,1694r1,10l1963,1714r2,10l1968,1734r3,10l1975,1753r4,10l1983,1772r5,9l1994,1789r6,9l2006,1806r7,8l2020,1821r7,7l2035,1835r8,6l2052,1847r8,5l2069,1858r9,4l2088,1866r9,4l2107,1873r10,3l2127,1878r10,2l2147,1881r11,1l2168,1882r10,l2188,1881r11,-1l2209,1878r10,-2l2229,1873r9,-3l2248,1866r9,-4l2267,1858r8,-6l2284,1847r9,-6l2301,1835r7,-7l2316,1821r7,-7l2330,1806r6,-8l2342,1789r5,-8l2352,1772r5,-9l2361,1753r4,-9l2368,1734r3,-10l2373,1714r2,-10l2376,1694r1,-11l2377,1673xm2377,1179r,-11l2376,1158r-1,-10l2373,1138r-2,-10l2368,1118r-3,-10l2361,1099r-4,-10l2352,1080r-5,-9l2342,1062r-6,-8l2330,1046r-7,-8l2316,1031r-8,-7l2301,1017r-8,-6l2284,1005r-9,-6l2267,994r-10,-4l2248,985r-10,-3l2229,978r-10,-2l2209,974r-10,-2l2188,970r-10,l2168,969r-10,1l2147,970r-10,2l2127,974r-10,2l2107,978r-10,4l2088,985r-10,5l2069,994r-9,5l2052,1005r-9,6l2035,1017r-8,7l2020,1031r-7,7l2006,1046r-6,8l1994,1062r-6,9l1983,1080r-4,9l1975,1099r-4,9l1968,1118r-3,10l1963,1138r-2,10l1960,1158r-1,10l1959,1179r,10l1960,1199r1,10l1963,1219r2,10l1968,1239r3,10l1975,1259r4,9l1983,1277r5,9l1994,1295r6,8l2006,1311r7,8l2020,1327r7,7l2035,1340r8,7l2052,1353r8,5l2069,1363r9,5l2088,1372r9,4l2107,1379r10,3l2127,1384r10,2l2147,1387r11,1l2168,1388r10,l2188,1387r11,-1l2209,1384r10,-2l2229,1379r9,-3l2248,1372r9,-4l2267,1363r8,-5l2284,1353r9,-6l2301,1340r7,-6l2316,1327r7,-8l2330,1311r6,-8l2342,1295r5,-9l2352,1277r5,-9l2361,1259r4,-10l2368,1239r3,-10l2373,1219r2,-10l2376,1199r1,-10l2377,1179xm2377,703r,-10l2376,683r-1,-10l2373,662r-2,-10l2368,643r-3,-10l2361,623r-4,-9l2352,605r-5,-9l2342,587r-6,-8l2330,571r-7,-8l2316,555r-8,-7l2301,542r-8,-7l2284,529r-9,-5l2267,519r-10,-5l2248,510r-10,-4l2229,503r-10,-3l2209,498r-10,-2l2188,495r-10,-1l2168,494r-10,l2147,495r-10,1l2127,498r-10,2l2107,503r-10,3l2088,510r-10,4l2069,519r-9,5l2052,529r-9,6l2035,542r-8,6l2020,555r-7,8l2006,571r-6,8l1994,587r-6,9l1983,605r-4,9l1975,623r-4,10l1968,643r-3,9l1963,662r-2,11l1960,683r-1,10l1959,703r,11l1960,724r1,10l1963,744r2,10l1968,764r3,10l1975,783r4,10l1983,802r5,9l1994,819r6,9l2006,836r7,8l2020,851r7,7l2035,865r8,6l2052,877r8,6l2069,888r9,4l2088,897r9,3l2107,903r10,3l2127,908r10,2l2147,911r11,1l2168,912r10,l2188,911r11,-1l2209,908r10,-2l2229,903r9,-3l2248,897r9,-5l2267,888r8,-5l2284,877r9,-6l2301,865r7,-7l2316,851r7,-7l2330,836r6,-8l2342,819r5,-8l2352,802r5,-9l2361,783r4,-9l2368,764r3,-10l2373,744r2,-10l2376,724r1,-10l2377,703xm2377,209r,-10l2376,188r-1,-10l2373,168r-2,-10l2368,148r-3,-10l2361,129r-4,-10l2352,110r-5,-9l2342,93r-6,-9l2330,76r-7,-8l2316,61r-8,-7l2301,47r-8,-6l2284,35r-9,-6l2267,24r-10,-4l2248,16r-10,-4l2229,9,2219,6,2209,4,2199,2,2188,1,2178,r-10,l2158,r-11,1l2137,2r-10,2l2117,6r-10,3l2097,12r-9,4l2078,20r-9,4l2060,29r-8,6l2043,41r-8,6l2027,54r-7,7l2013,68r-7,8l2000,84r-6,9l1988,101r-5,9l1979,119r-4,10l1971,138r-3,10l1965,158r-2,10l1961,178r-1,10l1959,199r,10l1959,219r1,10l1961,240r2,10l1965,260r3,10l1971,279r4,10l1979,298r4,9l1988,316r6,9l2000,333r6,9l2013,349r7,8l2027,364r8,7l2043,377r9,6l2060,388r9,5l2078,398r10,4l2097,406r10,3l2117,412r10,2l2137,416r10,1l2158,418r10,l2178,418r10,-1l2199,416r10,-2l2219,412r10,-3l2238,406r10,-4l2257,398r10,-5l2275,388r9,-5l2293,377r8,-6l2308,364r8,-7l2323,349r7,-7l2336,333r6,-8l2347,316r5,-9l2357,298r4,-9l2365,279r3,-9l2371,260r2,-10l2375,240r1,-11l2377,219r,-10xm2871,1179r,-11l2870,1158r-1,-10l2867,1138r-2,-10l2862,1118r-3,-10l2856,1099r-5,-10l2847,1080r-5,-9l2836,1062r-6,-8l2824,1046r-7,-8l2810,1031r-7,-7l2795,1017r-8,-6l2779,1005r-9,-6l2761,994r-9,-4l2742,985r-9,-3l2723,978r-10,-2l2703,974r-10,-2l2683,970r-10,l2662,969r-10,1l2642,970r-10,2l2622,974r-11,2l2602,978r-10,4l2582,985r-9,5l2564,994r-9,5l2546,1005r-8,6l2530,1017r-8,7l2514,1031r-7,7l2501,1046r-7,8l2488,1062r-5,9l2478,1080r-5,9l2469,1099r-4,9l2462,1118r-3,10l2457,1138r-2,10l2454,1158r-1,10l2453,1179r,10l2454,1199r1,10l2457,1219r2,10l2462,1239r3,10l2469,1259r4,9l2478,1277r5,9l2488,1295r6,8l2501,1311r6,8l2514,1327r8,7l2530,1340r8,7l2546,1353r9,5l2564,1363r9,5l2582,1372r10,4l2602,1379r9,3l2622,1384r10,2l2642,1387r10,1l2662,1388r11,l2683,1387r10,-1l2703,1384r10,-2l2723,1379r10,-3l2742,1372r10,-4l2761,1363r9,-5l2779,1353r8,-6l2795,1340r8,-6l2810,1327r7,-8l2824,1311r6,-8l2836,1295r6,-9l2847,1277r4,-9l2856,1259r3,-10l2862,1239r3,-10l2867,1219r2,-10l2870,1199r1,-10l2871,1179xm2871,703r,-10l2870,683r-1,-10l2867,662r-2,-10l2862,643r-3,-10l2856,623r-5,-9l2847,605r-5,-9l2836,587r-6,-8l2824,571r-7,-8l2810,555r-7,-7l2795,542r-8,-7l2779,529r-9,-5l2761,519r-9,-5l2742,510r-9,-4l2723,503r-10,-3l2703,498r-10,-2l2683,495r-10,-1l2662,494r-10,l2642,495r-10,1l2622,498r-11,2l2602,503r-10,3l2582,510r-9,4l2564,519r-9,5l2546,529r-8,6l2530,542r-8,6l2514,555r-7,8l2501,571r-7,8l2488,587r-5,9l2478,605r-5,9l2469,623r-4,10l2462,643r-3,9l2457,662r-2,11l2454,683r-1,10l2453,703r,11l2454,724r1,10l2457,744r2,10l2462,764r3,10l2469,783r4,10l2478,802r5,9l2488,819r6,9l2501,836r6,8l2514,851r8,7l2530,865r8,6l2546,877r9,6l2564,888r9,4l2582,897r10,3l2602,903r9,3l2622,908r10,2l2642,911r10,1l2662,912r11,l2683,911r10,-1l2703,908r10,-2l2723,903r10,-3l2742,897r10,-5l2761,888r9,-5l2779,877r8,-6l2795,865r8,-7l2810,851r7,-7l2824,836r6,-8l2836,819r6,-8l2847,802r4,-9l2856,783r3,-9l2862,764r3,-10l2867,744r2,-10l2870,724r1,-10l2871,703xm2871,209r,-10l2870,188r-1,-10l2867,168r-2,-10l2862,148r-3,-10l2856,129r-5,-10l2847,110r-5,-9l2836,93r-6,-9l2824,76r-7,-8l2810,61r-7,-7l2795,47r-8,-6l2779,35r-9,-6l2761,24r-9,-4l2742,16r-9,-4l2723,9,2713,6,2703,4,2693,2,2683,1,2673,r-11,l2652,r-10,1l2632,2r-10,2l2611,6r-9,3l2592,12r-10,4l2573,20r-9,4l2555,29r-9,6l2538,41r-8,6l2522,54r-8,7l2507,68r-6,8l2494,84r-6,9l2483,101r-5,9l2473,119r-4,10l2465,138r-3,10l2459,158r-2,10l2455,178r-1,10l2453,199r,10l2453,219r1,10l2455,240r2,10l2459,260r3,10l2465,279r4,10l2473,298r5,9l2483,316r5,9l2494,333r7,9l2507,349r7,8l2522,364r8,7l2538,377r8,6l2555,388r9,5l2573,398r9,4l2592,406r10,3l2611,412r11,2l2632,416r10,1l2652,418r10,l2673,418r10,-1l2693,416r10,-2l2713,412r10,-3l2733,406r9,-4l2752,398r9,-5l2770,388r9,-5l2787,377r8,-6l2803,364r7,-7l2817,349r7,-7l2830,333r6,-8l2842,316r5,-9l2851,298r5,-9l2859,279r3,-9l2865,260r2,-10l2869,240r1,-11l2871,219r,-10xm3347,703r,-10l3346,683r-1,-10l3343,662r-2,-10l3338,643r-3,-10l3331,623r-4,-9l3322,605r-5,-9l3312,587r-6,-8l3299,571r-6,-8l3286,555r-8,-7l3270,542r-8,-7l3254,529r-9,-5l3236,519r-9,-5l3218,510r-10,-4l3198,503r-9,-3l3179,498r-11,-2l3158,495r-10,-1l3138,494r-11,l3117,495r-10,1l3097,498r-10,2l3077,503r-10,3l3058,510r-10,4l3039,519r-9,5l3021,529r-8,6l3005,542r-8,6l2990,555r-7,8l2976,571r-6,8l2964,587r-6,9l2953,605r-4,9l2944,623r-3,10l2938,643r-3,9l2933,662r-2,11l2930,683r-1,10l2929,703r,11l2930,724r1,10l2933,744r2,10l2938,764r3,10l2944,783r5,10l2953,802r5,9l2964,819r6,9l2976,836r7,8l2990,851r7,7l3005,865r8,6l3021,877r9,6l3039,888r9,4l3058,897r9,3l3077,903r10,3l3097,908r10,2l3117,911r10,1l3138,912r10,l3158,911r10,-1l3179,908r10,-2l3198,903r10,-3l3218,897r9,-5l3236,888r9,-5l3254,877r8,-6l3270,865r8,-7l3286,851r7,-7l3299,836r7,-8l3312,819r5,-8l3322,802r5,-9l3331,783r4,-9l3338,764r3,-10l3343,744r2,-10l3346,724r1,-10l3347,703xm3347,209r,-10l3346,188r-1,-10l3343,168r-2,-10l3338,148r-3,-10l3331,129r-4,-10l3322,110r-5,-9l3312,93r-6,-9l3299,76r-6,-8l3286,61r-8,-7l3270,47r-8,-6l3254,35r-9,-6l3236,24r-9,-4l3218,16r-10,-4l3198,9r-9,-3l3179,4,3168,2,3158,1,3148,r-10,l3127,r-10,1l3107,2r-10,2l3087,6r-10,3l3067,12r-9,4l3048,20r-9,4l3030,29r-9,6l3013,41r-8,6l2997,54r-7,7l2983,68r-7,8l2970,84r-6,9l2958,101r-5,9l2949,119r-5,10l2941,138r-3,10l2935,158r-2,10l2931,178r-1,10l2929,199r,10l2929,219r1,10l2931,240r2,10l2935,260r3,10l2941,279r3,10l2949,298r4,9l2958,316r6,9l2970,333r6,9l2983,349r7,8l2997,364r8,7l3013,377r8,6l3030,388r9,5l3048,398r10,4l3067,406r10,3l3087,412r10,2l3107,416r10,1l3127,418r11,l3148,418r10,-1l3168,416r11,-2l3189,412r9,-3l3208,406r10,-4l3227,398r9,-5l3245,388r9,-5l3262,377r8,-6l3278,364r8,-7l3293,349r6,-7l3306,333r6,-8l3317,316r5,-9l3327,298r4,-9l3335,279r3,-9l3341,260r2,-10l3345,240r1,-11l3347,219r,-10xm3841,209r,-10l3840,188r-1,-10l3837,168r-2,-10l3832,148r-3,-10l3825,129r-4,-10l3817,110r-5,-9l3806,93r-6,-9l3794,76r-7,-8l3780,61r-7,-7l3765,47r-8,-6l3748,35r-8,-6l3731,24r-9,-4l3712,16r-9,-4l3693,9,3683,6,3673,4,3663,2,3653,1,3642,r-10,l3622,r-10,1l3601,2r-10,2l3581,6r-10,3l3562,12r-10,4l3543,20r-9,4l3525,29r-9,6l3507,41r-8,6l3492,54r-8,7l3477,68r-7,8l3464,84r-6,9l3453,101r-5,9l3443,119r-4,10l3435,138r-3,10l3429,158r-2,10l3425,178r-1,10l3423,199r,10l3423,219r1,10l3425,240r2,10l3429,260r3,10l3435,279r4,10l3443,298r5,9l3453,316r5,9l3464,333r6,9l3477,349r7,8l3492,364r7,7l3507,377r9,6l3525,388r9,5l3543,398r9,4l3562,406r9,3l3581,412r10,2l3601,416r11,1l3622,418r10,l3642,418r11,-1l3663,416r10,-2l3683,412r10,-3l3703,406r9,-4l3722,398r9,-5l3740,388r8,-5l3757,377r8,-6l3773,364r7,-7l3787,349r7,-7l3800,333r6,-8l3812,316r5,-9l3821,298r4,-9l3829,279r3,-9l3835,260r2,-10l3839,240r1,-11l3841,219r,-10xe" fillcolor="#fa9d00" stroked="f">
                  <v:fill opacity="11051f"/>
                  <v:path arrowok="t" o:connecttype="custom" o:connectlocs="9,3049;389,3218;69,2461;308,2800;168,1935;199,2349;280,1449;93,1820;865,3472;515,3694;911,3079;496,3090;901,3181;536,2491;836,2777;624,1947;734,2347;734,1439;624,1839;1312,3443;1011,3729;1376,3040;971,3131;1386,3141;990,2526;1341,2748;1063,1966;1250,2337;1169,1437;1138,1851;1772,3420;1533,3759;1853,3003;1473,3171;1883,2616;1471,2565;1858,2714;1526,1992;1781,2320;1623,1443;1674,1855;2229,2910;2060,3289;2323,2475;1983,2714;2373,2099;1959,2130;2368,2201;1994,1530;2308,1801;2573,2427;2703,2821;2683,1932;2592,2337;2787,1478;2501,1779;3331,2060;2931,2171;3346,2161;2944,1566;3306,1770;3507,1478;3712,1839" o:connectangles="0,0,0,0,0,0,0,0,0,0,0,0,0,0,0,0,0,0,0,0,0,0,0,0,0,0,0,0,0,0,0,0,0,0,0,0,0,0,0,0,0,0,0,0,0,0,0,0,0,0,0,0,0,0,0,0,0,0,0,0,0,0,0"/>
                </v:shape>
                <v:shape id="Picture 143" o:spid="_x0000_s1035" type="#_x0000_t75" style="position:absolute;left:8965;top:8497;width:2934;height:295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">
                  <v:imagedata r:id="rId12" o:title=""/>
                </v:shape>
                <w10:wrap anchorx="page" anchory="page"/>
              </v:group>
            </w:pict>
          </mc:Fallback>
        </mc:AlternateConten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265A79" w:rsidRPr="00372D62" w:rsidRDefault="00265A79" w:rsidP="00372D62">
      <w:pPr>
        <w:pStyle w:val="Title"/>
        <w:spacing w:line="360" w:lineRule="auto"/>
        <w:ind w:left="0"/>
        <w:rPr>
          <w:rFonts w:asciiTheme="majorBidi" w:hAnsiTheme="majorBidi" w:cstheme="majorBidi"/>
          <w:color w:val="004AAC"/>
          <w:w w:val="95"/>
          <w:sz w:val="96"/>
          <w:szCs w:val="96"/>
        </w:rPr>
      </w:pPr>
    </w:p>
    <w:p w:rsidR="00BF7B5F" w:rsidRPr="00372D62" w:rsidRDefault="005E1C30" w:rsidP="00372D62">
      <w:pPr>
        <w:pStyle w:val="Title"/>
        <w:spacing w:line="360" w:lineRule="auto"/>
        <w:ind w:left="0"/>
        <w:rPr>
          <w:rFonts w:asciiTheme="majorBidi" w:hAnsiTheme="majorBidi" w:cstheme="majorBidi"/>
          <w:sz w:val="96"/>
          <w:szCs w:val="96"/>
        </w:rPr>
      </w:pPr>
      <w:r w:rsidRPr="00372D62">
        <w:rPr>
          <w:rFonts w:asciiTheme="majorBidi" w:hAnsiTheme="majorBidi" w:cstheme="majorBidi"/>
          <w:color w:val="004AAC"/>
          <w:w w:val="95"/>
          <w:sz w:val="96"/>
          <w:szCs w:val="96"/>
        </w:rPr>
        <w:t>POINT</w:t>
      </w:r>
      <w:r w:rsidRPr="00372D62">
        <w:rPr>
          <w:rFonts w:asciiTheme="majorBidi" w:hAnsiTheme="majorBidi" w:cstheme="majorBidi"/>
          <w:color w:val="004AAC"/>
          <w:spacing w:val="-12"/>
          <w:w w:val="95"/>
          <w:sz w:val="96"/>
          <w:szCs w:val="96"/>
        </w:rPr>
        <w:t xml:space="preserve"> </w:t>
      </w:r>
      <w:r w:rsidRPr="00372D62">
        <w:rPr>
          <w:rFonts w:asciiTheme="majorBidi" w:hAnsiTheme="majorBidi" w:cstheme="majorBidi"/>
          <w:color w:val="004AAC"/>
          <w:w w:val="95"/>
          <w:sz w:val="96"/>
          <w:szCs w:val="96"/>
        </w:rPr>
        <w:t>OF</w:t>
      </w:r>
      <w:r w:rsidRPr="00372D62">
        <w:rPr>
          <w:rFonts w:asciiTheme="majorBidi" w:hAnsiTheme="majorBidi" w:cstheme="majorBidi"/>
          <w:color w:val="004AAC"/>
          <w:spacing w:val="-11"/>
          <w:w w:val="95"/>
          <w:sz w:val="96"/>
          <w:szCs w:val="96"/>
        </w:rPr>
        <w:t xml:space="preserve"> </w:t>
      </w:r>
      <w:r w:rsidRPr="00372D62">
        <w:rPr>
          <w:rFonts w:asciiTheme="majorBidi" w:hAnsiTheme="majorBidi" w:cstheme="majorBidi"/>
          <w:color w:val="004AAC"/>
          <w:w w:val="95"/>
          <w:sz w:val="96"/>
          <w:szCs w:val="96"/>
        </w:rPr>
        <w:t>SALES</w:t>
      </w:r>
      <w:r w:rsidRPr="00372D62">
        <w:rPr>
          <w:rFonts w:asciiTheme="majorBidi" w:hAnsiTheme="majorBidi" w:cstheme="majorBidi"/>
          <w:color w:val="004AAC"/>
          <w:spacing w:val="-345"/>
          <w:w w:val="95"/>
          <w:sz w:val="96"/>
          <w:szCs w:val="96"/>
        </w:rPr>
        <w:t xml:space="preserve"> </w:t>
      </w:r>
      <w:r w:rsidRPr="00372D62">
        <w:rPr>
          <w:rFonts w:asciiTheme="majorBidi" w:hAnsiTheme="majorBidi" w:cstheme="majorBidi"/>
          <w:color w:val="004AAC"/>
          <w:sz w:val="96"/>
          <w:szCs w:val="96"/>
        </w:rPr>
        <w:t>SYSTEM</w:t>
      </w:r>
    </w:p>
    <w:p w:rsidR="00BF7B5F" w:rsidRPr="00372D62" w:rsidRDefault="005E1C30" w:rsidP="00372D62">
      <w:pPr>
        <w:spacing w:before="417" w:line="360" w:lineRule="auto"/>
        <w:ind w:left="503"/>
        <w:rPr>
          <w:rFonts w:asciiTheme="majorBidi" w:hAnsiTheme="majorBidi" w:cstheme="majorBidi"/>
          <w:sz w:val="33"/>
        </w:rPr>
      </w:pPr>
      <w:r w:rsidRPr="00372D62">
        <w:rPr>
          <w:rFonts w:asciiTheme="majorBidi" w:hAnsiTheme="majorBidi" w:cstheme="majorBidi"/>
          <w:sz w:val="33"/>
          <w:shd w:val="clear" w:color="auto" w:fill="FA9D00"/>
        </w:rPr>
        <w:t>technical</w:t>
      </w:r>
      <w:r w:rsidRPr="00372D62">
        <w:rPr>
          <w:rFonts w:asciiTheme="majorBidi" w:hAnsiTheme="majorBidi" w:cstheme="majorBidi"/>
          <w:spacing w:val="21"/>
          <w:sz w:val="33"/>
          <w:shd w:val="clear" w:color="auto" w:fill="FA9D00"/>
        </w:rPr>
        <w:t xml:space="preserve"> </w:t>
      </w:r>
      <w:r w:rsidRPr="00372D62">
        <w:rPr>
          <w:rFonts w:asciiTheme="majorBidi" w:hAnsiTheme="majorBidi" w:cstheme="majorBidi"/>
          <w:sz w:val="33"/>
          <w:shd w:val="clear" w:color="auto" w:fill="FA9D00"/>
        </w:rPr>
        <w:t>report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33"/>
        </w:rPr>
        <w:sectPr w:rsidR="00BF7B5F" w:rsidRPr="00372D62">
          <w:pgSz w:w="11900" w:h="16850"/>
          <w:pgMar w:top="1420" w:right="420" w:bottom="280" w:left="400" w:header="720" w:footer="720" w:gutter="0"/>
          <w:cols w:space="720"/>
        </w:sectPr>
      </w:pPr>
    </w:p>
    <w:p w:rsidR="00BF7B5F" w:rsidRPr="00372D62" w:rsidRDefault="00BF7B5F" w:rsidP="00372D62">
      <w:pPr>
        <w:spacing w:before="5" w:line="360" w:lineRule="auto"/>
        <w:rPr>
          <w:rFonts w:asciiTheme="majorBidi" w:hAnsiTheme="majorBidi" w:cstheme="majorBidi"/>
          <w:sz w:val="25"/>
        </w:rPr>
      </w:pPr>
    </w:p>
    <w:p w:rsidR="00BF7B5F" w:rsidRPr="00372D62" w:rsidRDefault="00863992" w:rsidP="00372D62">
      <w:pPr>
        <w:pStyle w:val="TableParagraph"/>
        <w:spacing w:before="0" w:line="360" w:lineRule="auto"/>
        <w:rPr>
          <w:rFonts w:asciiTheme="majorBidi" w:hAnsiTheme="majorBidi" w:cstheme="majorBidi"/>
          <w:b/>
          <w:color w:val="004AAC"/>
          <w:sz w:val="87"/>
        </w:rPr>
      </w:pPr>
      <w:r w:rsidRPr="00372D62">
        <w:rPr>
          <w:rFonts w:asciiTheme="majorBidi" w:hAnsiTheme="majorBidi" w:cstheme="majorBidi"/>
          <w:b/>
          <w:noProof/>
          <w:color w:val="004AAC"/>
          <w:sz w:val="87"/>
        </w:rPr>
        <mc:AlternateContent>
          <mc:Choice Requires="wps">
            <w:drawing>
              <wp:anchor distT="0" distB="0" distL="114300" distR="114300" simplePos="0" relativeHeight="15730176" behindDoc="0" locked="0" layoutInCell="1" allowOverlap="1">
                <wp:simplePos x="0" y="0"/>
                <wp:positionH relativeFrom="page">
                  <wp:posOffset>755650</wp:posOffset>
                </wp:positionH>
                <wp:positionV relativeFrom="paragraph">
                  <wp:posOffset>635000</wp:posOffset>
                </wp:positionV>
                <wp:extent cx="5767705" cy="8116570"/>
                <wp:effectExtent l="0" t="0" r="4445" b="17780"/>
                <wp:wrapNone/>
                <wp:docPr id="274" name="Text Box 1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67705" cy="81165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tbl>
                            <w:tblPr>
                              <w:tblW w:w="0" w:type="auto"/>
                              <w:tblInd w:w="7" w:type="dxa"/>
                              <w:tblLayout w:type="fixed"/>
                              <w:tblCellMar>
                                <w:left w:w="0" w:type="dxa"/>
                                <w:right w:w="0" w:type="dxa"/>
                              </w:tblCellMar>
                              <w:tblLook w:val="01E0" w:firstRow="1" w:lastRow="1" w:firstColumn="1" w:lastColumn="1" w:noHBand="0" w:noVBand="0"/>
                            </w:tblPr>
                            <w:tblGrid>
                              <w:gridCol w:w="6841"/>
                              <w:gridCol w:w="2241"/>
                            </w:tblGrid>
                            <w:tr w:rsidR="0075071E" w:rsidRPr="00265A79" w:rsidTr="00B914BA">
                              <w:trPr>
                                <w:trHeight w:val="792"/>
                              </w:trPr>
                              <w:tc>
                                <w:tcPr>
                                  <w:tcW w:w="6841" w:type="dxa"/>
                                  <w:tcBorders>
                                    <w:bottom w:val="single" w:sz="18" w:space="0" w:color="003172"/>
                                  </w:tcBorders>
                                </w:tcPr>
                                <w:p w:rsidR="0075071E" w:rsidRPr="004E6913" w:rsidRDefault="0075071E" w:rsidP="004E6913">
                                  <w:pPr>
                                    <w:pStyle w:val="TableParagraph"/>
                                    <w:spacing w:before="0" w:line="1043" w:lineRule="exact"/>
                                    <w:rPr>
                                      <w:rFonts w:ascii="Tahoma"/>
                                      <w:b/>
                                      <w:color w:val="004AAC"/>
                                      <w:sz w:val="87"/>
                                    </w:rPr>
                                  </w:pPr>
                                  <w:r w:rsidRPr="004E6913">
                                    <w:rPr>
                                      <w:rFonts w:ascii="Tahoma"/>
                                      <w:b/>
                                      <w:color w:val="004AAC"/>
                                      <w:sz w:val="87"/>
                                    </w:rPr>
                                    <w:t>Contents</w:t>
                                  </w:r>
                                </w:p>
                                <w:p w:rsidR="0075071E" w:rsidRPr="00265A79" w:rsidRDefault="0075071E" w:rsidP="004E6913">
                                  <w:pPr>
                                    <w:pStyle w:val="TableParagraph"/>
                                    <w:spacing w:before="3"/>
                                    <w:rPr>
                                      <w:rFonts w:ascii="Tahoma"/>
                                      <w:b/>
                                      <w:sz w:val="28"/>
                                      <w:szCs w:val="4"/>
                                    </w:rPr>
                                  </w:pPr>
                                </w:p>
                                <w:p w:rsidR="0075071E" w:rsidRPr="0049593F" w:rsidRDefault="0075071E" w:rsidP="0049593F">
                                  <w:pPr>
                                    <w:pStyle w:val="TableParagraph"/>
                                    <w:spacing w:before="0"/>
                                    <w:rPr>
                                      <w:color w:val="003172"/>
                                      <w:w w:val="105"/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color w:val="003172"/>
                                      <w:w w:val="105"/>
                                      <w:sz w:val="28"/>
                                      <w:szCs w:val="4"/>
                                    </w:rPr>
                                    <w:t>TABLE OF CONTENTS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bottom w:val="single" w:sz="18" w:space="0" w:color="003172"/>
                                  </w:tcBorders>
                                </w:tcPr>
                                <w:p w:rsidR="0075071E" w:rsidRDefault="0075071E" w:rsidP="004E6913">
                                  <w:pPr>
                                    <w:pStyle w:val="TableParagraph"/>
                                    <w:spacing w:before="0"/>
                                    <w:ind w:right="132"/>
                                    <w:rPr>
                                      <w:rFonts w:ascii="Tahoma"/>
                                      <w:b/>
                                      <w:sz w:val="28"/>
                                      <w:szCs w:val="4"/>
                                    </w:rPr>
                                  </w:pPr>
                                </w:p>
                                <w:p w:rsidR="0075071E" w:rsidRDefault="0075071E" w:rsidP="004E6913">
                                  <w:pPr>
                                    <w:pStyle w:val="TableParagraph"/>
                                    <w:spacing w:before="0"/>
                                    <w:ind w:right="132"/>
                                    <w:rPr>
                                      <w:rFonts w:ascii="Tahoma"/>
                                      <w:b/>
                                      <w:sz w:val="28"/>
                                      <w:szCs w:val="4"/>
                                    </w:rPr>
                                  </w:pPr>
                                </w:p>
                                <w:p w:rsidR="0075071E" w:rsidRDefault="0075071E" w:rsidP="004E6913">
                                  <w:pPr>
                                    <w:pStyle w:val="TableParagraph"/>
                                    <w:spacing w:before="0"/>
                                    <w:ind w:right="132"/>
                                    <w:rPr>
                                      <w:rFonts w:ascii="Tahoma"/>
                                      <w:b/>
                                      <w:sz w:val="28"/>
                                      <w:szCs w:val="4"/>
                                    </w:rPr>
                                  </w:pPr>
                                </w:p>
                                <w:p w:rsidR="0075071E" w:rsidRDefault="0075071E" w:rsidP="004E6913">
                                  <w:pPr>
                                    <w:pStyle w:val="TableParagraph"/>
                                    <w:spacing w:before="0"/>
                                    <w:ind w:right="132"/>
                                    <w:rPr>
                                      <w:rFonts w:ascii="Tahoma"/>
                                      <w:b/>
                                      <w:sz w:val="28"/>
                                      <w:szCs w:val="4"/>
                                    </w:rPr>
                                  </w:pPr>
                                </w:p>
                                <w:p w:rsidR="0075071E" w:rsidRPr="00265A79" w:rsidRDefault="0075071E" w:rsidP="004E6913">
                                  <w:pPr>
                                    <w:pStyle w:val="TableParagraph"/>
                                    <w:spacing w:before="0"/>
                                    <w:ind w:right="132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>
                                    <w:rPr>
                                      <w:rFonts w:ascii="Tahoma"/>
                                      <w:b/>
                                      <w:sz w:val="28"/>
                                      <w:szCs w:val="4"/>
                                    </w:rPr>
                                    <w:t xml:space="preserve">                       </w:t>
                                  </w:r>
                                  <w:r>
                                    <w:rPr>
                                      <w:color w:val="003172"/>
                                      <w:w w:val="90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3</w:t>
                                  </w: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w w:val="99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</w:p>
                              </w:tc>
                            </w:tr>
                            <w:tr w:rsidR="0075071E" w:rsidRPr="00265A79" w:rsidTr="00B914BA">
                              <w:trPr>
                                <w:trHeight w:val="693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49593F" w:rsidRDefault="0075071E" w:rsidP="0049593F">
                                  <w:pPr>
                                    <w:pStyle w:val="TableParagraph"/>
                                    <w:rPr>
                                      <w:color w:val="003172"/>
                                      <w:spacing w:val="-1"/>
                                      <w:w w:val="105"/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color w:val="003172"/>
                                      <w:spacing w:val="-1"/>
                                      <w:w w:val="105"/>
                                      <w:sz w:val="28"/>
                                      <w:szCs w:val="4"/>
                                    </w:rPr>
                                    <w:t>List of Figures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 w:rsidP="004E6913">
                                  <w:pPr>
                                    <w:pStyle w:val="TableParagraph"/>
                                    <w:ind w:right="112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>
                                    <w:rPr>
                                      <w:color w:val="003172"/>
                                      <w:w w:val="90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4</w:t>
                                  </w:r>
                                </w:p>
                              </w:tc>
                            </w:tr>
                            <w:tr w:rsidR="0075071E" w:rsidRPr="00265A79" w:rsidTr="00B914BA">
                              <w:trPr>
                                <w:trHeight w:val="747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 w:rsidP="004E6913">
                                  <w:pPr>
                                    <w:pStyle w:val="TableParagraph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GLOSSARY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 w:rsidP="004E6913">
                                  <w:pPr>
                                    <w:pStyle w:val="TableParagraph"/>
                                    <w:spacing w:before="350"/>
                                    <w:ind w:right="87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w w:val="99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spacing w:val="-45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color w:val="00317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5</w:t>
                                  </w:r>
                                </w:p>
                              </w:tc>
                            </w:tr>
                            <w:tr w:rsidR="0075071E" w:rsidRPr="00265A79" w:rsidTr="00B914BA">
                              <w:trPr>
                                <w:trHeight w:val="783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 w:rsidP="004E6913">
                                  <w:pPr>
                                    <w:pStyle w:val="TableParagraph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ABSTRACT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 w:rsidP="004E6913">
                                  <w:pPr>
                                    <w:pStyle w:val="TableParagraph"/>
                                    <w:ind w:right="78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spacing w:val="26"/>
                                      <w:w w:val="99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color w:val="003172"/>
                                      <w:w w:val="105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6</w:t>
                                  </w:r>
                                </w:p>
                              </w:tc>
                            </w:tr>
                            <w:tr w:rsidR="0075071E" w:rsidRPr="00265A79" w:rsidTr="00265A79">
                              <w:trPr>
                                <w:trHeight w:val="693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>
                                  <w:pPr>
                                    <w:pStyle w:val="TableParagraph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color w:val="003172"/>
                                      <w:spacing w:val="-1"/>
                                      <w:w w:val="105"/>
                                      <w:sz w:val="28"/>
                                      <w:szCs w:val="4"/>
                                    </w:rPr>
                                    <w:t>INTRODUCTION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>
                                  <w:pPr>
                                    <w:pStyle w:val="TableParagraph"/>
                                    <w:ind w:right="112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>
                                    <w:rPr>
                                      <w:color w:val="003172"/>
                                      <w:w w:val="90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6 </w:t>
                                  </w:r>
                                </w:p>
                              </w:tc>
                            </w:tr>
                            <w:tr w:rsidR="0075071E" w:rsidRPr="00265A79" w:rsidTr="00265A79">
                              <w:trPr>
                                <w:trHeight w:val="747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>
                                  <w:pPr>
                                    <w:pStyle w:val="TableParagraph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Methodology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>
                                  <w:pPr>
                                    <w:pStyle w:val="TableParagraph"/>
                                    <w:spacing w:before="350"/>
                                    <w:ind w:right="87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w w:val="99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spacing w:val="-45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color w:val="00317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8</w:t>
                                  </w:r>
                                </w:p>
                              </w:tc>
                            </w:tr>
                            <w:tr w:rsidR="0075071E" w:rsidRPr="00265A79" w:rsidTr="00265A79">
                              <w:trPr>
                                <w:trHeight w:val="783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>
                                  <w:pPr>
                                    <w:pStyle w:val="TableParagraph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Results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>
                                  <w:pPr>
                                    <w:pStyle w:val="TableParagraph"/>
                                    <w:ind w:right="78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spacing w:val="26"/>
                                      <w:w w:val="99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color w:val="003172"/>
                                      <w:w w:val="105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9</w:t>
                                  </w:r>
                                </w:p>
                              </w:tc>
                            </w:tr>
                            <w:tr w:rsidR="0075071E" w:rsidRPr="00265A79" w:rsidTr="004E6913">
                              <w:trPr>
                                <w:trHeight w:val="747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>
                                  <w:pPr>
                                    <w:pStyle w:val="TableParagraph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Discussion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E208D8">
                                  <w:pPr>
                                    <w:pStyle w:val="TableParagraph"/>
                                    <w:ind w:right="118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>
                                    <w:rPr>
                                      <w:color w:val="003172"/>
                                      <w:w w:val="90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21</w:t>
                                  </w:r>
                                </w:p>
                              </w:tc>
                            </w:tr>
                            <w:tr w:rsidR="0075071E" w:rsidRPr="00265A79" w:rsidTr="004E6913">
                              <w:trPr>
                                <w:trHeight w:val="783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>
                                  <w:pPr>
                                    <w:pStyle w:val="TableParagraph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Conclusions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  <w:bottom w:val="single" w:sz="18" w:space="0" w:color="003172"/>
                                  </w:tcBorders>
                                </w:tcPr>
                                <w:p w:rsidR="0075071E" w:rsidRPr="00265A79" w:rsidRDefault="0075071E">
                                  <w:pPr>
                                    <w:pStyle w:val="TableParagraph"/>
                                    <w:ind w:right="14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spacing w:val="-6"/>
                                      <w:w w:val="99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 w:rsidR="00E208D8">
                                    <w:rPr>
                                      <w:color w:val="00317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22</w:t>
                                  </w:r>
                                  <w:r w:rsidRPr="00265A79">
                                    <w:rPr>
                                      <w:color w:val="003172"/>
                                      <w:spacing w:val="-1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</w:p>
                              </w:tc>
                            </w:tr>
                            <w:tr w:rsidR="0075071E" w:rsidRPr="00265A79">
                              <w:trPr>
                                <w:trHeight w:val="831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</w:tcBorders>
                                </w:tcPr>
                                <w:p w:rsidR="0075071E" w:rsidRPr="00265A79" w:rsidRDefault="0075071E" w:rsidP="00BD1289">
                                  <w:pPr>
                                    <w:pStyle w:val="TableParagraph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Results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</w:tcBorders>
                                </w:tcPr>
                                <w:p w:rsidR="0075071E" w:rsidRPr="00265A79" w:rsidRDefault="0075071E" w:rsidP="00BD1289">
                                  <w:pPr>
                                    <w:pStyle w:val="TableParagraph"/>
                                    <w:ind w:right="14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spacing w:val="-6"/>
                                      <w:w w:val="99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color w:val="00317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21</w:t>
                                  </w:r>
                                  <w:r w:rsidRPr="00265A79">
                                    <w:rPr>
                                      <w:color w:val="003172"/>
                                      <w:spacing w:val="-1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</w:p>
                              </w:tc>
                            </w:tr>
                            <w:tr w:rsidR="0075071E" w:rsidRPr="00265A79" w:rsidTr="004E6913">
                              <w:trPr>
                                <w:trHeight w:val="1458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</w:tcBorders>
                                </w:tcPr>
                                <w:p w:rsidR="0075071E" w:rsidRDefault="0075071E" w:rsidP="00BD1289">
                                  <w:pPr>
                                    <w:pStyle w:val="TableParagraph"/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Recommendations</w:t>
                                  </w:r>
                                </w:p>
                                <w:p w:rsidR="0075071E" w:rsidRPr="004E6913" w:rsidRDefault="0075071E" w:rsidP="00BD1289">
                                  <w:pPr>
                                    <w:pStyle w:val="TableParagraph"/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References</w:t>
                                  </w:r>
                                  <w:r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 xml:space="preserve">                                                                                                      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</w:tcBorders>
                                </w:tcPr>
                                <w:p w:rsidR="0075071E" w:rsidRPr="00265A79" w:rsidRDefault="0075071E" w:rsidP="00A26D91">
                                  <w:pPr>
                                    <w:pStyle w:val="TableParagraph"/>
                                    <w:spacing w:line="470" w:lineRule="exact"/>
                                    <w:ind w:right="132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sz w:val="28"/>
                                      <w:szCs w:val="4"/>
                                    </w:rPr>
                                    <w:t xml:space="preserve"> </w:t>
                                  </w: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spacing w:val="-6"/>
                                      <w:w w:val="99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color w:val="00317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2</w:t>
                                  </w:r>
                                  <w:r w:rsidR="00E208D8">
                                    <w:rPr>
                                      <w:color w:val="00317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3</w:t>
                                  </w:r>
                                  <w:r w:rsidRPr="00265A79">
                                    <w:rPr>
                                      <w:color w:val="003172"/>
                                      <w:spacing w:val="-1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 w:rsidRPr="004E6913">
                                    <w:rPr>
                                      <w:sz w:val="28"/>
                                      <w:szCs w:val="4"/>
                                    </w:rPr>
                                    <w:t xml:space="preserve"> </w:t>
                                  </w:r>
                                </w:p>
                              </w:tc>
                            </w:tr>
                            <w:tr w:rsidR="0075071E" w:rsidRPr="00265A79" w:rsidTr="004E6913">
                              <w:trPr>
                                <w:trHeight w:val="831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</w:tcBorders>
                                </w:tcPr>
                                <w:p w:rsidR="0075071E" w:rsidRPr="004E6913" w:rsidRDefault="0075071E" w:rsidP="00A26D91">
                                  <w:pPr>
                                    <w:pStyle w:val="TableParagraph"/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color w:val="003172"/>
                                      <w:sz w:val="28"/>
                                      <w:szCs w:val="4"/>
                                    </w:rPr>
                                    <w:t>Appendices</w:t>
                                  </w: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</w:tcBorders>
                                </w:tcPr>
                                <w:p w:rsidR="0075071E" w:rsidRPr="00265A79" w:rsidRDefault="0075071E" w:rsidP="00A26D91">
                                  <w:pPr>
                                    <w:pStyle w:val="TableParagraph"/>
                                    <w:spacing w:line="470" w:lineRule="exact"/>
                                    <w:ind w:right="132"/>
                                    <w:jc w:val="right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  <w:r w:rsidRPr="004E6913">
                                    <w:rPr>
                                      <w:sz w:val="28"/>
                                      <w:szCs w:val="4"/>
                                    </w:rPr>
                                    <w:t xml:space="preserve"> </w:t>
                                  </w:r>
                                  <w:r w:rsidRPr="00265A79">
                                    <w:rPr>
                                      <w:rFonts w:ascii="Times New Roman"/>
                                      <w:color w:val="003172"/>
                                      <w:spacing w:val="-6"/>
                                      <w:w w:val="99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 w:rsidR="00E208D8">
                                    <w:rPr>
                                      <w:color w:val="00317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>25</w:t>
                                  </w:r>
                                  <w:r w:rsidRPr="00265A79">
                                    <w:rPr>
                                      <w:color w:val="003172"/>
                                      <w:spacing w:val="-12"/>
                                      <w:sz w:val="28"/>
                                      <w:szCs w:val="4"/>
                                      <w:shd w:val="clear" w:color="auto" w:fill="FFAC20"/>
                                    </w:rPr>
                                    <w:t xml:space="preserve"> </w:t>
                                  </w:r>
                                  <w:r w:rsidRPr="004E6913">
                                    <w:rPr>
                                      <w:sz w:val="28"/>
                                      <w:szCs w:val="4"/>
                                    </w:rPr>
                                    <w:t xml:space="preserve"> </w:t>
                                  </w:r>
                                </w:p>
                              </w:tc>
                            </w:tr>
                            <w:tr w:rsidR="0075071E" w:rsidRPr="00265A79" w:rsidTr="004E6913">
                              <w:trPr>
                                <w:trHeight w:val="918"/>
                              </w:trPr>
                              <w:tc>
                                <w:tcPr>
                                  <w:tcW w:w="6841" w:type="dxa"/>
                                  <w:tcBorders>
                                    <w:top w:val="single" w:sz="18" w:space="0" w:color="003172"/>
                                  </w:tcBorders>
                                </w:tcPr>
                                <w:p w:rsidR="0075071E" w:rsidRPr="004E6913" w:rsidRDefault="0075071E" w:rsidP="00A26D91">
                                  <w:pPr>
                                    <w:pStyle w:val="TableParagraph"/>
                                    <w:rPr>
                                      <w:rFonts w:cstheme="minorBidi"/>
                                      <w:color w:val="003172"/>
                                      <w:sz w:val="28"/>
                                      <w:szCs w:val="4"/>
                                      <w:rtl/>
                                      <w:lang w:bidi="ar-JO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2241" w:type="dxa"/>
                                  <w:tcBorders>
                                    <w:top w:val="single" w:sz="18" w:space="0" w:color="003172"/>
                                  </w:tcBorders>
                                </w:tcPr>
                                <w:p w:rsidR="0075071E" w:rsidRPr="00265A79" w:rsidRDefault="0075071E" w:rsidP="00A26D91">
                                  <w:pPr>
                                    <w:pStyle w:val="TableParagraph"/>
                                    <w:spacing w:line="470" w:lineRule="exact"/>
                                    <w:ind w:right="132"/>
                                    <w:rPr>
                                      <w:sz w:val="28"/>
                                      <w:szCs w:val="4"/>
                                    </w:rPr>
                                  </w:pPr>
                                </w:p>
                              </w:tc>
                            </w:tr>
                          </w:tbl>
                          <w:p w:rsidR="0075071E" w:rsidRDefault="0075071E">
                            <w:pPr>
                              <w:pStyle w:val="BodyText"/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40" o:spid="_x0000_s1026" type="#_x0000_t202" style="position:absolute;margin-left:59.5pt;margin-top:50pt;width:454.15pt;height:639.1pt;z-index:157301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" filled="f" stroked="f">
                <v:textbox inset="0,0,0,0">
                  <w:txbxContent>
                    <w:tbl>
                      <w:tblPr>
                        <w:tblW w:w="0" w:type="auto"/>
                        <w:tblInd w:w="7" w:type="dxa"/>
                        <w:tblLayout w:type="fixed"/>
                        <w:tblCellMar>
                          <w:left w:w="0" w:type="dxa"/>
                          <w:right w:w="0" w:type="dxa"/>
                        </w:tblCellMar>
                        <w:tblLook w:val="01E0" w:firstRow="1" w:lastRow="1" w:firstColumn="1" w:lastColumn="1" w:noHBand="0" w:noVBand="0"/>
                      </w:tblPr>
                      <w:tblGrid>
                        <w:gridCol w:w="6841"/>
                        <w:gridCol w:w="2241"/>
                      </w:tblGrid>
                      <w:tr w:rsidR="0075071E" w:rsidRPr="00265A79" w:rsidTr="00B914BA">
                        <w:trPr>
                          <w:trHeight w:val="792"/>
                        </w:trPr>
                        <w:tc>
                          <w:tcPr>
                            <w:tcW w:w="6841" w:type="dxa"/>
                            <w:tcBorders>
                              <w:bottom w:val="single" w:sz="18" w:space="0" w:color="003172"/>
                            </w:tcBorders>
                          </w:tcPr>
                          <w:p w:rsidR="0075071E" w:rsidRPr="004E6913" w:rsidRDefault="0075071E" w:rsidP="004E6913">
                            <w:pPr>
                              <w:pStyle w:val="TableParagraph"/>
                              <w:spacing w:before="0" w:line="1043" w:lineRule="exact"/>
                              <w:rPr>
                                <w:rFonts w:ascii="Tahoma"/>
                                <w:b/>
                                <w:color w:val="004AAC"/>
                                <w:sz w:val="87"/>
                              </w:rPr>
                            </w:pPr>
                            <w:r w:rsidRPr="004E6913">
                              <w:rPr>
                                <w:rFonts w:ascii="Tahoma"/>
                                <w:b/>
                                <w:color w:val="004AAC"/>
                                <w:sz w:val="87"/>
                              </w:rPr>
                              <w:t>Contents</w:t>
                            </w:r>
                          </w:p>
                          <w:p w:rsidR="0075071E" w:rsidRPr="00265A79" w:rsidRDefault="0075071E" w:rsidP="004E6913">
                            <w:pPr>
                              <w:pStyle w:val="TableParagraph"/>
                              <w:spacing w:before="3"/>
                              <w:rPr>
                                <w:rFonts w:ascii="Tahoma"/>
                                <w:b/>
                                <w:sz w:val="28"/>
                                <w:szCs w:val="4"/>
                              </w:rPr>
                            </w:pPr>
                          </w:p>
                          <w:p w:rsidR="0075071E" w:rsidRPr="0049593F" w:rsidRDefault="0075071E" w:rsidP="0049593F">
                            <w:pPr>
                              <w:pStyle w:val="TableParagraph"/>
                              <w:spacing w:before="0"/>
                              <w:rPr>
                                <w:color w:val="003172"/>
                                <w:w w:val="105"/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color w:val="003172"/>
                                <w:w w:val="105"/>
                                <w:sz w:val="28"/>
                                <w:szCs w:val="4"/>
                              </w:rPr>
                              <w:t>TABLE OF CONTENTS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bottom w:val="single" w:sz="18" w:space="0" w:color="003172"/>
                            </w:tcBorders>
                          </w:tcPr>
                          <w:p w:rsidR="0075071E" w:rsidRDefault="0075071E" w:rsidP="004E6913">
                            <w:pPr>
                              <w:pStyle w:val="TableParagraph"/>
                              <w:spacing w:before="0"/>
                              <w:ind w:right="132"/>
                              <w:rPr>
                                <w:rFonts w:ascii="Tahoma"/>
                                <w:b/>
                                <w:sz w:val="28"/>
                                <w:szCs w:val="4"/>
                              </w:rPr>
                            </w:pPr>
                          </w:p>
                          <w:p w:rsidR="0075071E" w:rsidRDefault="0075071E" w:rsidP="004E6913">
                            <w:pPr>
                              <w:pStyle w:val="TableParagraph"/>
                              <w:spacing w:before="0"/>
                              <w:ind w:right="132"/>
                              <w:rPr>
                                <w:rFonts w:ascii="Tahoma"/>
                                <w:b/>
                                <w:sz w:val="28"/>
                                <w:szCs w:val="4"/>
                              </w:rPr>
                            </w:pPr>
                          </w:p>
                          <w:p w:rsidR="0075071E" w:rsidRDefault="0075071E" w:rsidP="004E6913">
                            <w:pPr>
                              <w:pStyle w:val="TableParagraph"/>
                              <w:spacing w:before="0"/>
                              <w:ind w:right="132"/>
                              <w:rPr>
                                <w:rFonts w:ascii="Tahoma"/>
                                <w:b/>
                                <w:sz w:val="28"/>
                                <w:szCs w:val="4"/>
                              </w:rPr>
                            </w:pPr>
                          </w:p>
                          <w:p w:rsidR="0075071E" w:rsidRDefault="0075071E" w:rsidP="004E6913">
                            <w:pPr>
                              <w:pStyle w:val="TableParagraph"/>
                              <w:spacing w:before="0"/>
                              <w:ind w:right="132"/>
                              <w:rPr>
                                <w:rFonts w:ascii="Tahoma"/>
                                <w:b/>
                                <w:sz w:val="28"/>
                                <w:szCs w:val="4"/>
                              </w:rPr>
                            </w:pPr>
                          </w:p>
                          <w:p w:rsidR="0075071E" w:rsidRPr="00265A79" w:rsidRDefault="0075071E" w:rsidP="004E6913">
                            <w:pPr>
                              <w:pStyle w:val="TableParagraph"/>
                              <w:spacing w:before="0"/>
                              <w:ind w:right="132"/>
                              <w:rPr>
                                <w:sz w:val="28"/>
                                <w:szCs w:val="4"/>
                              </w:rPr>
                            </w:pPr>
                            <w:r>
                              <w:rPr>
                                <w:rFonts w:ascii="Tahoma"/>
                                <w:b/>
                                <w:sz w:val="28"/>
                                <w:szCs w:val="4"/>
                              </w:rPr>
                              <w:t xml:space="preserve">                       </w:t>
                            </w:r>
                            <w:r>
                              <w:rPr>
                                <w:color w:val="003172"/>
                                <w:w w:val="90"/>
                                <w:sz w:val="28"/>
                                <w:szCs w:val="4"/>
                                <w:shd w:val="clear" w:color="auto" w:fill="FFAC20"/>
                              </w:rPr>
                              <w:t>3</w:t>
                            </w:r>
                            <w:r w:rsidRPr="00265A79">
                              <w:rPr>
                                <w:rFonts w:ascii="Times New Roman"/>
                                <w:color w:val="003172"/>
                                <w:w w:val="99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</w:p>
                        </w:tc>
                      </w:tr>
                      <w:tr w:rsidR="0075071E" w:rsidRPr="00265A79" w:rsidTr="00B914BA">
                        <w:trPr>
                          <w:trHeight w:val="693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49593F" w:rsidRDefault="0075071E" w:rsidP="0049593F">
                            <w:pPr>
                              <w:pStyle w:val="TableParagraph"/>
                              <w:rPr>
                                <w:color w:val="003172"/>
                                <w:spacing w:val="-1"/>
                                <w:w w:val="105"/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color w:val="003172"/>
                                <w:spacing w:val="-1"/>
                                <w:w w:val="105"/>
                                <w:sz w:val="28"/>
                                <w:szCs w:val="4"/>
                              </w:rPr>
                              <w:t>List of Figures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 w:rsidP="004E6913">
                            <w:pPr>
                              <w:pStyle w:val="TableParagraph"/>
                              <w:ind w:right="112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>
                              <w:rPr>
                                <w:color w:val="003172"/>
                                <w:w w:val="90"/>
                                <w:sz w:val="28"/>
                                <w:szCs w:val="4"/>
                                <w:shd w:val="clear" w:color="auto" w:fill="FFAC20"/>
                              </w:rPr>
                              <w:t>4</w:t>
                            </w:r>
                          </w:p>
                        </w:tc>
                      </w:tr>
                      <w:tr w:rsidR="0075071E" w:rsidRPr="00265A79" w:rsidTr="00B914BA">
                        <w:trPr>
                          <w:trHeight w:val="747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 w:rsidP="004E6913">
                            <w:pPr>
                              <w:pStyle w:val="TableParagraph"/>
                              <w:rPr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color w:val="003172"/>
                                <w:sz w:val="28"/>
                                <w:szCs w:val="4"/>
                              </w:rPr>
                              <w:t>GLOSSARY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 w:rsidP="004E6913">
                            <w:pPr>
                              <w:pStyle w:val="TableParagraph"/>
                              <w:spacing w:before="350"/>
                              <w:ind w:right="87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rFonts w:ascii="Times New Roman"/>
                                <w:color w:val="003172"/>
                                <w:w w:val="99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 w:rsidRPr="00265A79">
                              <w:rPr>
                                <w:rFonts w:ascii="Times New Roman"/>
                                <w:color w:val="003172"/>
                                <w:spacing w:val="-45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>
                              <w:rPr>
                                <w:color w:val="003172"/>
                                <w:sz w:val="28"/>
                                <w:szCs w:val="4"/>
                                <w:shd w:val="clear" w:color="auto" w:fill="FFAC20"/>
                              </w:rPr>
                              <w:t>5</w:t>
                            </w:r>
                          </w:p>
                        </w:tc>
                      </w:tr>
                      <w:tr w:rsidR="0075071E" w:rsidRPr="00265A79" w:rsidTr="00B914BA">
                        <w:trPr>
                          <w:trHeight w:val="783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 w:rsidP="004E6913">
                            <w:pPr>
                              <w:pStyle w:val="TableParagraph"/>
                              <w:rPr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color w:val="003172"/>
                                <w:sz w:val="28"/>
                                <w:szCs w:val="4"/>
                              </w:rPr>
                              <w:t>ABSTRACT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 w:rsidP="004E6913">
                            <w:pPr>
                              <w:pStyle w:val="TableParagraph"/>
                              <w:ind w:right="78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rFonts w:ascii="Times New Roman"/>
                                <w:color w:val="003172"/>
                                <w:spacing w:val="26"/>
                                <w:w w:val="99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>
                              <w:rPr>
                                <w:color w:val="003172"/>
                                <w:w w:val="105"/>
                                <w:sz w:val="28"/>
                                <w:szCs w:val="4"/>
                                <w:shd w:val="clear" w:color="auto" w:fill="FFAC20"/>
                              </w:rPr>
                              <w:t>6</w:t>
                            </w:r>
                          </w:p>
                        </w:tc>
                      </w:tr>
                      <w:tr w:rsidR="0075071E" w:rsidRPr="00265A79" w:rsidTr="00265A79">
                        <w:trPr>
                          <w:trHeight w:val="693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>
                            <w:pPr>
                              <w:pStyle w:val="TableParagraph"/>
                              <w:rPr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color w:val="003172"/>
                                <w:spacing w:val="-1"/>
                                <w:w w:val="105"/>
                                <w:sz w:val="28"/>
                                <w:szCs w:val="4"/>
                              </w:rPr>
                              <w:t>INTRODUCTION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>
                            <w:pPr>
                              <w:pStyle w:val="TableParagraph"/>
                              <w:ind w:right="112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>
                              <w:rPr>
                                <w:color w:val="003172"/>
                                <w:w w:val="90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6 </w:t>
                            </w:r>
                          </w:p>
                        </w:tc>
                      </w:tr>
                      <w:tr w:rsidR="0075071E" w:rsidRPr="00265A79" w:rsidTr="00265A79">
                        <w:trPr>
                          <w:trHeight w:val="747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>
                            <w:pPr>
                              <w:pStyle w:val="TableParagraph"/>
                              <w:rPr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color w:val="003172"/>
                                <w:sz w:val="28"/>
                                <w:szCs w:val="4"/>
                              </w:rPr>
                              <w:t>Methodology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>
                            <w:pPr>
                              <w:pStyle w:val="TableParagraph"/>
                              <w:spacing w:before="350"/>
                              <w:ind w:right="87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rFonts w:ascii="Times New Roman"/>
                                <w:color w:val="003172"/>
                                <w:w w:val="99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 w:rsidRPr="00265A79">
                              <w:rPr>
                                <w:rFonts w:ascii="Times New Roman"/>
                                <w:color w:val="003172"/>
                                <w:spacing w:val="-45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>
                              <w:rPr>
                                <w:color w:val="003172"/>
                                <w:sz w:val="28"/>
                                <w:szCs w:val="4"/>
                                <w:shd w:val="clear" w:color="auto" w:fill="FFAC20"/>
                              </w:rPr>
                              <w:t>8</w:t>
                            </w:r>
                          </w:p>
                        </w:tc>
                      </w:tr>
                      <w:tr w:rsidR="0075071E" w:rsidRPr="00265A79" w:rsidTr="00265A79">
                        <w:trPr>
                          <w:trHeight w:val="783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>
                            <w:pPr>
                              <w:pStyle w:val="TableParagraph"/>
                              <w:rPr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color w:val="003172"/>
                                <w:sz w:val="28"/>
                                <w:szCs w:val="4"/>
                              </w:rPr>
                              <w:t>Results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>
                            <w:pPr>
                              <w:pStyle w:val="TableParagraph"/>
                              <w:ind w:right="78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rFonts w:ascii="Times New Roman"/>
                                <w:color w:val="003172"/>
                                <w:spacing w:val="26"/>
                                <w:w w:val="99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>
                              <w:rPr>
                                <w:color w:val="003172"/>
                                <w:w w:val="105"/>
                                <w:sz w:val="28"/>
                                <w:szCs w:val="4"/>
                                <w:shd w:val="clear" w:color="auto" w:fill="FFAC20"/>
                              </w:rPr>
                              <w:t>9</w:t>
                            </w:r>
                          </w:p>
                        </w:tc>
                      </w:tr>
                      <w:tr w:rsidR="0075071E" w:rsidRPr="00265A79" w:rsidTr="004E6913">
                        <w:trPr>
                          <w:trHeight w:val="747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>
                            <w:pPr>
                              <w:pStyle w:val="TableParagraph"/>
                              <w:rPr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color w:val="003172"/>
                                <w:sz w:val="28"/>
                                <w:szCs w:val="4"/>
                              </w:rPr>
                              <w:t>Discussion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E208D8">
                            <w:pPr>
                              <w:pStyle w:val="TableParagraph"/>
                              <w:ind w:right="118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>
                              <w:rPr>
                                <w:color w:val="003172"/>
                                <w:w w:val="90"/>
                                <w:sz w:val="28"/>
                                <w:szCs w:val="4"/>
                                <w:shd w:val="clear" w:color="auto" w:fill="FFAC20"/>
                              </w:rPr>
                              <w:t>21</w:t>
                            </w:r>
                          </w:p>
                        </w:tc>
                      </w:tr>
                      <w:tr w:rsidR="0075071E" w:rsidRPr="00265A79" w:rsidTr="004E6913">
                        <w:trPr>
                          <w:trHeight w:val="783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>
                            <w:pPr>
                              <w:pStyle w:val="TableParagraph"/>
                              <w:rPr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color w:val="003172"/>
                                <w:sz w:val="28"/>
                                <w:szCs w:val="4"/>
                              </w:rPr>
                              <w:t>Conclusions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  <w:bottom w:val="single" w:sz="18" w:space="0" w:color="003172"/>
                            </w:tcBorders>
                          </w:tcPr>
                          <w:p w:rsidR="0075071E" w:rsidRPr="00265A79" w:rsidRDefault="0075071E">
                            <w:pPr>
                              <w:pStyle w:val="TableParagraph"/>
                              <w:ind w:right="14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rFonts w:ascii="Times New Roman"/>
                                <w:color w:val="003172"/>
                                <w:spacing w:val="-6"/>
                                <w:w w:val="99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 w:rsidR="00E208D8">
                              <w:rPr>
                                <w:color w:val="003172"/>
                                <w:sz w:val="28"/>
                                <w:szCs w:val="4"/>
                                <w:shd w:val="clear" w:color="auto" w:fill="FFAC20"/>
                              </w:rPr>
                              <w:t>22</w:t>
                            </w:r>
                            <w:r w:rsidRPr="00265A79">
                              <w:rPr>
                                <w:color w:val="003172"/>
                                <w:spacing w:val="-12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</w:p>
                        </w:tc>
                      </w:tr>
                      <w:tr w:rsidR="0075071E" w:rsidRPr="00265A79">
                        <w:trPr>
                          <w:trHeight w:val="831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</w:tcBorders>
                          </w:tcPr>
                          <w:p w:rsidR="0075071E" w:rsidRPr="00265A79" w:rsidRDefault="0075071E" w:rsidP="00BD1289">
                            <w:pPr>
                              <w:pStyle w:val="TableParagraph"/>
                              <w:rPr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color w:val="003172"/>
                                <w:sz w:val="28"/>
                                <w:szCs w:val="4"/>
                              </w:rPr>
                              <w:t>Results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</w:tcBorders>
                          </w:tcPr>
                          <w:p w:rsidR="0075071E" w:rsidRPr="00265A79" w:rsidRDefault="0075071E" w:rsidP="00BD1289">
                            <w:pPr>
                              <w:pStyle w:val="TableParagraph"/>
                              <w:ind w:right="14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 w:rsidRPr="00265A79">
                              <w:rPr>
                                <w:rFonts w:ascii="Times New Roman"/>
                                <w:color w:val="003172"/>
                                <w:spacing w:val="-6"/>
                                <w:w w:val="99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>
                              <w:rPr>
                                <w:color w:val="003172"/>
                                <w:sz w:val="28"/>
                                <w:szCs w:val="4"/>
                                <w:shd w:val="clear" w:color="auto" w:fill="FFAC20"/>
                              </w:rPr>
                              <w:t>21</w:t>
                            </w:r>
                            <w:r w:rsidRPr="00265A79">
                              <w:rPr>
                                <w:color w:val="003172"/>
                                <w:spacing w:val="-12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</w:p>
                        </w:tc>
                      </w:tr>
                      <w:tr w:rsidR="0075071E" w:rsidRPr="00265A79" w:rsidTr="004E6913">
                        <w:trPr>
                          <w:trHeight w:val="1458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</w:tcBorders>
                          </w:tcPr>
                          <w:p w:rsidR="0075071E" w:rsidRDefault="0075071E" w:rsidP="00BD1289">
                            <w:pPr>
                              <w:pStyle w:val="TableParagraph"/>
                              <w:rPr>
                                <w:color w:val="003172"/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color w:val="003172"/>
                                <w:sz w:val="28"/>
                                <w:szCs w:val="4"/>
                              </w:rPr>
                              <w:t>Recommendations</w:t>
                            </w:r>
                          </w:p>
                          <w:p w:rsidR="0075071E" w:rsidRPr="004E6913" w:rsidRDefault="0075071E" w:rsidP="00BD1289">
                            <w:pPr>
                              <w:pStyle w:val="TableParagraph"/>
                              <w:rPr>
                                <w:color w:val="003172"/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color w:val="003172"/>
                                <w:sz w:val="28"/>
                                <w:szCs w:val="4"/>
                              </w:rPr>
                              <w:t>References</w:t>
                            </w:r>
                            <w:r>
                              <w:rPr>
                                <w:color w:val="003172"/>
                                <w:sz w:val="28"/>
                                <w:szCs w:val="4"/>
                              </w:rPr>
                              <w:t xml:space="preserve">                                                                                                      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</w:tcBorders>
                          </w:tcPr>
                          <w:p w:rsidR="0075071E" w:rsidRPr="00265A79" w:rsidRDefault="0075071E" w:rsidP="00A26D91">
                            <w:pPr>
                              <w:pStyle w:val="TableParagraph"/>
                              <w:spacing w:line="470" w:lineRule="exact"/>
                              <w:ind w:right="132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sz w:val="28"/>
                                <w:szCs w:val="4"/>
                              </w:rPr>
                              <w:t xml:space="preserve"> </w:t>
                            </w:r>
                            <w:r w:rsidRPr="00265A79">
                              <w:rPr>
                                <w:rFonts w:ascii="Times New Roman"/>
                                <w:color w:val="003172"/>
                                <w:spacing w:val="-6"/>
                                <w:w w:val="99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>
                              <w:rPr>
                                <w:color w:val="003172"/>
                                <w:sz w:val="28"/>
                                <w:szCs w:val="4"/>
                                <w:shd w:val="clear" w:color="auto" w:fill="FFAC20"/>
                              </w:rPr>
                              <w:t>2</w:t>
                            </w:r>
                            <w:r w:rsidR="00E208D8">
                              <w:rPr>
                                <w:color w:val="003172"/>
                                <w:sz w:val="28"/>
                                <w:szCs w:val="4"/>
                                <w:shd w:val="clear" w:color="auto" w:fill="FFAC20"/>
                              </w:rPr>
                              <w:t>3</w:t>
                            </w:r>
                            <w:r w:rsidRPr="00265A79">
                              <w:rPr>
                                <w:color w:val="003172"/>
                                <w:spacing w:val="-12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 w:rsidRPr="004E6913">
                              <w:rPr>
                                <w:sz w:val="28"/>
                                <w:szCs w:val="4"/>
                              </w:rPr>
                              <w:t xml:space="preserve"> </w:t>
                            </w:r>
                          </w:p>
                        </w:tc>
                      </w:tr>
                      <w:tr w:rsidR="0075071E" w:rsidRPr="00265A79" w:rsidTr="004E6913">
                        <w:trPr>
                          <w:trHeight w:val="831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</w:tcBorders>
                          </w:tcPr>
                          <w:p w:rsidR="0075071E" w:rsidRPr="004E6913" w:rsidRDefault="0075071E" w:rsidP="00A26D91">
                            <w:pPr>
                              <w:pStyle w:val="TableParagraph"/>
                              <w:rPr>
                                <w:color w:val="003172"/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color w:val="003172"/>
                                <w:sz w:val="28"/>
                                <w:szCs w:val="4"/>
                              </w:rPr>
                              <w:t>Appendices</w:t>
                            </w: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</w:tcBorders>
                          </w:tcPr>
                          <w:p w:rsidR="0075071E" w:rsidRPr="00265A79" w:rsidRDefault="0075071E" w:rsidP="00A26D91">
                            <w:pPr>
                              <w:pStyle w:val="TableParagraph"/>
                              <w:spacing w:line="470" w:lineRule="exact"/>
                              <w:ind w:right="132"/>
                              <w:jc w:val="right"/>
                              <w:rPr>
                                <w:sz w:val="28"/>
                                <w:szCs w:val="4"/>
                              </w:rPr>
                            </w:pPr>
                            <w:r w:rsidRPr="004E6913">
                              <w:rPr>
                                <w:sz w:val="28"/>
                                <w:szCs w:val="4"/>
                              </w:rPr>
                              <w:t xml:space="preserve"> </w:t>
                            </w:r>
                            <w:r w:rsidRPr="00265A79">
                              <w:rPr>
                                <w:rFonts w:ascii="Times New Roman"/>
                                <w:color w:val="003172"/>
                                <w:spacing w:val="-6"/>
                                <w:w w:val="99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 w:rsidR="00E208D8">
                              <w:rPr>
                                <w:color w:val="003172"/>
                                <w:sz w:val="28"/>
                                <w:szCs w:val="4"/>
                                <w:shd w:val="clear" w:color="auto" w:fill="FFAC20"/>
                              </w:rPr>
                              <w:t>25</w:t>
                            </w:r>
                            <w:r w:rsidRPr="00265A79">
                              <w:rPr>
                                <w:color w:val="003172"/>
                                <w:spacing w:val="-12"/>
                                <w:sz w:val="28"/>
                                <w:szCs w:val="4"/>
                                <w:shd w:val="clear" w:color="auto" w:fill="FFAC20"/>
                              </w:rPr>
                              <w:t xml:space="preserve"> </w:t>
                            </w:r>
                            <w:r w:rsidRPr="004E6913">
                              <w:rPr>
                                <w:sz w:val="28"/>
                                <w:szCs w:val="4"/>
                              </w:rPr>
                              <w:t xml:space="preserve"> </w:t>
                            </w:r>
                          </w:p>
                        </w:tc>
                      </w:tr>
                      <w:tr w:rsidR="0075071E" w:rsidRPr="00265A79" w:rsidTr="004E6913">
                        <w:trPr>
                          <w:trHeight w:val="918"/>
                        </w:trPr>
                        <w:tc>
                          <w:tcPr>
                            <w:tcW w:w="6841" w:type="dxa"/>
                            <w:tcBorders>
                              <w:top w:val="single" w:sz="18" w:space="0" w:color="003172"/>
                            </w:tcBorders>
                          </w:tcPr>
                          <w:p w:rsidR="0075071E" w:rsidRPr="004E6913" w:rsidRDefault="0075071E" w:rsidP="00A26D91">
                            <w:pPr>
                              <w:pStyle w:val="TableParagraph"/>
                              <w:rPr>
                                <w:rFonts w:cstheme="minorBidi"/>
                                <w:color w:val="003172"/>
                                <w:sz w:val="28"/>
                                <w:szCs w:val="4"/>
                                <w:rtl/>
                                <w:lang w:bidi="ar-JO"/>
                              </w:rPr>
                            </w:pPr>
                          </w:p>
                        </w:tc>
                        <w:tc>
                          <w:tcPr>
                            <w:tcW w:w="2241" w:type="dxa"/>
                            <w:tcBorders>
                              <w:top w:val="single" w:sz="18" w:space="0" w:color="003172"/>
                            </w:tcBorders>
                          </w:tcPr>
                          <w:p w:rsidR="0075071E" w:rsidRPr="00265A79" w:rsidRDefault="0075071E" w:rsidP="00A26D91">
                            <w:pPr>
                              <w:pStyle w:val="TableParagraph"/>
                              <w:spacing w:line="470" w:lineRule="exact"/>
                              <w:ind w:right="132"/>
                              <w:rPr>
                                <w:sz w:val="28"/>
                                <w:szCs w:val="4"/>
                              </w:rPr>
                            </w:pPr>
                          </w:p>
                        </w:tc>
                      </w:tr>
                    </w:tbl>
                    <w:p w:rsidR="0075071E" w:rsidRDefault="0075071E">
                      <w:pPr>
                        <w:pStyle w:val="BodyText"/>
                      </w:pPr>
                    </w:p>
                  </w:txbxContent>
                </v:textbox>
                <w10:wrap anchorx="page"/>
              </v:shape>
            </w:pict>
          </mc:Fallback>
        </mc:AlternateContent>
      </w:r>
      <w:r w:rsidR="00985C96" w:rsidRPr="00372D62">
        <w:rPr>
          <w:rFonts w:asciiTheme="majorBidi" w:hAnsiTheme="majorBidi" w:cstheme="majorBidi"/>
          <w:b/>
          <w:color w:val="004AAC"/>
          <w:sz w:val="87"/>
          <w:rtl/>
        </w:rPr>
        <w:t xml:space="preserve">         </w:t>
      </w:r>
      <w:r w:rsidR="005E1C30" w:rsidRPr="00372D62">
        <w:rPr>
          <w:rFonts w:asciiTheme="majorBidi" w:hAnsiTheme="majorBidi" w:cstheme="majorBidi"/>
          <w:b/>
          <w:color w:val="004AAC"/>
          <w:sz w:val="87"/>
        </w:rPr>
        <w:t>Table of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372D62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  <w:r w:rsidRPr="00372D62">
        <w:rPr>
          <w:rFonts w:asciiTheme="majorBidi" w:hAnsiTheme="majorBidi" w:cstheme="majorBidi"/>
          <w:noProof/>
          <w:sz w:val="20"/>
        </w:rPr>
        <mc:AlternateContent>
          <mc:Choice Requires="wps">
            <w:drawing>
              <wp:anchor distT="0" distB="0" distL="114300" distR="114300" simplePos="0" relativeHeight="487657472" behindDoc="0" locked="0" layoutInCell="1" allowOverlap="1" wp14:anchorId="456FDC59" wp14:editId="6F651A72">
                <wp:simplePos x="0" y="0"/>
                <wp:positionH relativeFrom="column">
                  <wp:posOffset>5828030</wp:posOffset>
                </wp:positionH>
                <wp:positionV relativeFrom="paragraph">
                  <wp:posOffset>69215</wp:posOffset>
                </wp:positionV>
                <wp:extent cx="390525" cy="257175"/>
                <wp:effectExtent l="0" t="0" r="9525" b="9525"/>
                <wp:wrapNone/>
                <wp:docPr id="286" name="Text Box 28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7175"/>
                        </a:xfrm>
                        <a:prstGeom prst="rect">
                          <a:avLst/>
                        </a:prstGeom>
                        <a:solidFill>
                          <a:srgbClr val="D2A000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:rsidR="0075071E" w:rsidRPr="00B86862" w:rsidRDefault="0075071E">
                            <w:pPr>
                              <w:rPr>
                                <w:b/>
                                <w:bCs/>
                                <w:color w:val="0F243E" w:themeColor="text2" w:themeShade="80"/>
                                <w14:shadow w14:blurRad="38100" w14:dist="25400" w14:dir="5400000" w14:sx="100000" w14:sy="100000" w14:kx="0" w14:ky="0" w14:algn="ctr">
                                  <w14:srgbClr w14:val="6E747A">
                                    <w14:alpha w14:val="57000"/>
                                  </w14:srgb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</w:pPr>
                            <w:r w:rsidRPr="00B86862">
                              <w:rPr>
                                <w:b/>
                                <w:bCs/>
                                <w:color w:val="0F243E" w:themeColor="text2" w:themeShade="80"/>
                                <w14:shadow w14:blurRad="38100" w14:dist="25400" w14:dir="5400000" w14:sx="100000" w14:sy="100000" w14:kx="0" w14:ky="0" w14:algn="ctr">
                                  <w14:srgbClr w14:val="6E747A">
                                    <w14:alpha w14:val="57000"/>
                                  </w14:srgb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2</w:t>
                            </w:r>
                            <w:r w:rsidR="00E208D8">
                              <w:rPr>
                                <w:b/>
                                <w:bCs/>
                                <w:color w:val="0F243E" w:themeColor="text2" w:themeShade="80"/>
                                <w14:shadow w14:blurRad="38100" w14:dist="25400" w14:dir="5400000" w14:sx="100000" w14:sy="100000" w14:kx="0" w14:ky="0" w14:algn="ctr">
                                  <w14:srgbClr w14:val="6E747A">
                                    <w14:alpha w14:val="57000"/>
                                  </w14:srgb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4</w:t>
                            </w:r>
                            <w:r w:rsidRPr="00B86862">
                              <w:rPr>
                                <w:b/>
                                <w:bCs/>
                                <w:color w:val="0F243E" w:themeColor="text2" w:themeShade="80"/>
                                <w14:shadow w14:blurRad="38100" w14:dist="25400" w14:dir="5400000" w14:sx="100000" w14:sy="100000" w14:kx="0" w14:ky="0" w14:algn="ctr">
                                  <w14:srgbClr w14:val="6E747A">
                                    <w14:alpha w14:val="57000"/>
                                  </w14:srgbClr>
                                </w14:shadow>
                                <w14:textOutline w14:w="0" w14:cap="flat" w14:cmpd="sng" w14:algn="ctr">
                                  <w14:noFill/>
                                  <w14:prstDash w14:val="solid"/>
                                  <w14:round/>
                                </w14:textOutline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56FDC59" id="Text Box 286" o:spid="_x0000_s1027" type="#_x0000_t202" style="position:absolute;margin-left:458.9pt;margin-top:5.45pt;width:30.75pt;height:20.25pt;z-index:4876574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" fillcolor="#d2a000" stroked="f" strokeweight=".5pt">
                <v:textbox>
                  <w:txbxContent>
                    <w:p w:rsidR="0075071E" w:rsidRPr="00B86862" w:rsidRDefault="0075071E">
                      <w:pPr>
                        <w:rPr>
                          <w:b/>
                          <w:bCs/>
                          <w:color w:val="0F243E" w:themeColor="text2" w:themeShade="80"/>
                          <w14:shadow w14:blurRad="38100" w14:dist="25400" w14:dir="5400000" w14:sx="100000" w14:sy="100000" w14:kx="0" w14:ky="0" w14:algn="ctr">
                            <w14:srgbClr w14:val="6E747A">
                              <w14:alpha w14:val="57000"/>
                            </w14:srgb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</w:pPr>
                      <w:r w:rsidRPr="00B86862">
                        <w:rPr>
                          <w:b/>
                          <w:bCs/>
                          <w:color w:val="0F243E" w:themeColor="text2" w:themeShade="80"/>
                          <w14:shadow w14:blurRad="38100" w14:dist="25400" w14:dir="5400000" w14:sx="100000" w14:sy="100000" w14:kx="0" w14:ky="0" w14:algn="ctr">
                            <w14:srgbClr w14:val="6E747A">
                              <w14:alpha w14:val="57000"/>
                            </w14:srgb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2</w:t>
                      </w:r>
                      <w:r w:rsidR="00E208D8">
                        <w:rPr>
                          <w:b/>
                          <w:bCs/>
                          <w:color w:val="0F243E" w:themeColor="text2" w:themeShade="80"/>
                          <w14:shadow w14:blurRad="38100" w14:dist="25400" w14:dir="5400000" w14:sx="100000" w14:sy="100000" w14:kx="0" w14:ky="0" w14:algn="ctr">
                            <w14:srgbClr w14:val="6E747A">
                              <w14:alpha w14:val="57000"/>
                            </w14:srgb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4</w:t>
                      </w:r>
                      <w:r w:rsidRPr="00B86862">
                        <w:rPr>
                          <w:b/>
                          <w:bCs/>
                          <w:color w:val="0F243E" w:themeColor="text2" w:themeShade="80"/>
                          <w14:shadow w14:blurRad="38100" w14:dist="25400" w14:dir="5400000" w14:sx="100000" w14:sy="100000" w14:kx="0" w14:ky="0" w14:algn="ctr">
                            <w14:srgbClr w14:val="6E747A">
                              <w14:alpha w14:val="57000"/>
                            </w14:srgbClr>
                          </w14:shadow>
                          <w14:textOutline w14:w="0" w14:cap="flat" w14:cmpd="sng" w14:algn="ctr">
                            <w14:noFill/>
                            <w14:prstDash w14:val="solid"/>
                            <w14:round/>
                          </w14:textOutline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372D62" w:rsidRDefault="00265A79" w:rsidP="00372D62">
      <w:pPr>
        <w:pStyle w:val="TableParagraph"/>
        <w:spacing w:before="0"/>
        <w:rPr>
          <w:rFonts w:asciiTheme="majorBidi" w:hAnsiTheme="majorBidi" w:cstheme="majorBidi"/>
          <w:b/>
          <w:color w:val="004AAC"/>
          <w:sz w:val="87"/>
        </w:rPr>
      </w:pPr>
      <w:bookmarkStart w:id="0" w:name="_Toc123728311"/>
      <w:r w:rsidRPr="00372D62">
        <w:rPr>
          <w:rFonts w:asciiTheme="majorBidi" w:eastAsia="Trebuchet MS" w:hAnsiTheme="majorBidi" w:cstheme="majorBidi"/>
          <w:b/>
          <w:sz w:val="20"/>
          <w:szCs w:val="24"/>
        </w:rPr>
        <w:t xml:space="preserve">     </w:t>
      </w:r>
      <w:r w:rsidR="00B914BA" w:rsidRPr="00372D62">
        <w:rPr>
          <w:rFonts w:asciiTheme="majorBidi" w:eastAsia="Trebuchet MS" w:hAnsiTheme="majorBidi" w:cstheme="majorBidi"/>
          <w:b/>
          <w:sz w:val="20"/>
          <w:szCs w:val="24"/>
        </w:rPr>
        <w:t xml:space="preserve">                   </w:t>
      </w:r>
      <w:r w:rsidR="0049593F" w:rsidRPr="00372D62">
        <w:rPr>
          <w:rFonts w:asciiTheme="majorBidi" w:hAnsiTheme="majorBidi" w:cstheme="majorBidi"/>
          <w:b/>
          <w:color w:val="004AAC"/>
          <w:sz w:val="87"/>
        </w:rPr>
        <w:t xml:space="preserve">List of </w:t>
      </w:r>
    </w:p>
    <w:p w:rsidR="00372D62" w:rsidRPr="00372D62" w:rsidRDefault="00372D62" w:rsidP="00372D62">
      <w:pPr>
        <w:pStyle w:val="TableParagraph"/>
        <w:spacing w:before="0"/>
        <w:rPr>
          <w:rFonts w:asciiTheme="majorBidi" w:hAnsiTheme="majorBidi" w:cstheme="majorBidi"/>
          <w:b/>
          <w:color w:val="004AAC"/>
          <w:sz w:val="87"/>
        </w:rPr>
      </w:pPr>
      <w:r>
        <w:rPr>
          <w:rFonts w:asciiTheme="majorBidi" w:hAnsiTheme="majorBidi" w:cstheme="majorBidi"/>
          <w:b/>
          <w:color w:val="004AAC"/>
          <w:sz w:val="87"/>
        </w:rPr>
        <w:t xml:space="preserve">     </w:t>
      </w:r>
      <w:r w:rsidR="0049593F" w:rsidRPr="00372D62">
        <w:rPr>
          <w:rFonts w:asciiTheme="majorBidi" w:hAnsiTheme="majorBidi" w:cstheme="majorBidi"/>
          <w:b/>
          <w:color w:val="004AAC"/>
          <w:sz w:val="87"/>
        </w:rPr>
        <w:t>Figures</w:t>
      </w:r>
    </w:p>
    <w:tbl>
      <w:tblPr>
        <w:tblStyle w:val="TableGrid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7"/>
        <w:gridCol w:w="6187"/>
        <w:gridCol w:w="1103"/>
      </w:tblGrid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Figure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Description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Page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B86862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 xml:space="preserve">Flow work 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3</w:t>
            </w:r>
          </w:p>
        </w:tc>
      </w:tr>
      <w:tr w:rsidR="00B86862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86862" w:rsidRPr="00372D62" w:rsidRDefault="00E208D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B86862" w:rsidRPr="00372D62" w:rsidRDefault="00B86862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All tables in databas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B86862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0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3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Table of items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 xml:space="preserve">   10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4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transactions tabl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1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5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transactions tabl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1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6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users_transactions tabl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7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login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3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8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dashboard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4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9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all items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4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0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item single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5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1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edit item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5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2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edit item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6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3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all transactions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6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4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transaction single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7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5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edit transaction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6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6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selling dashboard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7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lastRenderedPageBreak/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7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all users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7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8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user single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C440F8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8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9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edit user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9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0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create user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0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1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model code/1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5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model code/2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6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3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view model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7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4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ajax get method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8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5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ajax put method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9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6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Ajax delete method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30</w:t>
            </w:r>
          </w:p>
        </w:tc>
      </w:tr>
      <w:tr w:rsidR="0049593F" w:rsidRPr="00372D62" w:rsidTr="0049593F">
        <w:trPr>
          <w:trHeight w:val="557"/>
          <w:jc w:val="center"/>
        </w:trPr>
        <w:tc>
          <w:tcPr>
            <w:tcW w:w="1117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2</w:t>
            </w:r>
            <w:r w:rsidR="00372D62"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7</w:t>
            </w:r>
          </w:p>
        </w:tc>
        <w:tc>
          <w:tcPr>
            <w:tcW w:w="618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9593F" w:rsidRPr="00372D62" w:rsidRDefault="0049593F" w:rsidP="00372D62">
            <w:pPr>
              <w:pStyle w:val="TableParagraph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items index page</w:t>
            </w:r>
          </w:p>
        </w:tc>
        <w:tc>
          <w:tcPr>
            <w:tcW w:w="110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49593F" w:rsidRPr="00372D62" w:rsidRDefault="00372D62" w:rsidP="00372D62">
            <w:pPr>
              <w:pStyle w:val="TableParagraph"/>
              <w:jc w:val="center"/>
              <w:rPr>
                <w:rFonts w:asciiTheme="majorBidi" w:hAnsiTheme="majorBidi" w:cstheme="majorBidi"/>
                <w:color w:val="003172"/>
                <w:sz w:val="28"/>
                <w:szCs w:val="4"/>
              </w:rPr>
            </w:pPr>
            <w:r w:rsidRPr="00372D62">
              <w:rPr>
                <w:rFonts w:asciiTheme="majorBidi" w:hAnsiTheme="majorBidi" w:cstheme="majorBidi"/>
                <w:color w:val="003172"/>
                <w:sz w:val="28"/>
                <w:szCs w:val="4"/>
              </w:rPr>
              <w:t>30</w:t>
            </w:r>
          </w:p>
        </w:tc>
      </w:tr>
    </w:tbl>
    <w:p w:rsidR="0049593F" w:rsidRPr="00372D62" w:rsidRDefault="0049593F" w:rsidP="00372D62">
      <w:pPr>
        <w:pStyle w:val="TableParagraph"/>
        <w:spacing w:before="0" w:line="360" w:lineRule="auto"/>
        <w:rPr>
          <w:rFonts w:asciiTheme="majorBidi" w:eastAsia="Trebuchet MS" w:hAnsiTheme="majorBidi" w:cstheme="majorBidi"/>
          <w:b/>
          <w:sz w:val="20"/>
          <w:szCs w:val="24"/>
        </w:rPr>
      </w:pPr>
    </w:p>
    <w:p w:rsidR="0049593F" w:rsidRPr="00372D62" w:rsidRDefault="0049593F" w:rsidP="00372D62">
      <w:pPr>
        <w:pStyle w:val="TableParagraph"/>
        <w:spacing w:before="0" w:line="360" w:lineRule="auto"/>
        <w:rPr>
          <w:rFonts w:asciiTheme="majorBidi" w:eastAsia="Trebuchet MS" w:hAnsiTheme="majorBidi" w:cstheme="majorBidi"/>
          <w:b/>
          <w:sz w:val="20"/>
          <w:szCs w:val="24"/>
        </w:rPr>
      </w:pPr>
    </w:p>
    <w:p w:rsidR="00265A79" w:rsidRPr="00372D62" w:rsidRDefault="00B914BA" w:rsidP="00372D62">
      <w:pPr>
        <w:pStyle w:val="TableParagraph"/>
        <w:spacing w:before="0" w:line="360" w:lineRule="auto"/>
        <w:rPr>
          <w:rFonts w:asciiTheme="majorBidi" w:hAnsiTheme="majorBidi" w:cstheme="majorBidi"/>
          <w:b/>
          <w:color w:val="004AAC"/>
          <w:sz w:val="87"/>
        </w:rPr>
      </w:pPr>
      <w:r w:rsidRPr="00372D62">
        <w:rPr>
          <w:rFonts w:asciiTheme="majorBidi" w:hAnsiTheme="majorBidi" w:cstheme="majorBidi"/>
          <w:b/>
          <w:color w:val="004AAC"/>
          <w:sz w:val="87"/>
        </w:rPr>
        <w:t xml:space="preserve">     </w:t>
      </w:r>
      <w:r w:rsidR="00265A79" w:rsidRPr="00372D62">
        <w:rPr>
          <w:rFonts w:asciiTheme="majorBidi" w:hAnsiTheme="majorBidi" w:cstheme="majorBidi"/>
          <w:b/>
          <w:color w:val="004AAC"/>
          <w:sz w:val="87"/>
        </w:rPr>
        <w:t>GLOSSARY</w:t>
      </w:r>
      <w:bookmarkEnd w:id="0"/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tbl>
      <w:tblPr>
        <w:tblW w:w="846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68"/>
        <w:gridCol w:w="6301"/>
      </w:tblGrid>
      <w:tr w:rsidR="00265A79" w:rsidRPr="00372D62" w:rsidTr="00B914BA">
        <w:trPr>
          <w:trHeight w:val="576"/>
          <w:jc w:val="center"/>
        </w:trPr>
        <w:tc>
          <w:tcPr>
            <w:tcW w:w="2168" w:type="dxa"/>
            <w:vAlign w:val="center"/>
          </w:tcPr>
          <w:p w:rsidR="00265A79" w:rsidRPr="00372D62" w:rsidRDefault="00265A79" w:rsidP="00372D62">
            <w:pPr>
              <w:spacing w:line="360" w:lineRule="auto"/>
              <w:contextualSpacing/>
              <w:jc w:val="center"/>
              <w:rPr>
                <w:rFonts w:asciiTheme="majorBidi" w:eastAsia="Times New Roman" w:hAnsiTheme="majorBidi" w:cstheme="majorBidi"/>
                <w:lang w:eastAsia="ar-SA"/>
              </w:rPr>
            </w:pPr>
            <w:r w:rsidRPr="00372D62">
              <w:rPr>
                <w:rFonts w:asciiTheme="majorBidi" w:hAnsiTheme="majorBidi" w:cstheme="majorBidi"/>
                <w:b/>
                <w:bCs/>
                <w:color w:val="000000"/>
                <w:sz w:val="23"/>
                <w:szCs w:val="23"/>
                <w:shd w:val="clear" w:color="auto" w:fill="FFFFFF"/>
              </w:rPr>
              <w:t>POS</w:t>
            </w:r>
          </w:p>
        </w:tc>
        <w:tc>
          <w:tcPr>
            <w:tcW w:w="6301" w:type="dxa"/>
            <w:vAlign w:val="center"/>
          </w:tcPr>
          <w:p w:rsidR="00265A79" w:rsidRPr="00372D62" w:rsidRDefault="00265A79" w:rsidP="00372D62">
            <w:pPr>
              <w:spacing w:line="360" w:lineRule="auto"/>
              <w:contextualSpacing/>
              <w:jc w:val="center"/>
              <w:rPr>
                <w:rFonts w:asciiTheme="majorBidi" w:eastAsia="Times New Roman" w:hAnsiTheme="majorBidi" w:cstheme="majorBidi"/>
                <w:lang w:eastAsia="ar-SA"/>
              </w:rPr>
            </w:pPr>
            <w:r w:rsidRPr="00372D62">
              <w:rPr>
                <w:rFonts w:asciiTheme="majorBidi" w:hAnsiTheme="majorBidi" w:cstheme="majorBidi"/>
                <w:color w:val="000000"/>
                <w:sz w:val="23"/>
                <w:szCs w:val="23"/>
                <w:shd w:val="clear" w:color="auto" w:fill="FFFFFF"/>
              </w:rPr>
              <w:t>Point Of Sales</w:t>
            </w:r>
          </w:p>
        </w:tc>
      </w:tr>
    </w:tbl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265A79" w:rsidRPr="00372D62" w:rsidRDefault="00265A79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before="10" w:after="1" w:line="360" w:lineRule="auto"/>
        <w:rPr>
          <w:rFonts w:asciiTheme="majorBidi" w:hAnsiTheme="majorBidi" w:cstheme="majorBidi"/>
          <w:b/>
          <w:sz w:val="14"/>
        </w:rPr>
      </w:pPr>
    </w:p>
    <w:p w:rsidR="00BF7B5F" w:rsidRPr="00372D62" w:rsidRDefault="00863992" w:rsidP="00372D62">
      <w:pPr>
        <w:pStyle w:val="BodyText"/>
        <w:spacing w:line="360" w:lineRule="auto"/>
        <w:ind w:left="5922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  <w:sz w:val="20"/>
        </w:rPr>
        <mc:AlternateContent>
          <mc:Choice Requires="wpg">
            <w:drawing>
              <wp:inline distT="0" distB="0" distL="0" distR="0">
                <wp:extent cx="980440" cy="276225"/>
                <wp:effectExtent l="4445" t="4445" r="5715" b="5080"/>
                <wp:docPr id="271" name="Group 1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980440" cy="276225"/>
                          <a:chOff x="0" y="0"/>
                          <a:chExt cx="1544" cy="435"/>
                        </a:xfrm>
                      </wpg:grpSpPr>
                      <wps:wsp>
                        <wps:cNvPr id="272" name="AutoShape 138"/>
                        <wps:cNvSpPr>
                          <a:spLocks/>
                        </wps:cNvSpPr>
                        <wps:spPr bwMode="auto">
                          <a:xfrm>
                            <a:off x="0" y="0"/>
                            <a:ext cx="1544" cy="435"/>
                          </a:xfrm>
                          <a:custGeom>
                            <a:avLst/>
                            <a:gdLst>
                              <a:gd name="T0" fmla="*/ 108 w 1544"/>
                              <a:gd name="T1" fmla="*/ 434 h 435"/>
                              <a:gd name="T2" fmla="*/ 0 w 1544"/>
                              <a:gd name="T3" fmla="*/ 434 h 435"/>
                              <a:gd name="T4" fmla="*/ 120 w 1544"/>
                              <a:gd name="T5" fmla="*/ 0 h 435"/>
                              <a:gd name="T6" fmla="*/ 228 w 1544"/>
                              <a:gd name="T7" fmla="*/ 0 h 435"/>
                              <a:gd name="T8" fmla="*/ 108 w 1544"/>
                              <a:gd name="T9" fmla="*/ 434 h 435"/>
                              <a:gd name="T10" fmla="*/ 296 w 1544"/>
                              <a:gd name="T11" fmla="*/ 434 h 435"/>
                              <a:gd name="T12" fmla="*/ 188 w 1544"/>
                              <a:gd name="T13" fmla="*/ 434 h 435"/>
                              <a:gd name="T14" fmla="*/ 308 w 1544"/>
                              <a:gd name="T15" fmla="*/ 0 h 435"/>
                              <a:gd name="T16" fmla="*/ 416 w 1544"/>
                              <a:gd name="T17" fmla="*/ 0 h 435"/>
                              <a:gd name="T18" fmla="*/ 296 w 1544"/>
                              <a:gd name="T19" fmla="*/ 434 h 435"/>
                              <a:gd name="T20" fmla="*/ 483 w 1544"/>
                              <a:gd name="T21" fmla="*/ 434 h 435"/>
                              <a:gd name="T22" fmla="*/ 375 w 1544"/>
                              <a:gd name="T23" fmla="*/ 434 h 435"/>
                              <a:gd name="T24" fmla="*/ 495 w 1544"/>
                              <a:gd name="T25" fmla="*/ 0 h 435"/>
                              <a:gd name="T26" fmla="*/ 604 w 1544"/>
                              <a:gd name="T27" fmla="*/ 0 h 435"/>
                              <a:gd name="T28" fmla="*/ 483 w 1544"/>
                              <a:gd name="T29" fmla="*/ 434 h 435"/>
                              <a:gd name="T30" fmla="*/ 673 w 1544"/>
                              <a:gd name="T31" fmla="*/ 434 h 435"/>
                              <a:gd name="T32" fmla="*/ 563 w 1544"/>
                              <a:gd name="T33" fmla="*/ 434 h 435"/>
                              <a:gd name="T34" fmla="*/ 683 w 1544"/>
                              <a:gd name="T35" fmla="*/ 0 h 435"/>
                              <a:gd name="T36" fmla="*/ 791 w 1544"/>
                              <a:gd name="T37" fmla="*/ 0 h 435"/>
                              <a:gd name="T38" fmla="*/ 673 w 1544"/>
                              <a:gd name="T39" fmla="*/ 434 h 435"/>
                              <a:gd name="T40" fmla="*/ 861 w 1544"/>
                              <a:gd name="T41" fmla="*/ 434 h 435"/>
                              <a:gd name="T42" fmla="*/ 753 w 1544"/>
                              <a:gd name="T43" fmla="*/ 434 h 435"/>
                              <a:gd name="T44" fmla="*/ 870 w 1544"/>
                              <a:gd name="T45" fmla="*/ 0 h 435"/>
                              <a:gd name="T46" fmla="*/ 981 w 1544"/>
                              <a:gd name="T47" fmla="*/ 0 h 435"/>
                              <a:gd name="T48" fmla="*/ 861 w 1544"/>
                              <a:gd name="T49" fmla="*/ 434 h 435"/>
                              <a:gd name="T50" fmla="*/ 1048 w 1544"/>
                              <a:gd name="T51" fmla="*/ 434 h 435"/>
                              <a:gd name="T52" fmla="*/ 940 w 1544"/>
                              <a:gd name="T53" fmla="*/ 434 h 435"/>
                              <a:gd name="T54" fmla="*/ 1060 w 1544"/>
                              <a:gd name="T55" fmla="*/ 0 h 435"/>
                              <a:gd name="T56" fmla="*/ 1169 w 1544"/>
                              <a:gd name="T57" fmla="*/ 0 h 435"/>
                              <a:gd name="T58" fmla="*/ 1048 w 1544"/>
                              <a:gd name="T59" fmla="*/ 434 h 435"/>
                              <a:gd name="T60" fmla="*/ 1236 w 1544"/>
                              <a:gd name="T61" fmla="*/ 434 h 435"/>
                              <a:gd name="T62" fmla="*/ 1128 w 1544"/>
                              <a:gd name="T63" fmla="*/ 434 h 435"/>
                              <a:gd name="T64" fmla="*/ 1248 w 1544"/>
                              <a:gd name="T65" fmla="*/ 0 h 435"/>
                              <a:gd name="T66" fmla="*/ 1356 w 1544"/>
                              <a:gd name="T67" fmla="*/ 0 h 435"/>
                              <a:gd name="T68" fmla="*/ 1236 w 1544"/>
                              <a:gd name="T69" fmla="*/ 434 h 435"/>
                              <a:gd name="T70" fmla="*/ 1423 w 1544"/>
                              <a:gd name="T71" fmla="*/ 434 h 435"/>
                              <a:gd name="T72" fmla="*/ 1315 w 1544"/>
                              <a:gd name="T73" fmla="*/ 434 h 435"/>
                              <a:gd name="T74" fmla="*/ 1435 w 1544"/>
                              <a:gd name="T75" fmla="*/ 0 h 435"/>
                              <a:gd name="T76" fmla="*/ 1544 w 1544"/>
                              <a:gd name="T77" fmla="*/ 0 h 435"/>
                              <a:gd name="T78" fmla="*/ 1423 w 1544"/>
                              <a:gd name="T79" fmla="*/ 434 h 43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  <a:cxn ang="0">
                                <a:pos x="T76" y="T77"/>
                              </a:cxn>
                              <a:cxn ang="0">
                                <a:pos x="T78" y="T79"/>
                              </a:cxn>
                            </a:cxnLst>
                            <a:rect l="0" t="0" r="r" b="b"/>
                            <a:pathLst>
                              <a:path w="1544" h="435">
                                <a:moveTo>
                                  <a:pt x="108" y="434"/>
                                </a:moveTo>
                                <a:lnTo>
                                  <a:pt x="0" y="434"/>
                                </a:lnTo>
                                <a:lnTo>
                                  <a:pt x="120" y="0"/>
                                </a:lnTo>
                                <a:lnTo>
                                  <a:pt x="228" y="0"/>
                                </a:lnTo>
                                <a:lnTo>
                                  <a:pt x="108" y="434"/>
                                </a:lnTo>
                                <a:close/>
                                <a:moveTo>
                                  <a:pt x="296" y="434"/>
                                </a:moveTo>
                                <a:lnTo>
                                  <a:pt x="188" y="434"/>
                                </a:lnTo>
                                <a:lnTo>
                                  <a:pt x="308" y="0"/>
                                </a:lnTo>
                                <a:lnTo>
                                  <a:pt x="416" y="0"/>
                                </a:lnTo>
                                <a:lnTo>
                                  <a:pt x="296" y="434"/>
                                </a:lnTo>
                                <a:close/>
                                <a:moveTo>
                                  <a:pt x="483" y="434"/>
                                </a:moveTo>
                                <a:lnTo>
                                  <a:pt x="375" y="434"/>
                                </a:lnTo>
                                <a:lnTo>
                                  <a:pt x="495" y="0"/>
                                </a:lnTo>
                                <a:lnTo>
                                  <a:pt x="604" y="0"/>
                                </a:lnTo>
                                <a:lnTo>
                                  <a:pt x="483" y="434"/>
                                </a:lnTo>
                                <a:close/>
                                <a:moveTo>
                                  <a:pt x="673" y="434"/>
                                </a:moveTo>
                                <a:lnTo>
                                  <a:pt x="563" y="434"/>
                                </a:lnTo>
                                <a:lnTo>
                                  <a:pt x="683" y="0"/>
                                </a:lnTo>
                                <a:lnTo>
                                  <a:pt x="791" y="0"/>
                                </a:lnTo>
                                <a:lnTo>
                                  <a:pt x="673" y="434"/>
                                </a:lnTo>
                                <a:close/>
                                <a:moveTo>
                                  <a:pt x="861" y="434"/>
                                </a:moveTo>
                                <a:lnTo>
                                  <a:pt x="753" y="434"/>
                                </a:lnTo>
                                <a:lnTo>
                                  <a:pt x="870" y="0"/>
                                </a:lnTo>
                                <a:lnTo>
                                  <a:pt x="981" y="0"/>
                                </a:lnTo>
                                <a:lnTo>
                                  <a:pt x="861" y="434"/>
                                </a:lnTo>
                                <a:close/>
                                <a:moveTo>
                                  <a:pt x="1048" y="434"/>
                                </a:moveTo>
                                <a:lnTo>
                                  <a:pt x="940" y="434"/>
                                </a:lnTo>
                                <a:lnTo>
                                  <a:pt x="1060" y="0"/>
                                </a:lnTo>
                                <a:lnTo>
                                  <a:pt x="1169" y="0"/>
                                </a:lnTo>
                                <a:lnTo>
                                  <a:pt x="1048" y="434"/>
                                </a:lnTo>
                                <a:close/>
                                <a:moveTo>
                                  <a:pt x="1236" y="434"/>
                                </a:moveTo>
                                <a:lnTo>
                                  <a:pt x="1128" y="434"/>
                                </a:lnTo>
                                <a:lnTo>
                                  <a:pt x="1248" y="0"/>
                                </a:lnTo>
                                <a:lnTo>
                                  <a:pt x="1356" y="0"/>
                                </a:lnTo>
                                <a:lnTo>
                                  <a:pt x="1236" y="434"/>
                                </a:lnTo>
                                <a:close/>
                                <a:moveTo>
                                  <a:pt x="1423" y="434"/>
                                </a:moveTo>
                                <a:lnTo>
                                  <a:pt x="1315" y="434"/>
                                </a:lnTo>
                                <a:lnTo>
                                  <a:pt x="1435" y="0"/>
                                </a:lnTo>
                                <a:lnTo>
                                  <a:pt x="1544" y="0"/>
                                </a:lnTo>
                                <a:lnTo>
                                  <a:pt x="1423" y="434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4AAC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0F99EAB" id="Group 137" o:spid="_x0000_s1026" style="width:77.2pt;height:21.75pt;mso-position-horizontal-relative:char;mso-position-vertical-relative:line" coordsize="1544,43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">
                <v:shape id="AutoShape 138" o:spid="_x0000_s1027" style="position:absolute;width:1544;height:435;visibility:visible;mso-wrap-style:square;v-text-anchor:top" coordsize="1544,4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" path="m108,434l,434,120,,228,,108,434xm296,434r-108,l308,,416,,296,434xm483,434r-108,l495,,604,,483,434xm673,434r-110,l683,,791,,673,434xm861,434r-108,l870,,981,,861,434xm1048,434r-108,l1060,r109,l1048,434xm1236,434r-108,l1248,r108,l1236,434xm1423,434r-108,l1435,r109,l1423,434xe" fillcolor="#004aac" stroked="f">
                  <v:path arrowok="t" o:connecttype="custom" o:connectlocs="108,434;0,434;120,0;228,0;108,434;296,434;188,434;308,0;416,0;296,434;483,434;375,434;495,0;604,0;483,434;673,434;563,434;683,0;791,0;673,434;861,434;753,434;870,0;981,0;861,434;1048,434;940,434;1060,0;1169,0;1048,434;1236,434;1128,434;1248,0;1356,0;1236,434;1423,434;1315,434;1435,0;1544,0;1423,434" o:connectangles="0,0,0,0,0,0,0,0,0,0,0,0,0,0,0,0,0,0,0,0,0,0,0,0,0,0,0,0,0,0,0,0,0,0,0,0,0,0,0,0"/>
                </v:shape>
                <w10:anchorlock/>
              </v:group>
            </w:pict>
          </mc:Fallback>
        </mc:AlternateContent>
      </w:r>
    </w:p>
    <w:p w:rsidR="00BF7B5F" w:rsidRPr="00372D62" w:rsidRDefault="00BF7B5F" w:rsidP="00372D62">
      <w:pPr>
        <w:pStyle w:val="BodyText"/>
        <w:spacing w:before="9" w:line="360" w:lineRule="auto"/>
        <w:rPr>
          <w:rFonts w:asciiTheme="majorBidi" w:hAnsiTheme="majorBidi" w:cstheme="majorBidi"/>
          <w:b/>
          <w:sz w:val="15"/>
        </w:rPr>
      </w:pPr>
    </w:p>
    <w:p w:rsidR="00BF7B5F" w:rsidRPr="00372D62" w:rsidRDefault="005E1C30" w:rsidP="00372D62">
      <w:pPr>
        <w:spacing w:before="93" w:line="360" w:lineRule="auto"/>
        <w:ind w:left="835"/>
        <w:rPr>
          <w:rFonts w:asciiTheme="majorBidi" w:hAnsiTheme="majorBidi" w:cstheme="majorBidi"/>
          <w:b/>
          <w:sz w:val="87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60800" behindDoc="0" locked="0" layoutInCell="1" allowOverlap="1">
            <wp:simplePos x="0" y="0"/>
            <wp:positionH relativeFrom="page">
              <wp:posOffset>4417206</wp:posOffset>
            </wp:positionH>
            <wp:positionV relativeFrom="paragraph">
              <wp:posOffset>130543</wp:posOffset>
            </wp:positionV>
            <wp:extent cx="2797998" cy="4263616"/>
            <wp:effectExtent l="0" t="0" r="0" b="0"/>
            <wp:wrapNone/>
            <wp:docPr id="1" name="image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5.jpeg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797998" cy="426361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372D62">
        <w:rPr>
          <w:rFonts w:asciiTheme="majorBidi" w:hAnsiTheme="majorBidi" w:cstheme="majorBidi"/>
          <w:b/>
          <w:color w:val="004AAC"/>
          <w:sz w:val="87"/>
        </w:rPr>
        <w:t>ABSTRACT</w:t>
      </w:r>
    </w:p>
    <w:p w:rsidR="00BF7B5F" w:rsidRPr="00372D62" w:rsidRDefault="00BF7B5F" w:rsidP="00372D62">
      <w:pPr>
        <w:pStyle w:val="BodyText"/>
        <w:spacing w:before="10" w:line="360" w:lineRule="auto"/>
        <w:rPr>
          <w:rFonts w:asciiTheme="majorBidi" w:hAnsiTheme="majorBidi" w:cstheme="majorBidi"/>
          <w:b/>
          <w:sz w:val="26"/>
        </w:rPr>
      </w:pPr>
    </w:p>
    <w:p w:rsidR="00BF7B5F" w:rsidRPr="00372D62" w:rsidRDefault="005E1C30" w:rsidP="00372D62">
      <w:pPr>
        <w:pStyle w:val="BodyText"/>
        <w:spacing w:before="116" w:line="360" w:lineRule="auto"/>
        <w:ind w:left="881" w:right="5155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05"/>
        </w:rPr>
        <w:t>In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his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report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</w:rPr>
        <w:t>I</w:t>
      </w:r>
      <w:r w:rsidRPr="00372D62">
        <w:rPr>
          <w:rFonts w:asciiTheme="majorBidi" w:hAnsiTheme="majorBidi" w:cstheme="majorBidi"/>
          <w:spacing w:val="-4"/>
        </w:rPr>
        <w:t xml:space="preserve"> </w:t>
      </w:r>
      <w:r w:rsidRPr="00372D62">
        <w:rPr>
          <w:rFonts w:asciiTheme="majorBidi" w:hAnsiTheme="majorBidi" w:cstheme="majorBidi"/>
          <w:w w:val="105"/>
        </w:rPr>
        <w:t>described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how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</w:rPr>
        <w:t>I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  <w:w w:val="105"/>
        </w:rPr>
        <w:t>used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PHP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-77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he MVC design to create a POS system that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can process transactions and keep track of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nventory</w:t>
      </w:r>
      <w:r w:rsidRPr="00372D62">
        <w:rPr>
          <w:rFonts w:asciiTheme="majorBidi" w:hAnsiTheme="majorBidi" w:cstheme="majorBidi"/>
          <w:spacing w:val="-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-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mange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tems.</w:t>
      </w:r>
      <w:r w:rsidRPr="00372D62">
        <w:rPr>
          <w:rFonts w:asciiTheme="majorBidi" w:hAnsiTheme="majorBidi" w:cstheme="majorBidi"/>
          <w:spacing w:val="-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We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used</w:t>
      </w:r>
      <w:r w:rsidRPr="00372D62">
        <w:rPr>
          <w:rFonts w:asciiTheme="majorBidi" w:hAnsiTheme="majorBidi" w:cstheme="majorBidi"/>
          <w:spacing w:val="-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n</w:t>
      </w:r>
      <w:r w:rsidRPr="00372D62">
        <w:rPr>
          <w:rFonts w:asciiTheme="majorBidi" w:hAnsiTheme="majorBidi" w:cstheme="majorBidi"/>
          <w:spacing w:val="-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front</w:t>
      </w:r>
      <w:r w:rsidRPr="00372D62">
        <w:rPr>
          <w:rFonts w:asciiTheme="majorBidi" w:hAnsiTheme="majorBidi" w:cstheme="majorBidi"/>
          <w:spacing w:val="-7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end HTML, CSS, Bootstrap, JavaScript and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jQuery and in backend we used PHP, MySQL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-1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XAMPP</w:t>
      </w:r>
      <w:r w:rsidRPr="00372D62">
        <w:rPr>
          <w:rFonts w:asciiTheme="majorBidi" w:hAnsiTheme="majorBidi" w:cstheme="majorBidi"/>
          <w:spacing w:val="-1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erver.</w:t>
      </w:r>
    </w:p>
    <w:p w:rsidR="00BF7B5F" w:rsidRPr="00372D62" w:rsidRDefault="005E1C30" w:rsidP="00372D62">
      <w:pPr>
        <w:pStyle w:val="BodyText"/>
        <w:spacing w:line="360" w:lineRule="auto"/>
        <w:ind w:left="881" w:right="5156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05"/>
        </w:rPr>
        <w:t>Then we created database structure contains</w:t>
      </w:r>
      <w:r w:rsidRPr="00372D62">
        <w:rPr>
          <w:rFonts w:asciiTheme="majorBidi" w:hAnsiTheme="majorBidi" w:cstheme="majorBidi"/>
          <w:spacing w:val="-76"/>
          <w:w w:val="105"/>
        </w:rPr>
        <w:t xml:space="preserve"> </w:t>
      </w:r>
      <w:r w:rsidRPr="00372D62">
        <w:rPr>
          <w:rFonts w:asciiTheme="majorBidi" w:hAnsiTheme="majorBidi" w:cstheme="majorBidi"/>
        </w:rPr>
        <w:t>table for items and table for users and another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  <w:w w:val="105"/>
        </w:rPr>
        <w:t>table</w:t>
      </w:r>
      <w:r w:rsidRPr="00372D62">
        <w:rPr>
          <w:rFonts w:asciiTheme="majorBidi" w:hAnsiTheme="majorBidi" w:cstheme="majorBidi"/>
          <w:spacing w:val="-1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for</w:t>
      </w:r>
      <w:r w:rsidRPr="00372D62">
        <w:rPr>
          <w:rFonts w:asciiTheme="majorBidi" w:hAnsiTheme="majorBidi" w:cstheme="majorBidi"/>
          <w:spacing w:val="-1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ransactions,</w:t>
      </w:r>
      <w:r w:rsidRPr="00372D62">
        <w:rPr>
          <w:rFonts w:asciiTheme="majorBidi" w:hAnsiTheme="majorBidi" w:cstheme="majorBidi"/>
          <w:spacing w:val="-1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-1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hen</w:t>
      </w:r>
      <w:r w:rsidRPr="00372D62">
        <w:rPr>
          <w:rFonts w:asciiTheme="majorBidi" w:hAnsiTheme="majorBidi" w:cstheme="majorBidi"/>
          <w:spacing w:val="-1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we</w:t>
      </w:r>
      <w:r w:rsidRPr="00372D62">
        <w:rPr>
          <w:rFonts w:asciiTheme="majorBidi" w:hAnsiTheme="majorBidi" w:cstheme="majorBidi"/>
          <w:spacing w:val="-1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developed</w:t>
      </w:r>
      <w:r w:rsidRPr="00372D62">
        <w:rPr>
          <w:rFonts w:asciiTheme="majorBidi" w:hAnsiTheme="majorBidi" w:cstheme="majorBidi"/>
          <w:spacing w:val="-7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MVC</w:t>
      </w:r>
      <w:r w:rsidRPr="00372D62">
        <w:rPr>
          <w:rFonts w:asciiTheme="majorBidi" w:hAnsiTheme="majorBidi" w:cstheme="majorBidi"/>
          <w:spacing w:val="-10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pplication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model.</w:t>
      </w:r>
      <w:r w:rsidRPr="00372D62">
        <w:rPr>
          <w:rFonts w:asciiTheme="majorBidi" w:hAnsiTheme="majorBidi" w:cstheme="majorBidi"/>
          <w:spacing w:val="-10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hen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we</w:t>
      </w:r>
      <w:r w:rsidRPr="00372D62">
        <w:rPr>
          <w:rFonts w:asciiTheme="majorBidi" w:hAnsiTheme="majorBidi" w:cstheme="majorBidi"/>
          <w:spacing w:val="-10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created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POS</w:t>
      </w:r>
      <w:r w:rsidRPr="00372D62">
        <w:rPr>
          <w:rFonts w:asciiTheme="majorBidi" w:hAnsiTheme="majorBidi" w:cstheme="majorBidi"/>
          <w:spacing w:val="-77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ystem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can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handle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ransactions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rack</w:t>
      </w:r>
      <w:r w:rsidRPr="00372D62">
        <w:rPr>
          <w:rFonts w:asciiTheme="majorBidi" w:hAnsiTheme="majorBidi" w:cstheme="majorBidi"/>
          <w:spacing w:val="-7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nventory</w:t>
      </w:r>
      <w:r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mange</w:t>
      </w:r>
      <w:r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tems.</w:t>
      </w:r>
    </w:p>
    <w:p w:rsidR="00DD6CB0" w:rsidRPr="00372D62" w:rsidRDefault="005E1C30" w:rsidP="00372D62">
      <w:pPr>
        <w:pStyle w:val="BodyText"/>
        <w:spacing w:line="360" w:lineRule="auto"/>
        <w:ind w:left="881" w:right="5157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And this system will improve efficiency of sales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leading</w:t>
      </w:r>
      <w:r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o</w:t>
      </w:r>
      <w:r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ncrease</w:t>
      </w:r>
      <w:r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profits</w:t>
      </w:r>
      <w:r w:rsidRPr="00372D62">
        <w:rPr>
          <w:rFonts w:asciiTheme="majorBidi" w:hAnsiTheme="majorBidi" w:cstheme="majorBidi"/>
          <w:spacing w:val="-13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lso</w:t>
      </w:r>
      <w:r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t</w:t>
      </w:r>
      <w:r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s</w:t>
      </w:r>
      <w:r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trong</w:t>
      </w:r>
      <w:r w:rsidRPr="00372D62">
        <w:rPr>
          <w:rFonts w:asciiTheme="majorBidi" w:hAnsiTheme="majorBidi" w:cstheme="majorBidi"/>
          <w:spacing w:val="-76"/>
          <w:w w:val="105"/>
        </w:rPr>
        <w:t xml:space="preserve"> </w:t>
      </w:r>
      <w:r w:rsidRPr="00372D62">
        <w:rPr>
          <w:rFonts w:asciiTheme="majorBidi" w:hAnsiTheme="majorBidi" w:cstheme="majorBidi"/>
        </w:rPr>
        <w:t>competitive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advantage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for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store.</w:t>
      </w:r>
    </w:p>
    <w:p w:rsidR="00BF7B5F" w:rsidRPr="00372D62" w:rsidRDefault="005E1C30" w:rsidP="00372D62">
      <w:pPr>
        <w:pStyle w:val="Heading1"/>
        <w:spacing w:before="266" w:line="360" w:lineRule="auto"/>
        <w:rPr>
          <w:rFonts w:asciiTheme="majorBidi" w:hAnsiTheme="majorBidi" w:cstheme="majorBidi"/>
          <w:rtl/>
          <w:lang w:bidi="ar-JO"/>
        </w:rPr>
      </w:pPr>
      <w:r w:rsidRPr="00372D62">
        <w:rPr>
          <w:rFonts w:asciiTheme="majorBidi" w:hAnsiTheme="majorBidi" w:cstheme="majorBidi"/>
          <w:color w:val="004AAC"/>
        </w:rPr>
        <w:t>INTRODUCTION</w:t>
      </w:r>
    </w:p>
    <w:p w:rsidR="00372D62" w:rsidRDefault="005E1C30" w:rsidP="00372D62">
      <w:pPr>
        <w:pStyle w:val="BodyText"/>
        <w:spacing w:before="205" w:line="360" w:lineRule="auto"/>
        <w:ind w:left="789" w:right="772"/>
        <w:jc w:val="both"/>
        <w:rPr>
          <w:rFonts w:asciiTheme="majorBidi" w:hAnsiTheme="majorBidi" w:cstheme="majorBidi"/>
          <w:w w:val="105"/>
        </w:rPr>
      </w:pPr>
      <w:r w:rsidRPr="00372D62">
        <w:rPr>
          <w:rFonts w:asciiTheme="majorBidi" w:hAnsiTheme="majorBidi" w:cstheme="majorBidi"/>
          <w:w w:val="105"/>
        </w:rPr>
        <w:t>Point of Sale (POS) is a sales-oriented activity that supports the transaction process,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which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ncludes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customer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dministration,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nventory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management,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reporting,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purchasing. The processing of returns and standards. This point of sale is where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customers</w:t>
      </w:r>
      <w:r w:rsidRPr="00372D62">
        <w:rPr>
          <w:rFonts w:asciiTheme="majorBidi" w:hAnsiTheme="majorBidi" w:cstheme="majorBidi"/>
          <w:spacing w:val="-5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can</w:t>
      </w:r>
      <w:r w:rsidRPr="00372D62">
        <w:rPr>
          <w:rFonts w:asciiTheme="majorBidi" w:hAnsiTheme="majorBidi" w:cstheme="majorBidi"/>
          <w:spacing w:val="-5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pay</w:t>
      </w:r>
      <w:r w:rsidRPr="00372D62">
        <w:rPr>
          <w:rFonts w:asciiTheme="majorBidi" w:hAnsiTheme="majorBidi" w:cstheme="majorBidi"/>
          <w:spacing w:val="-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retailers.</w:t>
      </w:r>
      <w:r w:rsidRPr="00372D62">
        <w:rPr>
          <w:rFonts w:asciiTheme="majorBidi" w:hAnsiTheme="majorBidi" w:cstheme="majorBidi"/>
          <w:spacing w:val="-5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[1]</w:t>
      </w:r>
      <w:r w:rsidR="00FF15F0" w:rsidRPr="00372D62">
        <w:rPr>
          <w:rFonts w:asciiTheme="majorBidi" w:hAnsiTheme="majorBidi" w:cstheme="majorBidi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ystems</w:t>
      </w:r>
      <w:r w:rsidRPr="00372D62">
        <w:rPr>
          <w:rFonts w:asciiTheme="majorBidi" w:hAnsiTheme="majorBidi" w:cstheme="majorBidi"/>
          <w:spacing w:val="-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-5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echnology</w:t>
      </w:r>
      <w:r w:rsidRPr="00372D62">
        <w:rPr>
          <w:rFonts w:asciiTheme="majorBidi" w:hAnsiTheme="majorBidi" w:cstheme="majorBidi"/>
          <w:spacing w:val="-4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re</w:t>
      </w:r>
      <w:r w:rsidRPr="00372D62">
        <w:rPr>
          <w:rFonts w:asciiTheme="majorBidi" w:hAnsiTheme="majorBidi" w:cstheme="majorBidi"/>
          <w:spacing w:val="-77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developing</w:t>
      </w:r>
      <w:r w:rsidRPr="00372D62">
        <w:rPr>
          <w:rFonts w:asciiTheme="majorBidi" w:hAnsiTheme="majorBidi" w:cstheme="majorBidi"/>
          <w:spacing w:val="-1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very</w:t>
      </w:r>
      <w:r w:rsidRPr="00372D62">
        <w:rPr>
          <w:rFonts w:asciiTheme="majorBidi" w:hAnsiTheme="majorBidi" w:cstheme="majorBidi"/>
          <w:spacing w:val="-1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quickly,</w:t>
      </w:r>
      <w:r w:rsidRPr="00372D62">
        <w:rPr>
          <w:rFonts w:asciiTheme="majorBidi" w:hAnsiTheme="majorBidi" w:cstheme="majorBidi"/>
          <w:spacing w:val="-1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which</w:t>
      </w:r>
      <w:r w:rsidRPr="00372D62">
        <w:rPr>
          <w:rFonts w:asciiTheme="majorBidi" w:hAnsiTheme="majorBidi" w:cstheme="majorBidi"/>
          <w:spacing w:val="-1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s</w:t>
      </w:r>
      <w:r w:rsidRPr="00372D62">
        <w:rPr>
          <w:rFonts w:asciiTheme="majorBidi" w:hAnsiTheme="majorBidi" w:cstheme="majorBidi"/>
          <w:spacing w:val="-1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essential</w:t>
      </w:r>
      <w:r w:rsidRPr="00372D62">
        <w:rPr>
          <w:rFonts w:asciiTheme="majorBidi" w:hAnsiTheme="majorBidi" w:cstheme="majorBidi"/>
          <w:spacing w:val="-1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for</w:t>
      </w:r>
      <w:r w:rsidRPr="00372D62">
        <w:rPr>
          <w:rFonts w:asciiTheme="majorBidi" w:hAnsiTheme="majorBidi" w:cstheme="majorBidi"/>
          <w:spacing w:val="-1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ociety's</w:t>
      </w:r>
      <w:r w:rsidRPr="00372D62">
        <w:rPr>
          <w:rFonts w:asciiTheme="majorBidi" w:hAnsiTheme="majorBidi" w:cstheme="majorBidi"/>
          <w:spacing w:val="-12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dvancement</w:t>
      </w:r>
      <w:r w:rsidRPr="00372D62">
        <w:rPr>
          <w:rFonts w:asciiTheme="majorBidi" w:hAnsiTheme="majorBidi" w:cstheme="majorBidi"/>
          <w:spacing w:val="-1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n</w:t>
      </w:r>
      <w:r w:rsidRPr="00372D62">
        <w:rPr>
          <w:rFonts w:asciiTheme="majorBidi" w:hAnsiTheme="majorBidi" w:cstheme="majorBidi"/>
          <w:spacing w:val="-1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many</w:t>
      </w:r>
      <w:r w:rsidRPr="00372D62">
        <w:rPr>
          <w:rFonts w:asciiTheme="majorBidi" w:hAnsiTheme="majorBidi" w:cstheme="majorBidi"/>
          <w:spacing w:val="-1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pheres.</w:t>
      </w:r>
      <w:r w:rsidRPr="00372D62">
        <w:rPr>
          <w:rFonts w:asciiTheme="majorBidi" w:hAnsiTheme="majorBidi" w:cstheme="majorBidi"/>
          <w:spacing w:val="-7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 xml:space="preserve">For people, including entrepreneurs, technology can offer many </w:t>
      </w:r>
    </w:p>
    <w:p w:rsidR="00372D62" w:rsidRDefault="00372D62" w:rsidP="00372D62">
      <w:pPr>
        <w:pStyle w:val="BodyText"/>
        <w:spacing w:before="205" w:line="360" w:lineRule="auto"/>
        <w:ind w:left="789" w:right="772"/>
        <w:jc w:val="both"/>
        <w:rPr>
          <w:rFonts w:asciiTheme="majorBidi" w:hAnsiTheme="majorBidi" w:cstheme="majorBidi"/>
          <w:w w:val="105"/>
        </w:rPr>
      </w:pPr>
    </w:p>
    <w:p w:rsidR="00BF7B5F" w:rsidRPr="00372D62" w:rsidRDefault="005E1C30" w:rsidP="00372D62">
      <w:pPr>
        <w:pStyle w:val="BodyText"/>
        <w:spacing w:before="205" w:line="360" w:lineRule="auto"/>
        <w:ind w:left="789" w:right="772"/>
        <w:jc w:val="both"/>
        <w:rPr>
          <w:rFonts w:asciiTheme="majorBidi" w:hAnsiTheme="majorBidi" w:cstheme="majorBidi"/>
          <w:w w:val="105"/>
        </w:rPr>
      </w:pPr>
      <w:r w:rsidRPr="00372D62">
        <w:rPr>
          <w:rFonts w:asciiTheme="majorBidi" w:hAnsiTheme="majorBidi" w:cstheme="majorBidi"/>
          <w:w w:val="105"/>
        </w:rPr>
        <w:t>conveniences in their</w:t>
      </w:r>
      <w:r w:rsidRPr="00372D62">
        <w:rPr>
          <w:rFonts w:asciiTheme="majorBidi" w:hAnsiTheme="majorBidi" w:cstheme="majorBidi"/>
          <w:spacing w:val="-7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daily lives. A point of sales application's benefits includes enhancing customer service</w:t>
      </w:r>
      <w:r w:rsidRPr="00372D62">
        <w:rPr>
          <w:rFonts w:asciiTheme="majorBidi" w:hAnsiTheme="majorBidi" w:cstheme="majorBidi"/>
          <w:spacing w:val="-7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hrough POS. A business can quickly complete an accurate, quick, and organized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 xml:space="preserve">transaction </w:t>
      </w:r>
      <w:r w:rsidR="00FF15F0" w:rsidRPr="00372D62">
        <w:rPr>
          <w:rFonts w:asciiTheme="majorBidi" w:hAnsiTheme="majorBidi" w:cstheme="majorBidi"/>
          <w:w w:val="105"/>
        </w:rPr>
        <w:t>process. This</w:t>
      </w:r>
      <w:r w:rsidRPr="00372D62">
        <w:rPr>
          <w:rFonts w:asciiTheme="majorBidi" w:hAnsiTheme="majorBidi" w:cstheme="majorBidi"/>
          <w:w w:val="105"/>
        </w:rPr>
        <w:t xml:space="preserve"> promotes the consumer-centric orientation of commercial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ervices and spurs demand. Making decisions and exercising control are two more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</w:rPr>
        <w:t>advantages. Most of the time, the controlling process can be completed rapidly becaus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all reports are made promptly available, enabling group and individual decision-making.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  <w:w w:val="105"/>
        </w:rPr>
        <w:t>[2</w:t>
      </w:r>
      <w:r w:rsidR="00FF15F0" w:rsidRPr="00372D62">
        <w:rPr>
          <w:rFonts w:asciiTheme="majorBidi" w:hAnsiTheme="majorBidi" w:cstheme="majorBidi"/>
          <w:w w:val="105"/>
        </w:rPr>
        <w:t>]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before="9" w:line="360" w:lineRule="auto"/>
        <w:rPr>
          <w:rFonts w:asciiTheme="majorBidi" w:hAnsiTheme="majorBidi" w:cstheme="majorBidi"/>
          <w:sz w:val="16"/>
        </w:rPr>
      </w:pPr>
    </w:p>
    <w:p w:rsidR="00985C96" w:rsidRPr="00372D62" w:rsidRDefault="005E1C30" w:rsidP="00372D62">
      <w:pPr>
        <w:pStyle w:val="Heading3"/>
        <w:spacing w:line="360" w:lineRule="auto"/>
        <w:ind w:left="977"/>
        <w:rPr>
          <w:rFonts w:asciiTheme="majorBidi" w:hAnsiTheme="majorBidi" w:cstheme="majorBidi"/>
          <w:color w:val="004AAC"/>
          <w:rtl/>
        </w:rPr>
      </w:pPr>
      <w:r w:rsidRPr="00372D62">
        <w:rPr>
          <w:rFonts w:asciiTheme="majorBidi" w:hAnsiTheme="majorBidi" w:cstheme="majorBidi"/>
          <w:color w:val="004AAC"/>
        </w:rPr>
        <w:t>Problem</w:t>
      </w:r>
    </w:p>
    <w:p w:rsidR="00BF7B5F" w:rsidRPr="00372D62" w:rsidRDefault="005E1C30" w:rsidP="00372D62">
      <w:pPr>
        <w:pStyle w:val="BodyText"/>
        <w:spacing w:line="360" w:lineRule="auto"/>
        <w:ind w:left="789" w:right="777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Inside King Abdullah Business Park, HTU opened a store. We were hired by the HTU IMU</w:t>
      </w:r>
      <w:r w:rsidRPr="00372D62">
        <w:rPr>
          <w:rFonts w:asciiTheme="majorBidi" w:hAnsiTheme="majorBidi" w:cstheme="majorBidi"/>
          <w:spacing w:val="-72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creat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a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Point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of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Sal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(POS)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web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application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manag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inventory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sales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transactions.</w:t>
      </w:r>
      <w:r w:rsidRPr="00372D62">
        <w:rPr>
          <w:rFonts w:asciiTheme="majorBidi" w:hAnsiTheme="majorBidi" w:cstheme="majorBidi"/>
          <w:spacing w:val="-7"/>
        </w:rPr>
        <w:t xml:space="preserve"> </w:t>
      </w:r>
      <w:r w:rsidRPr="00372D62">
        <w:rPr>
          <w:rFonts w:asciiTheme="majorBidi" w:hAnsiTheme="majorBidi" w:cstheme="majorBidi"/>
        </w:rPr>
        <w:t>Numerous</w:t>
      </w:r>
      <w:r w:rsidRPr="00372D62">
        <w:rPr>
          <w:rFonts w:asciiTheme="majorBidi" w:hAnsiTheme="majorBidi" w:cstheme="majorBidi"/>
          <w:spacing w:val="-7"/>
        </w:rPr>
        <w:t xml:space="preserve"> </w:t>
      </w:r>
      <w:r w:rsidRPr="00372D62">
        <w:rPr>
          <w:rFonts w:asciiTheme="majorBidi" w:hAnsiTheme="majorBidi" w:cstheme="majorBidi"/>
        </w:rPr>
        <w:t>personnel</w:t>
      </w:r>
      <w:r w:rsidRPr="00372D62">
        <w:rPr>
          <w:rFonts w:asciiTheme="majorBidi" w:hAnsiTheme="majorBidi" w:cstheme="majorBidi"/>
          <w:spacing w:val="-6"/>
        </w:rPr>
        <w:t xml:space="preserve"> </w:t>
      </w: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-7"/>
        </w:rPr>
        <w:t xml:space="preserve"> </w:t>
      </w:r>
      <w:r w:rsidRPr="00372D62">
        <w:rPr>
          <w:rFonts w:asciiTheme="majorBidi" w:hAnsiTheme="majorBidi" w:cstheme="majorBidi"/>
        </w:rPr>
        <w:t>a</w:t>
      </w:r>
      <w:r w:rsidRPr="00372D62">
        <w:rPr>
          <w:rFonts w:asciiTheme="majorBidi" w:hAnsiTheme="majorBidi" w:cstheme="majorBidi"/>
          <w:spacing w:val="-6"/>
        </w:rPr>
        <w:t xml:space="preserve"> </w:t>
      </w:r>
      <w:r w:rsidRPr="00372D62">
        <w:rPr>
          <w:rFonts w:asciiTheme="majorBidi" w:hAnsiTheme="majorBidi" w:cstheme="majorBidi"/>
        </w:rPr>
        <w:t>variety</w:t>
      </w:r>
      <w:r w:rsidRPr="00372D62">
        <w:rPr>
          <w:rFonts w:asciiTheme="majorBidi" w:hAnsiTheme="majorBidi" w:cstheme="majorBidi"/>
          <w:spacing w:val="-7"/>
        </w:rPr>
        <w:t xml:space="preserve"> </w:t>
      </w:r>
      <w:r w:rsidRPr="00372D62">
        <w:rPr>
          <w:rFonts w:asciiTheme="majorBidi" w:hAnsiTheme="majorBidi" w:cstheme="majorBidi"/>
        </w:rPr>
        <w:t>of</w:t>
      </w:r>
      <w:r w:rsidRPr="00372D62">
        <w:rPr>
          <w:rFonts w:asciiTheme="majorBidi" w:hAnsiTheme="majorBidi" w:cstheme="majorBidi"/>
          <w:spacing w:val="-6"/>
        </w:rPr>
        <w:t xml:space="preserve"> </w:t>
      </w:r>
      <w:r w:rsidRPr="00372D62">
        <w:rPr>
          <w:rFonts w:asciiTheme="majorBidi" w:hAnsiTheme="majorBidi" w:cstheme="majorBidi"/>
        </w:rPr>
        <w:t>roles</w:t>
      </w:r>
      <w:r w:rsidRPr="00372D62">
        <w:rPr>
          <w:rFonts w:asciiTheme="majorBidi" w:hAnsiTheme="majorBidi" w:cstheme="majorBidi"/>
          <w:spacing w:val="-7"/>
        </w:rPr>
        <w:t xml:space="preserve"> </w:t>
      </w:r>
      <w:r w:rsidRPr="00372D62">
        <w:rPr>
          <w:rFonts w:asciiTheme="majorBidi" w:hAnsiTheme="majorBidi" w:cstheme="majorBidi"/>
        </w:rPr>
        <w:t>will</w:t>
      </w:r>
      <w:r w:rsidRPr="00372D62">
        <w:rPr>
          <w:rFonts w:asciiTheme="majorBidi" w:hAnsiTheme="majorBidi" w:cstheme="majorBidi"/>
          <w:spacing w:val="-6"/>
        </w:rPr>
        <w:t xml:space="preserve"> </w:t>
      </w:r>
      <w:r w:rsidRPr="00372D62">
        <w:rPr>
          <w:rFonts w:asciiTheme="majorBidi" w:hAnsiTheme="majorBidi" w:cstheme="majorBidi"/>
        </w:rPr>
        <w:t>work</w:t>
      </w:r>
      <w:r w:rsidRPr="00372D62">
        <w:rPr>
          <w:rFonts w:asciiTheme="majorBidi" w:hAnsiTheme="majorBidi" w:cstheme="majorBidi"/>
          <w:spacing w:val="-7"/>
        </w:rPr>
        <w:t xml:space="preserve"> </w:t>
      </w:r>
      <w:r w:rsidRPr="00372D62">
        <w:rPr>
          <w:rFonts w:asciiTheme="majorBidi" w:hAnsiTheme="majorBidi" w:cstheme="majorBidi"/>
        </w:rPr>
        <w:t>on</w:t>
      </w:r>
      <w:r w:rsidRPr="00372D62">
        <w:rPr>
          <w:rFonts w:asciiTheme="majorBidi" w:hAnsiTheme="majorBidi" w:cstheme="majorBidi"/>
          <w:spacing w:val="-6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7"/>
        </w:rPr>
        <w:t xml:space="preserve"> </w:t>
      </w:r>
      <w:r w:rsidRPr="00372D62">
        <w:rPr>
          <w:rFonts w:asciiTheme="majorBidi" w:hAnsiTheme="majorBidi" w:cstheme="majorBidi"/>
        </w:rPr>
        <w:t>POS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before="3" w:line="360" w:lineRule="auto"/>
        <w:rPr>
          <w:rFonts w:asciiTheme="majorBidi" w:hAnsiTheme="majorBidi" w:cstheme="majorBidi"/>
          <w:sz w:val="29"/>
        </w:rPr>
      </w:pPr>
    </w:p>
    <w:p w:rsidR="00BF7B5F" w:rsidRPr="00372D62" w:rsidRDefault="00985C96" w:rsidP="00372D62">
      <w:pPr>
        <w:pStyle w:val="Heading3"/>
        <w:spacing w:line="360" w:lineRule="auto"/>
        <w:ind w:left="4656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63872" behindDoc="0" locked="0" layoutInCell="1" allowOverlap="1" wp14:anchorId="5573769E" wp14:editId="499A75A6">
            <wp:simplePos x="0" y="0"/>
            <wp:positionH relativeFrom="page">
              <wp:posOffset>695324</wp:posOffset>
            </wp:positionH>
            <wp:positionV relativeFrom="paragraph">
              <wp:posOffset>255270</wp:posOffset>
            </wp:positionV>
            <wp:extent cx="2219325" cy="2854325"/>
            <wp:effectExtent l="0" t="0" r="9525" b="3175"/>
            <wp:wrapNone/>
            <wp:docPr id="3" name="image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6.jpeg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224983" cy="286160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="00863992"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2464" behindDoc="0" locked="0" layoutInCell="1" allowOverlap="1">
                <wp:simplePos x="0" y="0"/>
                <wp:positionH relativeFrom="page">
                  <wp:posOffset>755650</wp:posOffset>
                </wp:positionH>
                <wp:positionV relativeFrom="paragraph">
                  <wp:posOffset>-197485</wp:posOffset>
                </wp:positionV>
                <wp:extent cx="980440" cy="276225"/>
                <wp:effectExtent l="0" t="0" r="0" b="0"/>
                <wp:wrapNone/>
                <wp:docPr id="270" name="AutoShape 10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980440" cy="276225"/>
                        </a:xfrm>
                        <a:custGeom>
                          <a:avLst/>
                          <a:gdLst>
                            <a:gd name="T0" fmla="+- 0 1298 1190"/>
                            <a:gd name="T1" fmla="*/ T0 w 1544"/>
                            <a:gd name="T2" fmla="+- 0 123 -311"/>
                            <a:gd name="T3" fmla="*/ 123 h 435"/>
                            <a:gd name="T4" fmla="+- 0 1190 1190"/>
                            <a:gd name="T5" fmla="*/ T4 w 1544"/>
                            <a:gd name="T6" fmla="+- 0 123 -311"/>
                            <a:gd name="T7" fmla="*/ 123 h 435"/>
                            <a:gd name="T8" fmla="+- 0 1310 1190"/>
                            <a:gd name="T9" fmla="*/ T8 w 1544"/>
                            <a:gd name="T10" fmla="+- 0 -311 -311"/>
                            <a:gd name="T11" fmla="*/ -311 h 435"/>
                            <a:gd name="T12" fmla="+- 0 1418 1190"/>
                            <a:gd name="T13" fmla="*/ T12 w 1544"/>
                            <a:gd name="T14" fmla="+- 0 -311 -311"/>
                            <a:gd name="T15" fmla="*/ -311 h 435"/>
                            <a:gd name="T16" fmla="+- 0 1298 1190"/>
                            <a:gd name="T17" fmla="*/ T16 w 1544"/>
                            <a:gd name="T18" fmla="+- 0 123 -311"/>
                            <a:gd name="T19" fmla="*/ 123 h 435"/>
                            <a:gd name="T20" fmla="+- 0 1485 1190"/>
                            <a:gd name="T21" fmla="*/ T20 w 1544"/>
                            <a:gd name="T22" fmla="+- 0 123 -311"/>
                            <a:gd name="T23" fmla="*/ 123 h 435"/>
                            <a:gd name="T24" fmla="+- 0 1377 1190"/>
                            <a:gd name="T25" fmla="*/ T24 w 1544"/>
                            <a:gd name="T26" fmla="+- 0 123 -311"/>
                            <a:gd name="T27" fmla="*/ 123 h 435"/>
                            <a:gd name="T28" fmla="+- 0 1497 1190"/>
                            <a:gd name="T29" fmla="*/ T28 w 1544"/>
                            <a:gd name="T30" fmla="+- 0 -311 -311"/>
                            <a:gd name="T31" fmla="*/ -311 h 435"/>
                            <a:gd name="T32" fmla="+- 0 1606 1190"/>
                            <a:gd name="T33" fmla="*/ T32 w 1544"/>
                            <a:gd name="T34" fmla="+- 0 -311 -311"/>
                            <a:gd name="T35" fmla="*/ -311 h 435"/>
                            <a:gd name="T36" fmla="+- 0 1485 1190"/>
                            <a:gd name="T37" fmla="*/ T36 w 1544"/>
                            <a:gd name="T38" fmla="+- 0 123 -311"/>
                            <a:gd name="T39" fmla="*/ 123 h 435"/>
                            <a:gd name="T40" fmla="+- 0 1673 1190"/>
                            <a:gd name="T41" fmla="*/ T40 w 1544"/>
                            <a:gd name="T42" fmla="+- 0 123 -311"/>
                            <a:gd name="T43" fmla="*/ 123 h 435"/>
                            <a:gd name="T44" fmla="+- 0 1565 1190"/>
                            <a:gd name="T45" fmla="*/ T44 w 1544"/>
                            <a:gd name="T46" fmla="+- 0 123 -311"/>
                            <a:gd name="T47" fmla="*/ 123 h 435"/>
                            <a:gd name="T48" fmla="+- 0 1685 1190"/>
                            <a:gd name="T49" fmla="*/ T48 w 1544"/>
                            <a:gd name="T50" fmla="+- 0 -311 -311"/>
                            <a:gd name="T51" fmla="*/ -311 h 435"/>
                            <a:gd name="T52" fmla="+- 0 1793 1190"/>
                            <a:gd name="T53" fmla="*/ T52 w 1544"/>
                            <a:gd name="T54" fmla="+- 0 -311 -311"/>
                            <a:gd name="T55" fmla="*/ -311 h 435"/>
                            <a:gd name="T56" fmla="+- 0 1673 1190"/>
                            <a:gd name="T57" fmla="*/ T56 w 1544"/>
                            <a:gd name="T58" fmla="+- 0 123 -311"/>
                            <a:gd name="T59" fmla="*/ 123 h 435"/>
                            <a:gd name="T60" fmla="+- 0 1863 1190"/>
                            <a:gd name="T61" fmla="*/ T60 w 1544"/>
                            <a:gd name="T62" fmla="+- 0 123 -311"/>
                            <a:gd name="T63" fmla="*/ 123 h 435"/>
                            <a:gd name="T64" fmla="+- 0 1752 1190"/>
                            <a:gd name="T65" fmla="*/ T64 w 1544"/>
                            <a:gd name="T66" fmla="+- 0 123 -311"/>
                            <a:gd name="T67" fmla="*/ 123 h 435"/>
                            <a:gd name="T68" fmla="+- 0 1872 1190"/>
                            <a:gd name="T69" fmla="*/ T68 w 1544"/>
                            <a:gd name="T70" fmla="+- 0 -311 -311"/>
                            <a:gd name="T71" fmla="*/ -311 h 435"/>
                            <a:gd name="T72" fmla="+- 0 1981 1190"/>
                            <a:gd name="T73" fmla="*/ T72 w 1544"/>
                            <a:gd name="T74" fmla="+- 0 -311 -311"/>
                            <a:gd name="T75" fmla="*/ -311 h 435"/>
                            <a:gd name="T76" fmla="+- 0 1863 1190"/>
                            <a:gd name="T77" fmla="*/ T76 w 1544"/>
                            <a:gd name="T78" fmla="+- 0 123 -311"/>
                            <a:gd name="T79" fmla="*/ 123 h 435"/>
                            <a:gd name="T80" fmla="+- 0 2050 1190"/>
                            <a:gd name="T81" fmla="*/ T80 w 1544"/>
                            <a:gd name="T82" fmla="+- 0 123 -311"/>
                            <a:gd name="T83" fmla="*/ 123 h 435"/>
                            <a:gd name="T84" fmla="+- 0 1942 1190"/>
                            <a:gd name="T85" fmla="*/ T84 w 1544"/>
                            <a:gd name="T86" fmla="+- 0 123 -311"/>
                            <a:gd name="T87" fmla="*/ 123 h 435"/>
                            <a:gd name="T88" fmla="+- 0 2060 1190"/>
                            <a:gd name="T89" fmla="*/ T88 w 1544"/>
                            <a:gd name="T90" fmla="+- 0 -311 -311"/>
                            <a:gd name="T91" fmla="*/ -311 h 435"/>
                            <a:gd name="T92" fmla="+- 0 2171 1190"/>
                            <a:gd name="T93" fmla="*/ T92 w 1544"/>
                            <a:gd name="T94" fmla="+- 0 -311 -311"/>
                            <a:gd name="T95" fmla="*/ -311 h 435"/>
                            <a:gd name="T96" fmla="+- 0 2050 1190"/>
                            <a:gd name="T97" fmla="*/ T96 w 1544"/>
                            <a:gd name="T98" fmla="+- 0 123 -311"/>
                            <a:gd name="T99" fmla="*/ 123 h 435"/>
                            <a:gd name="T100" fmla="+- 0 2238 1190"/>
                            <a:gd name="T101" fmla="*/ T100 w 1544"/>
                            <a:gd name="T102" fmla="+- 0 123 -311"/>
                            <a:gd name="T103" fmla="*/ 123 h 435"/>
                            <a:gd name="T104" fmla="+- 0 2130 1190"/>
                            <a:gd name="T105" fmla="*/ T104 w 1544"/>
                            <a:gd name="T106" fmla="+- 0 123 -311"/>
                            <a:gd name="T107" fmla="*/ 123 h 435"/>
                            <a:gd name="T108" fmla="+- 0 2250 1190"/>
                            <a:gd name="T109" fmla="*/ T108 w 1544"/>
                            <a:gd name="T110" fmla="+- 0 -311 -311"/>
                            <a:gd name="T111" fmla="*/ -311 h 435"/>
                            <a:gd name="T112" fmla="+- 0 2358 1190"/>
                            <a:gd name="T113" fmla="*/ T112 w 1544"/>
                            <a:gd name="T114" fmla="+- 0 -311 -311"/>
                            <a:gd name="T115" fmla="*/ -311 h 435"/>
                            <a:gd name="T116" fmla="+- 0 2238 1190"/>
                            <a:gd name="T117" fmla="*/ T116 w 1544"/>
                            <a:gd name="T118" fmla="+- 0 123 -311"/>
                            <a:gd name="T119" fmla="*/ 123 h 435"/>
                            <a:gd name="T120" fmla="+- 0 2425 1190"/>
                            <a:gd name="T121" fmla="*/ T120 w 1544"/>
                            <a:gd name="T122" fmla="+- 0 123 -311"/>
                            <a:gd name="T123" fmla="*/ 123 h 435"/>
                            <a:gd name="T124" fmla="+- 0 2317 1190"/>
                            <a:gd name="T125" fmla="*/ T124 w 1544"/>
                            <a:gd name="T126" fmla="+- 0 123 -311"/>
                            <a:gd name="T127" fmla="*/ 123 h 435"/>
                            <a:gd name="T128" fmla="+- 0 2437 1190"/>
                            <a:gd name="T129" fmla="*/ T128 w 1544"/>
                            <a:gd name="T130" fmla="+- 0 -311 -311"/>
                            <a:gd name="T131" fmla="*/ -311 h 435"/>
                            <a:gd name="T132" fmla="+- 0 2546 1190"/>
                            <a:gd name="T133" fmla="*/ T132 w 1544"/>
                            <a:gd name="T134" fmla="+- 0 -311 -311"/>
                            <a:gd name="T135" fmla="*/ -311 h 435"/>
                            <a:gd name="T136" fmla="+- 0 2425 1190"/>
                            <a:gd name="T137" fmla="*/ T136 w 1544"/>
                            <a:gd name="T138" fmla="+- 0 123 -311"/>
                            <a:gd name="T139" fmla="*/ 123 h 435"/>
                            <a:gd name="T140" fmla="+- 0 2613 1190"/>
                            <a:gd name="T141" fmla="*/ T140 w 1544"/>
                            <a:gd name="T142" fmla="+- 0 123 -311"/>
                            <a:gd name="T143" fmla="*/ 123 h 435"/>
                            <a:gd name="T144" fmla="+- 0 2505 1190"/>
                            <a:gd name="T145" fmla="*/ T144 w 1544"/>
                            <a:gd name="T146" fmla="+- 0 123 -311"/>
                            <a:gd name="T147" fmla="*/ 123 h 435"/>
                            <a:gd name="T148" fmla="+- 0 2625 1190"/>
                            <a:gd name="T149" fmla="*/ T148 w 1544"/>
                            <a:gd name="T150" fmla="+- 0 -311 -311"/>
                            <a:gd name="T151" fmla="*/ -311 h 435"/>
                            <a:gd name="T152" fmla="+- 0 2733 1190"/>
                            <a:gd name="T153" fmla="*/ T152 w 1544"/>
                            <a:gd name="T154" fmla="+- 0 -311 -311"/>
                            <a:gd name="T155" fmla="*/ -311 h 435"/>
                            <a:gd name="T156" fmla="+- 0 2613 1190"/>
                            <a:gd name="T157" fmla="*/ T156 w 1544"/>
                            <a:gd name="T158" fmla="+- 0 123 -311"/>
                            <a:gd name="T159" fmla="*/ 123 h 435"/>
                          </a:gdLst>
                          <a:ahLst/>
                          <a:cxnLst>
                            <a:cxn ang="0">
                              <a:pos x="T1" y="T3"/>
                            </a:cxn>
                            <a:cxn ang="0">
                              <a:pos x="T5" y="T7"/>
                            </a:cxn>
                            <a:cxn ang="0">
                              <a:pos x="T9" y="T11"/>
                            </a:cxn>
                            <a:cxn ang="0">
                              <a:pos x="T13" y="T15"/>
                            </a:cxn>
                            <a:cxn ang="0">
                              <a:pos x="T17" y="T19"/>
                            </a:cxn>
                            <a:cxn ang="0">
                              <a:pos x="T21" y="T23"/>
                            </a:cxn>
                            <a:cxn ang="0">
                              <a:pos x="T25" y="T27"/>
                            </a:cxn>
                            <a:cxn ang="0">
                              <a:pos x="T29" y="T31"/>
                            </a:cxn>
                            <a:cxn ang="0">
                              <a:pos x="T33" y="T35"/>
                            </a:cxn>
                            <a:cxn ang="0">
                              <a:pos x="T37" y="T39"/>
                            </a:cxn>
                            <a:cxn ang="0">
                              <a:pos x="T41" y="T43"/>
                            </a:cxn>
                            <a:cxn ang="0">
                              <a:pos x="T45" y="T47"/>
                            </a:cxn>
                            <a:cxn ang="0">
                              <a:pos x="T49" y="T51"/>
                            </a:cxn>
                            <a:cxn ang="0">
                              <a:pos x="T53" y="T55"/>
                            </a:cxn>
                            <a:cxn ang="0">
                              <a:pos x="T57" y="T59"/>
                            </a:cxn>
                            <a:cxn ang="0">
                              <a:pos x="T61" y="T63"/>
                            </a:cxn>
                            <a:cxn ang="0">
                              <a:pos x="T65" y="T67"/>
                            </a:cxn>
                            <a:cxn ang="0">
                              <a:pos x="T69" y="T71"/>
                            </a:cxn>
                            <a:cxn ang="0">
                              <a:pos x="T73" y="T75"/>
                            </a:cxn>
                            <a:cxn ang="0">
                              <a:pos x="T77" y="T79"/>
                            </a:cxn>
                            <a:cxn ang="0">
                              <a:pos x="T81" y="T83"/>
                            </a:cxn>
                            <a:cxn ang="0">
                              <a:pos x="T85" y="T87"/>
                            </a:cxn>
                            <a:cxn ang="0">
                              <a:pos x="T89" y="T91"/>
                            </a:cxn>
                            <a:cxn ang="0">
                              <a:pos x="T93" y="T95"/>
                            </a:cxn>
                            <a:cxn ang="0">
                              <a:pos x="T97" y="T99"/>
                            </a:cxn>
                            <a:cxn ang="0">
                              <a:pos x="T101" y="T103"/>
                            </a:cxn>
                            <a:cxn ang="0">
                              <a:pos x="T105" y="T107"/>
                            </a:cxn>
                            <a:cxn ang="0">
                              <a:pos x="T109" y="T111"/>
                            </a:cxn>
                            <a:cxn ang="0">
                              <a:pos x="T113" y="T115"/>
                            </a:cxn>
                            <a:cxn ang="0">
                              <a:pos x="T117" y="T119"/>
                            </a:cxn>
                            <a:cxn ang="0">
                              <a:pos x="T121" y="T123"/>
                            </a:cxn>
                            <a:cxn ang="0">
                              <a:pos x="T125" y="T127"/>
                            </a:cxn>
                            <a:cxn ang="0">
                              <a:pos x="T129" y="T131"/>
                            </a:cxn>
                            <a:cxn ang="0">
                              <a:pos x="T133" y="T135"/>
                            </a:cxn>
                            <a:cxn ang="0">
                              <a:pos x="T137" y="T139"/>
                            </a:cxn>
                            <a:cxn ang="0">
                              <a:pos x="T141" y="T143"/>
                            </a:cxn>
                            <a:cxn ang="0">
                              <a:pos x="T145" y="T147"/>
                            </a:cxn>
                            <a:cxn ang="0">
                              <a:pos x="T149" y="T151"/>
                            </a:cxn>
                            <a:cxn ang="0">
                              <a:pos x="T153" y="T155"/>
                            </a:cxn>
                            <a:cxn ang="0">
                              <a:pos x="T157" y="T159"/>
                            </a:cxn>
                          </a:cxnLst>
                          <a:rect l="0" t="0" r="r" b="b"/>
                          <a:pathLst>
                            <a:path w="1544" h="435">
                              <a:moveTo>
                                <a:pt x="108" y="434"/>
                              </a:moveTo>
                              <a:lnTo>
                                <a:pt x="0" y="434"/>
                              </a:lnTo>
                              <a:lnTo>
                                <a:pt x="120" y="0"/>
                              </a:lnTo>
                              <a:lnTo>
                                <a:pt x="228" y="0"/>
                              </a:lnTo>
                              <a:lnTo>
                                <a:pt x="108" y="434"/>
                              </a:lnTo>
                              <a:close/>
                              <a:moveTo>
                                <a:pt x="295" y="434"/>
                              </a:moveTo>
                              <a:lnTo>
                                <a:pt x="187" y="434"/>
                              </a:lnTo>
                              <a:lnTo>
                                <a:pt x="307" y="0"/>
                              </a:lnTo>
                              <a:lnTo>
                                <a:pt x="416" y="0"/>
                              </a:lnTo>
                              <a:lnTo>
                                <a:pt x="295" y="434"/>
                              </a:lnTo>
                              <a:close/>
                              <a:moveTo>
                                <a:pt x="483" y="434"/>
                              </a:moveTo>
                              <a:lnTo>
                                <a:pt x="375" y="434"/>
                              </a:lnTo>
                              <a:lnTo>
                                <a:pt x="495" y="0"/>
                              </a:lnTo>
                              <a:lnTo>
                                <a:pt x="603" y="0"/>
                              </a:lnTo>
                              <a:lnTo>
                                <a:pt x="483" y="434"/>
                              </a:lnTo>
                              <a:close/>
                              <a:moveTo>
                                <a:pt x="673" y="434"/>
                              </a:moveTo>
                              <a:lnTo>
                                <a:pt x="562" y="434"/>
                              </a:lnTo>
                              <a:lnTo>
                                <a:pt x="682" y="0"/>
                              </a:lnTo>
                              <a:lnTo>
                                <a:pt x="791" y="0"/>
                              </a:lnTo>
                              <a:lnTo>
                                <a:pt x="673" y="434"/>
                              </a:lnTo>
                              <a:close/>
                              <a:moveTo>
                                <a:pt x="860" y="434"/>
                              </a:moveTo>
                              <a:lnTo>
                                <a:pt x="752" y="434"/>
                              </a:lnTo>
                              <a:lnTo>
                                <a:pt x="870" y="0"/>
                              </a:lnTo>
                              <a:lnTo>
                                <a:pt x="981" y="0"/>
                              </a:lnTo>
                              <a:lnTo>
                                <a:pt x="860" y="434"/>
                              </a:lnTo>
                              <a:close/>
                              <a:moveTo>
                                <a:pt x="1048" y="434"/>
                              </a:moveTo>
                              <a:lnTo>
                                <a:pt x="940" y="434"/>
                              </a:lnTo>
                              <a:lnTo>
                                <a:pt x="1060" y="0"/>
                              </a:lnTo>
                              <a:lnTo>
                                <a:pt x="1168" y="0"/>
                              </a:lnTo>
                              <a:lnTo>
                                <a:pt x="1048" y="434"/>
                              </a:lnTo>
                              <a:close/>
                              <a:moveTo>
                                <a:pt x="1235" y="434"/>
                              </a:moveTo>
                              <a:lnTo>
                                <a:pt x="1127" y="434"/>
                              </a:lnTo>
                              <a:lnTo>
                                <a:pt x="1247" y="0"/>
                              </a:lnTo>
                              <a:lnTo>
                                <a:pt x="1356" y="0"/>
                              </a:lnTo>
                              <a:lnTo>
                                <a:pt x="1235" y="434"/>
                              </a:lnTo>
                              <a:close/>
                              <a:moveTo>
                                <a:pt x="1423" y="434"/>
                              </a:moveTo>
                              <a:lnTo>
                                <a:pt x="1315" y="434"/>
                              </a:lnTo>
                              <a:lnTo>
                                <a:pt x="1435" y="0"/>
                              </a:lnTo>
                              <a:lnTo>
                                <a:pt x="1543" y="0"/>
                              </a:lnTo>
                              <a:lnTo>
                                <a:pt x="1423" y="434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32302FC" id="AutoShape 108" o:spid="_x0000_s1026" style="position:absolute;margin-left:59.5pt;margin-top:-15.55pt;width:77.2pt;height:21.75pt;z-index:157424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1544,43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" path="m108,434l,434,120,,228,,108,434xm295,434r-108,l307,,416,,295,434xm483,434r-108,l495,,603,,483,434xm673,434r-111,l682,,791,,673,434xm860,434r-108,l870,,981,,860,434xm1048,434r-108,l1060,r108,l1048,434xm1235,434r-108,l1247,r109,l1235,434xm1423,434r-108,l1435,r108,l1423,434xe" fillcolor="#ffac20" stroked="f">
                <v:path arrowok="t" o:connecttype="custom" o:connectlocs="68580,78105;0,78105;76200,-197485;144780,-197485;68580,78105;187325,78105;118745,78105;194945,-197485;264160,-197485;187325,78105;306705,78105;238125,78105;314325,-197485;382905,-197485;306705,78105;427355,78105;356870,78105;433070,-197485;502285,-197485;427355,78105;546100,78105;477520,78105;552450,-197485;622935,-197485;546100,78105;665480,78105;596900,78105;673100,-197485;741680,-197485;665480,78105;784225,78105;715645,78105;791845,-197485;861060,-197485;784225,78105;903605,78105;835025,78105;911225,-197485;979805,-197485;903605,78105" o:connectangles="0,0,0,0,0,0,0,0,0,0,0,0,0,0,0,0,0,0,0,0,0,0,0,0,0,0,0,0,0,0,0,0,0,0,0,0,0,0,0,0"/>
                <w10:wrap anchorx="page"/>
              </v:shape>
            </w:pict>
          </mc:Fallback>
        </mc:AlternateContent>
      </w:r>
      <w:r w:rsidR="005E1C30" w:rsidRPr="00372D62">
        <w:rPr>
          <w:rFonts w:asciiTheme="majorBidi" w:hAnsiTheme="majorBidi" w:cstheme="majorBidi"/>
          <w:color w:val="004AAC"/>
        </w:rPr>
        <w:t>Objectives</w:t>
      </w:r>
    </w:p>
    <w:p w:rsidR="00BF7B5F" w:rsidRPr="00372D62" w:rsidRDefault="005E1C30" w:rsidP="00372D62">
      <w:pPr>
        <w:pStyle w:val="ListParagraph"/>
        <w:numPr>
          <w:ilvl w:val="0"/>
          <w:numId w:val="6"/>
        </w:numPr>
        <w:tabs>
          <w:tab w:val="left" w:pos="4912"/>
        </w:tabs>
        <w:spacing w:before="313" w:line="360" w:lineRule="auto"/>
        <w:ind w:right="998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Creat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oint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of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al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(POS)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websit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at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ddresses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hallenges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at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HTU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faces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in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anaging</w:t>
      </w:r>
      <w:r w:rsidRPr="00372D62">
        <w:rPr>
          <w:rFonts w:asciiTheme="majorBidi" w:hAnsiTheme="majorBidi" w:cstheme="majorBidi"/>
          <w:spacing w:val="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tore</w:t>
      </w:r>
      <w:r w:rsidRPr="00372D62">
        <w:rPr>
          <w:rFonts w:asciiTheme="majorBidi" w:hAnsiTheme="majorBidi" w:cstheme="majorBidi"/>
          <w:spacing w:val="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t</w:t>
      </w:r>
      <w:r w:rsidRPr="00372D62">
        <w:rPr>
          <w:rFonts w:asciiTheme="majorBidi" w:hAnsiTheme="majorBidi" w:cstheme="majorBidi"/>
          <w:spacing w:val="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King</w:t>
      </w:r>
      <w:r w:rsidRPr="00372D62">
        <w:rPr>
          <w:rFonts w:asciiTheme="majorBidi" w:hAnsiTheme="majorBidi" w:cstheme="majorBidi"/>
          <w:spacing w:val="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bdullah</w:t>
      </w:r>
      <w:r w:rsidRPr="00372D62">
        <w:rPr>
          <w:rFonts w:asciiTheme="majorBidi" w:hAnsiTheme="majorBidi" w:cstheme="majorBidi"/>
          <w:spacing w:val="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Business</w:t>
      </w:r>
      <w:r w:rsidRPr="00372D62">
        <w:rPr>
          <w:rFonts w:asciiTheme="majorBidi" w:hAnsiTheme="majorBidi" w:cstheme="majorBidi"/>
          <w:spacing w:val="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ark.</w:t>
      </w:r>
    </w:p>
    <w:p w:rsidR="00BF7B5F" w:rsidRPr="00372D62" w:rsidRDefault="00BF7B5F" w:rsidP="00372D62">
      <w:pPr>
        <w:pStyle w:val="BodyText"/>
        <w:spacing w:before="2" w:line="360" w:lineRule="auto"/>
        <w:rPr>
          <w:rFonts w:asciiTheme="majorBidi" w:hAnsiTheme="majorBidi" w:cstheme="majorBidi"/>
          <w:sz w:val="27"/>
        </w:rPr>
      </w:pPr>
    </w:p>
    <w:p w:rsidR="00BF7B5F" w:rsidRPr="00372D62" w:rsidRDefault="005E1C30" w:rsidP="00372D62">
      <w:pPr>
        <w:pStyle w:val="ListParagraph"/>
        <w:numPr>
          <w:ilvl w:val="0"/>
          <w:numId w:val="6"/>
        </w:numPr>
        <w:tabs>
          <w:tab w:val="left" w:pos="4797"/>
        </w:tabs>
        <w:spacing w:before="1" w:line="360" w:lineRule="auto"/>
        <w:ind w:right="1001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handle customer transactions, as well as tracking</w:t>
      </w:r>
      <w:r w:rsidRPr="00372D62">
        <w:rPr>
          <w:rFonts w:asciiTheme="majorBidi" w:hAnsiTheme="majorBidi" w:cstheme="majorBidi"/>
          <w:spacing w:val="-7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ales</w:t>
      </w:r>
      <w:r w:rsidRPr="00372D62">
        <w:rPr>
          <w:rFonts w:asciiTheme="majorBidi" w:hAnsiTheme="majorBidi" w:cstheme="majorBidi"/>
          <w:spacing w:val="-1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inventory.</w:t>
      </w:r>
    </w:p>
    <w:p w:rsidR="00BF7B5F" w:rsidRPr="00372D62" w:rsidRDefault="00BF7B5F" w:rsidP="00372D62">
      <w:pPr>
        <w:pStyle w:val="BodyText"/>
        <w:spacing w:before="2" w:line="360" w:lineRule="auto"/>
        <w:rPr>
          <w:rFonts w:asciiTheme="majorBidi" w:hAnsiTheme="majorBidi" w:cstheme="majorBidi"/>
          <w:sz w:val="27"/>
        </w:rPr>
      </w:pPr>
    </w:p>
    <w:p w:rsidR="00BF7B5F" w:rsidRPr="00372D62" w:rsidRDefault="005E1C30" w:rsidP="00372D62">
      <w:pPr>
        <w:pStyle w:val="ListParagraph"/>
        <w:numPr>
          <w:ilvl w:val="0"/>
          <w:numId w:val="6"/>
        </w:numPr>
        <w:tabs>
          <w:tab w:val="left" w:pos="4954"/>
        </w:tabs>
        <w:spacing w:line="360" w:lineRule="auto"/>
        <w:ind w:right="1002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w w:val="105"/>
          <w:sz w:val="24"/>
        </w:rPr>
        <w:t>Providing</w:t>
      </w:r>
      <w:r w:rsidRPr="00372D62">
        <w:rPr>
          <w:rFonts w:asciiTheme="majorBidi" w:hAnsiTheme="majorBidi" w:cstheme="majorBidi"/>
          <w:spacing w:val="1"/>
          <w:w w:val="105"/>
          <w:sz w:val="24"/>
        </w:rPr>
        <w:t xml:space="preserve"> </w:t>
      </w:r>
      <w:r w:rsidRPr="00372D62">
        <w:rPr>
          <w:rFonts w:asciiTheme="majorBidi" w:hAnsiTheme="majorBidi" w:cstheme="majorBidi"/>
          <w:w w:val="105"/>
          <w:sz w:val="24"/>
        </w:rPr>
        <w:t>the</w:t>
      </w:r>
      <w:r w:rsidRPr="00372D62">
        <w:rPr>
          <w:rFonts w:asciiTheme="majorBidi" w:hAnsiTheme="majorBidi" w:cstheme="majorBidi"/>
          <w:spacing w:val="1"/>
          <w:w w:val="105"/>
          <w:sz w:val="24"/>
        </w:rPr>
        <w:t xml:space="preserve"> </w:t>
      </w:r>
      <w:r w:rsidRPr="00372D62">
        <w:rPr>
          <w:rFonts w:asciiTheme="majorBidi" w:hAnsiTheme="majorBidi" w:cstheme="majorBidi"/>
          <w:w w:val="105"/>
          <w:sz w:val="24"/>
        </w:rPr>
        <w:t>administrator</w:t>
      </w:r>
      <w:r w:rsidRPr="00372D62">
        <w:rPr>
          <w:rFonts w:asciiTheme="majorBidi" w:hAnsiTheme="majorBidi" w:cstheme="majorBidi"/>
          <w:spacing w:val="1"/>
          <w:w w:val="105"/>
          <w:sz w:val="24"/>
        </w:rPr>
        <w:t xml:space="preserve"> </w:t>
      </w:r>
      <w:r w:rsidRPr="00372D62">
        <w:rPr>
          <w:rFonts w:asciiTheme="majorBidi" w:hAnsiTheme="majorBidi" w:cstheme="majorBidi"/>
          <w:w w:val="105"/>
          <w:sz w:val="24"/>
        </w:rPr>
        <w:t>with</w:t>
      </w:r>
      <w:r w:rsidRPr="00372D62">
        <w:rPr>
          <w:rFonts w:asciiTheme="majorBidi" w:hAnsiTheme="majorBidi" w:cstheme="majorBidi"/>
          <w:spacing w:val="1"/>
          <w:w w:val="105"/>
          <w:sz w:val="24"/>
        </w:rPr>
        <w:t xml:space="preserve"> </w:t>
      </w:r>
      <w:r w:rsidRPr="00372D62">
        <w:rPr>
          <w:rFonts w:asciiTheme="majorBidi" w:hAnsiTheme="majorBidi" w:cstheme="majorBidi"/>
          <w:w w:val="105"/>
          <w:sz w:val="24"/>
        </w:rPr>
        <w:t>real-time</w:t>
      </w:r>
      <w:r w:rsidRPr="00372D62">
        <w:rPr>
          <w:rFonts w:asciiTheme="majorBidi" w:hAnsiTheme="majorBidi" w:cstheme="majorBidi"/>
          <w:spacing w:val="1"/>
          <w:w w:val="105"/>
          <w:sz w:val="24"/>
        </w:rPr>
        <w:t xml:space="preserve"> </w:t>
      </w:r>
      <w:r w:rsidRPr="00372D62">
        <w:rPr>
          <w:rFonts w:asciiTheme="majorBidi" w:hAnsiTheme="majorBidi" w:cstheme="majorBidi"/>
          <w:w w:val="105"/>
          <w:sz w:val="24"/>
        </w:rPr>
        <w:t>information</w:t>
      </w:r>
      <w:r w:rsidRPr="00372D62">
        <w:rPr>
          <w:rFonts w:asciiTheme="majorBidi" w:hAnsiTheme="majorBidi" w:cstheme="majorBidi"/>
          <w:spacing w:val="-19"/>
          <w:w w:val="105"/>
          <w:sz w:val="24"/>
        </w:rPr>
        <w:t xml:space="preserve"> </w:t>
      </w:r>
      <w:r w:rsidRPr="00372D62">
        <w:rPr>
          <w:rFonts w:asciiTheme="majorBidi" w:hAnsiTheme="majorBidi" w:cstheme="majorBidi"/>
          <w:w w:val="105"/>
          <w:sz w:val="24"/>
        </w:rPr>
        <w:t>about</w:t>
      </w:r>
      <w:r w:rsidRPr="00372D62">
        <w:rPr>
          <w:rFonts w:asciiTheme="majorBidi" w:hAnsiTheme="majorBidi" w:cstheme="majorBidi"/>
          <w:spacing w:val="-19"/>
          <w:w w:val="105"/>
          <w:sz w:val="24"/>
        </w:rPr>
        <w:t xml:space="preserve"> </w:t>
      </w:r>
      <w:r w:rsidRPr="00372D62">
        <w:rPr>
          <w:rFonts w:asciiTheme="majorBidi" w:hAnsiTheme="majorBidi" w:cstheme="majorBidi"/>
          <w:w w:val="105"/>
          <w:sz w:val="24"/>
        </w:rPr>
        <w:t>the</w:t>
      </w:r>
      <w:r w:rsidRPr="00372D62">
        <w:rPr>
          <w:rFonts w:asciiTheme="majorBidi" w:hAnsiTheme="majorBidi" w:cstheme="majorBidi"/>
          <w:spacing w:val="-19"/>
          <w:w w:val="105"/>
          <w:sz w:val="24"/>
        </w:rPr>
        <w:t xml:space="preserve"> </w:t>
      </w:r>
      <w:r w:rsidRPr="00372D62">
        <w:rPr>
          <w:rFonts w:asciiTheme="majorBidi" w:hAnsiTheme="majorBidi" w:cstheme="majorBidi"/>
          <w:w w:val="105"/>
          <w:sz w:val="24"/>
        </w:rPr>
        <w:t>store's</w:t>
      </w:r>
      <w:r w:rsidRPr="00372D62">
        <w:rPr>
          <w:rFonts w:asciiTheme="majorBidi" w:hAnsiTheme="majorBidi" w:cstheme="majorBidi"/>
          <w:spacing w:val="-18"/>
          <w:w w:val="105"/>
          <w:sz w:val="24"/>
        </w:rPr>
        <w:t xml:space="preserve"> </w:t>
      </w:r>
      <w:r w:rsidRPr="00372D62">
        <w:rPr>
          <w:rFonts w:asciiTheme="majorBidi" w:hAnsiTheme="majorBidi" w:cstheme="majorBidi"/>
          <w:w w:val="105"/>
          <w:sz w:val="24"/>
        </w:rPr>
        <w:t>operations.</w:t>
      </w:r>
    </w:p>
    <w:p w:rsidR="00BF7B5F" w:rsidRPr="00372D62" w:rsidRDefault="00BF7B5F" w:rsidP="00372D62">
      <w:pPr>
        <w:spacing w:line="360" w:lineRule="auto"/>
        <w:jc w:val="both"/>
        <w:rPr>
          <w:rFonts w:asciiTheme="majorBidi" w:hAnsiTheme="majorBidi" w:cstheme="majorBidi"/>
          <w:sz w:val="24"/>
        </w:rPr>
        <w:sectPr w:rsidR="00BF7B5F" w:rsidRPr="00372D62" w:rsidSect="000D73D7">
          <w:headerReference w:type="default" r:id="rId15"/>
          <w:footerReference w:type="default" r:id="rId16"/>
          <w:pgSz w:w="11900" w:h="16850"/>
          <w:pgMar w:top="1180" w:right="420" w:bottom="1420" w:left="400" w:header="0" w:footer="144" w:gutter="0"/>
          <w:cols w:space="720"/>
          <w:docGrid w:linePitch="299"/>
        </w:sectPr>
      </w:pPr>
    </w:p>
    <w:p w:rsidR="00BF7B5F" w:rsidRPr="00372D62" w:rsidRDefault="00863992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</w:rPr>
        <w:lastRenderedPageBreak/>
        <mc:AlternateContent>
          <mc:Choice Requires="wpg">
            <w:drawing>
              <wp:anchor distT="0" distB="0" distL="114300" distR="114300" simplePos="0" relativeHeight="487050752" behindDoc="1" locked="0" layoutInCell="1" allowOverlap="1">
                <wp:simplePos x="0" y="0"/>
                <wp:positionH relativeFrom="page">
                  <wp:posOffset>0</wp:posOffset>
                </wp:positionH>
                <wp:positionV relativeFrom="page">
                  <wp:posOffset>0</wp:posOffset>
                </wp:positionV>
                <wp:extent cx="7556500" cy="755650"/>
                <wp:effectExtent l="0" t="0" r="0" b="0"/>
                <wp:wrapNone/>
                <wp:docPr id="266" name="Group 10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7556500" cy="755650"/>
                          <a:chOff x="0" y="0"/>
                          <a:chExt cx="11900" cy="1190"/>
                        </a:xfrm>
                      </wpg:grpSpPr>
                      <wps:wsp>
                        <wps:cNvPr id="267" name="Rectangle 107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9322" cy="411"/>
                          </a:xfrm>
                          <a:prstGeom prst="rect">
                            <a:avLst/>
                          </a:prstGeom>
                          <a:solidFill>
                            <a:srgbClr val="FFAC2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68" name="Freeform 106"/>
                        <wps:cNvSpPr>
                          <a:spLocks/>
                        </wps:cNvSpPr>
                        <wps:spPr bwMode="auto">
                          <a:xfrm>
                            <a:off x="7647" y="0"/>
                            <a:ext cx="4090" cy="1190"/>
                          </a:xfrm>
                          <a:custGeom>
                            <a:avLst/>
                            <a:gdLst>
                              <a:gd name="T0" fmla="+- 0 9692 7648"/>
                              <a:gd name="T1" fmla="*/ T0 w 4090"/>
                              <a:gd name="T2" fmla="*/ 1190 h 1190"/>
                              <a:gd name="T3" fmla="+- 0 7648 7648"/>
                              <a:gd name="T4" fmla="*/ T3 w 4090"/>
                              <a:gd name="T5" fmla="*/ 0 h 1190"/>
                              <a:gd name="T6" fmla="+- 0 11737 7648"/>
                              <a:gd name="T7" fmla="*/ T6 w 4090"/>
                              <a:gd name="T8" fmla="*/ 0 h 1190"/>
                              <a:gd name="T9" fmla="+- 0 9692 7648"/>
                              <a:gd name="T10" fmla="*/ T9 w 4090"/>
                              <a:gd name="T11" fmla="*/ 1190 h 1190"/>
                            </a:gdLst>
                            <a:ahLst/>
                            <a:cxnLst>
                              <a:cxn ang="0">
                                <a:pos x="T1" y="T2"/>
                              </a:cxn>
                              <a:cxn ang="0">
                                <a:pos x="T4" y="T5"/>
                              </a:cxn>
                              <a:cxn ang="0">
                                <a:pos x="T7" y="T8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4090" h="1190">
                                <a:moveTo>
                                  <a:pt x="2044" y="1190"/>
                                </a:moveTo>
                                <a:lnTo>
                                  <a:pt x="0" y="0"/>
                                </a:lnTo>
                                <a:lnTo>
                                  <a:pt x="4089" y="0"/>
                                </a:lnTo>
                                <a:lnTo>
                                  <a:pt x="2044" y="119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3172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69" name="Picture 10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9697" y="0"/>
                            <a:ext cx="2202" cy="1185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078E465C" id="Group 104" o:spid="_x0000_s1026" style="position:absolute;margin-left:0;margin-top:0;width:595pt;height:59.5pt;z-index:-16265728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">
                <v:rect id="Rectangle 107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" fillcolor="#ffac20" stroked="f"/>
                <v:shape id="Freeform 106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" path="m2044,1190l,,4089,,2044,1190xe" fillcolor="#003172" stroked="f">
                  <v:path arrowok="t" o:connecttype="custom" o:connectlocs="2044,1190;0,0;4089,0;2044,1190" o:connectangles="0,0,0,0"/>
                </v:shape>
                <v:shape id="Picture 105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">
                  <v:imagedata r:id="rId20" o:title=""/>
                </v:shape>
                <w10:wrap anchorx="page" anchory="page"/>
              </v:group>
            </w:pict>
          </mc:Fallback>
        </mc:AlternateConten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3"/>
        </w:rPr>
      </w:pPr>
    </w:p>
    <w:p w:rsidR="00BF7B5F" w:rsidRPr="00372D62" w:rsidRDefault="00863992" w:rsidP="00372D62">
      <w:pPr>
        <w:pStyle w:val="Heading3"/>
        <w:spacing w:before="94" w:line="360" w:lineRule="auto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3488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150495</wp:posOffset>
                </wp:positionV>
                <wp:extent cx="37465" cy="37465"/>
                <wp:effectExtent l="0" t="0" r="0" b="0"/>
                <wp:wrapNone/>
                <wp:docPr id="265" name="Rectangle 10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6A7131E" id="Rectangle 103" o:spid="_x0000_s1026" style="position:absolute;margin-left:418.25pt;margin-top:11.85pt;width:2.95pt;height:2.95pt;z-index:157434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TNvmewIAAPw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4000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391160</wp:posOffset>
                </wp:positionV>
                <wp:extent cx="37465" cy="37465"/>
                <wp:effectExtent l="0" t="0" r="0" b="0"/>
                <wp:wrapNone/>
                <wp:docPr id="264" name="Rectangle 10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116C1C4" id="Rectangle 102" o:spid="_x0000_s1026" style="position:absolute;margin-left:418.25pt;margin-top:30.8pt;width:2.95pt;height:2.95pt;z-index:157440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4512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632460</wp:posOffset>
                </wp:positionV>
                <wp:extent cx="37465" cy="29845"/>
                <wp:effectExtent l="0" t="0" r="0" b="0"/>
                <wp:wrapNone/>
                <wp:docPr id="263" name="Rectangle 10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FEA8E11" id="Rectangle 101" o:spid="_x0000_s1026" style="position:absolute;margin-left:418.25pt;margin-top:49.8pt;width:2.95pt;height:2.35pt;z-index:157445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fW7zfwIAAPw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5024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150495</wp:posOffset>
                </wp:positionV>
                <wp:extent cx="37465" cy="37465"/>
                <wp:effectExtent l="0" t="0" r="0" b="0"/>
                <wp:wrapNone/>
                <wp:docPr id="262" name="Rectangle 10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512AF7E" id="Rectangle 100" o:spid="_x0000_s1026" style="position:absolute;margin-left:437.2pt;margin-top:11.85pt;width:2.95pt;height:2.95pt;z-index:157450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5536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391160</wp:posOffset>
                </wp:positionV>
                <wp:extent cx="37465" cy="37465"/>
                <wp:effectExtent l="0" t="0" r="0" b="0"/>
                <wp:wrapNone/>
                <wp:docPr id="261" name="Rectangle 9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494C28A" id="Rectangle 99" o:spid="_x0000_s1026" style="position:absolute;margin-left:437.2pt;margin-top:30.8pt;width:2.95pt;height:2.95pt;z-index:157455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ng67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6048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632460</wp:posOffset>
                </wp:positionV>
                <wp:extent cx="37465" cy="29845"/>
                <wp:effectExtent l="0" t="0" r="0" b="0"/>
                <wp:wrapNone/>
                <wp:docPr id="260" name="Rectangle 9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DDFE501" id="Rectangle 98" o:spid="_x0000_s1026" style="position:absolute;margin-left:437.2pt;margin-top:49.8pt;width:2.95pt;height:2.35pt;z-index:157460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1GqXfg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6560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150495</wp:posOffset>
                </wp:positionV>
                <wp:extent cx="37465" cy="37465"/>
                <wp:effectExtent l="0" t="0" r="0" b="0"/>
                <wp:wrapNone/>
                <wp:docPr id="259" name="Rectangle 9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793DA08" id="Rectangle 97" o:spid="_x0000_s1026" style="position:absolute;margin-left:456.2pt;margin-top:11.85pt;width:2.95pt;height:2.95pt;z-index:157465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WFRwfA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7072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391160</wp:posOffset>
                </wp:positionV>
                <wp:extent cx="37465" cy="37465"/>
                <wp:effectExtent l="0" t="0" r="0" b="0"/>
                <wp:wrapNone/>
                <wp:docPr id="258" name="Rectangle 9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A37B98E" id="Rectangle 96" o:spid="_x0000_s1026" style="position:absolute;margin-left:456.2pt;margin-top:30.8pt;width:2.95pt;height:2.95pt;z-index:157470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NrnB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7584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632460</wp:posOffset>
                </wp:positionV>
                <wp:extent cx="37465" cy="29845"/>
                <wp:effectExtent l="0" t="0" r="0" b="0"/>
                <wp:wrapNone/>
                <wp:docPr id="257" name="Rectangle 9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86F5D72" id="Rectangle 95" o:spid="_x0000_s1026" style="position:absolute;margin-left:456.2pt;margin-top:49.8pt;width:2.95pt;height:2.35pt;z-index:157475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8096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150495</wp:posOffset>
                </wp:positionV>
                <wp:extent cx="37465" cy="37465"/>
                <wp:effectExtent l="0" t="0" r="0" b="0"/>
                <wp:wrapNone/>
                <wp:docPr id="256" name="Rectangle 9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52F8137" id="Rectangle 94" o:spid="_x0000_s1026" style="position:absolute;margin-left:475.2pt;margin-top:11.85pt;width:2.95pt;height:2.95pt;z-index:157480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f++TfA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8608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391160</wp:posOffset>
                </wp:positionV>
                <wp:extent cx="37465" cy="37465"/>
                <wp:effectExtent l="0" t="0" r="0" b="0"/>
                <wp:wrapNone/>
                <wp:docPr id="255" name="Rectangle 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B5912EC" id="Rectangle 93" o:spid="_x0000_s1026" style="position:absolute;margin-left:475.2pt;margin-top:30.8pt;width:2.95pt;height:2.95pt;z-index:157486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9fTfewIAAPs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9120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632460</wp:posOffset>
                </wp:positionV>
                <wp:extent cx="37465" cy="29845"/>
                <wp:effectExtent l="0" t="0" r="0" b="0"/>
                <wp:wrapNone/>
                <wp:docPr id="254" name="Rectangle 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CF51617" id="Rectangle 92" o:spid="_x0000_s1026" style="position:absolute;margin-left:475.2pt;margin-top:49.8pt;width:2.95pt;height:2.35pt;z-index:15749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49632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150495</wp:posOffset>
                </wp:positionV>
                <wp:extent cx="37465" cy="37465"/>
                <wp:effectExtent l="0" t="0" r="0" b="0"/>
                <wp:wrapNone/>
                <wp:docPr id="253" name="Rectangle 9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AA04D6C" id="Rectangle 91" o:spid="_x0000_s1026" style="position:absolute;margin-left:494.2pt;margin-top:11.85pt;width:2.95pt;height:2.95pt;z-index:157496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oySIfQIAAPs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0144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391160</wp:posOffset>
                </wp:positionV>
                <wp:extent cx="37465" cy="37465"/>
                <wp:effectExtent l="0" t="0" r="0" b="0"/>
                <wp:wrapNone/>
                <wp:docPr id="252" name="Rectangle 9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3180010" id="Rectangle 90" o:spid="_x0000_s1026" style="position:absolute;margin-left:494.2pt;margin-top:30.8pt;width:2.95pt;height:2.95pt;z-index:157501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0656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632460</wp:posOffset>
                </wp:positionV>
                <wp:extent cx="37465" cy="29845"/>
                <wp:effectExtent l="0" t="0" r="0" b="0"/>
                <wp:wrapNone/>
                <wp:docPr id="251" name="Rectangle 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1C84507" id="Rectangle 89" o:spid="_x0000_s1026" style="position:absolute;margin-left:494.2pt;margin-top:49.8pt;width:2.95pt;height:2.35pt;z-index:157506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1168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150495</wp:posOffset>
                </wp:positionV>
                <wp:extent cx="37465" cy="37465"/>
                <wp:effectExtent l="0" t="0" r="0" b="0"/>
                <wp:wrapNone/>
                <wp:docPr id="250" name="Rectangle 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D6E9B35" id="Rectangle 88" o:spid="_x0000_s1026" style="position:absolute;margin-left:513.15pt;margin-top:11.85pt;width:2.95pt;height:2.95pt;z-index:15751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PHx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1680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391160</wp:posOffset>
                </wp:positionV>
                <wp:extent cx="37465" cy="37465"/>
                <wp:effectExtent l="0" t="0" r="0" b="0"/>
                <wp:wrapNone/>
                <wp:docPr id="249" name="Rectangle 8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8D84FA9" id="Rectangle 87" o:spid="_x0000_s1026" style="position:absolute;margin-left:513.15pt;margin-top:30.8pt;width:2.95pt;height:2.95pt;z-index:1575168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QY8AfA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2192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632460</wp:posOffset>
                </wp:positionV>
                <wp:extent cx="37465" cy="29845"/>
                <wp:effectExtent l="0" t="0" r="0" b="0"/>
                <wp:wrapNone/>
                <wp:docPr id="248" name="Rectangle 8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FC9AF5E" id="Rectangle 86" o:spid="_x0000_s1026" style="position:absolute;margin-left:513.15pt;margin-top:49.8pt;width:2.95pt;height:2.35pt;z-index:15752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2704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150495</wp:posOffset>
                </wp:positionV>
                <wp:extent cx="37465" cy="37465"/>
                <wp:effectExtent l="0" t="0" r="0" b="0"/>
                <wp:wrapNone/>
                <wp:docPr id="247" name="Rectangle 8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4EB7BBD" id="Rectangle 85" o:spid="_x0000_s1026" style="position:absolute;margin-left:532.15pt;margin-top:11.85pt;width:2.95pt;height:2.95pt;z-index:157527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CNlSfA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3216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391160</wp:posOffset>
                </wp:positionV>
                <wp:extent cx="37465" cy="37465"/>
                <wp:effectExtent l="0" t="0" r="0" b="0"/>
                <wp:wrapNone/>
                <wp:docPr id="246" name="Rectangle 8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F441301" id="Rectangle 84" o:spid="_x0000_s1026" style="position:absolute;margin-left:532.15pt;margin-top:30.8pt;width:2.95pt;height:2.95pt;z-index:15753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3728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632460</wp:posOffset>
                </wp:positionV>
                <wp:extent cx="37465" cy="29845"/>
                <wp:effectExtent l="0" t="0" r="0" b="0"/>
                <wp:wrapNone/>
                <wp:docPr id="245" name="Rectangle 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4F0A5F3" id="Rectangle 83" o:spid="_x0000_s1026" style="position:absolute;margin-left:532.15pt;margin-top:49.8pt;width:2.95pt;height:2.35pt;z-index:157537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yKYyfQIAAPs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" fillcolor="#003172" stroked="f">
                <w10:wrap anchorx="page"/>
              </v:rect>
            </w:pict>
          </mc:Fallback>
        </mc:AlternateContent>
      </w:r>
      <w:r w:rsidR="005E1C30" w:rsidRPr="00372D62">
        <w:rPr>
          <w:rFonts w:asciiTheme="majorBidi" w:hAnsiTheme="majorBidi" w:cstheme="majorBidi"/>
          <w:color w:val="004AAC"/>
        </w:rPr>
        <w:t>Methodology</w:t>
      </w:r>
    </w:p>
    <w:p w:rsidR="00372D62" w:rsidRPr="00372D62" w:rsidRDefault="005E1C30" w:rsidP="00372D62">
      <w:pPr>
        <w:pStyle w:val="ListParagraph"/>
        <w:numPr>
          <w:ilvl w:val="0"/>
          <w:numId w:val="5"/>
        </w:numPr>
        <w:tabs>
          <w:tab w:val="left" w:pos="1024"/>
        </w:tabs>
        <w:spacing w:before="426" w:line="360" w:lineRule="auto"/>
        <w:ind w:right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w w:val="95"/>
          <w:sz w:val="24"/>
        </w:rPr>
        <w:t>T</w:t>
      </w:r>
      <w:r w:rsidRPr="00372D62">
        <w:rPr>
          <w:rFonts w:asciiTheme="majorBidi" w:hAnsiTheme="majorBidi" w:cstheme="majorBidi"/>
          <w:w w:val="104"/>
          <w:sz w:val="24"/>
        </w:rPr>
        <w:t>oo</w:t>
      </w:r>
      <w:r w:rsidRPr="00372D62">
        <w:rPr>
          <w:rFonts w:asciiTheme="majorBidi" w:hAnsiTheme="majorBidi" w:cstheme="majorBidi"/>
          <w:w w:val="101"/>
          <w:sz w:val="24"/>
        </w:rPr>
        <w:t>l</w:t>
      </w:r>
      <w:r w:rsidRPr="00372D62">
        <w:rPr>
          <w:rFonts w:asciiTheme="majorBidi" w:hAnsiTheme="majorBidi" w:cstheme="majorBidi"/>
          <w:w w:val="96"/>
          <w:sz w:val="24"/>
        </w:rPr>
        <w:t>s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99"/>
          <w:sz w:val="24"/>
        </w:rPr>
        <w:t>a</w:t>
      </w:r>
      <w:r w:rsidRPr="00372D62">
        <w:rPr>
          <w:rFonts w:asciiTheme="majorBidi" w:hAnsiTheme="majorBidi" w:cstheme="majorBidi"/>
          <w:w w:val="107"/>
          <w:sz w:val="24"/>
        </w:rPr>
        <w:t>n</w:t>
      </w:r>
      <w:r w:rsidRPr="00372D62">
        <w:rPr>
          <w:rFonts w:asciiTheme="majorBidi" w:hAnsiTheme="majorBidi" w:cstheme="majorBidi"/>
          <w:w w:val="109"/>
          <w:sz w:val="24"/>
        </w:rPr>
        <w:t>d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96"/>
          <w:sz w:val="24"/>
        </w:rPr>
        <w:t>s</w:t>
      </w:r>
      <w:r w:rsidRPr="00372D62">
        <w:rPr>
          <w:rFonts w:asciiTheme="majorBidi" w:hAnsiTheme="majorBidi" w:cstheme="majorBidi"/>
          <w:w w:val="104"/>
          <w:sz w:val="24"/>
        </w:rPr>
        <w:t>o</w:t>
      </w:r>
      <w:r w:rsidRPr="00372D62">
        <w:rPr>
          <w:rFonts w:asciiTheme="majorBidi" w:hAnsiTheme="majorBidi" w:cstheme="majorBidi"/>
          <w:sz w:val="24"/>
        </w:rPr>
        <w:t>f</w:t>
      </w:r>
      <w:r w:rsidRPr="00372D62">
        <w:rPr>
          <w:rFonts w:asciiTheme="majorBidi" w:hAnsiTheme="majorBidi" w:cstheme="majorBidi"/>
          <w:w w:val="104"/>
          <w:sz w:val="24"/>
        </w:rPr>
        <w:t>t</w:t>
      </w:r>
      <w:r w:rsidRPr="00372D62">
        <w:rPr>
          <w:rFonts w:asciiTheme="majorBidi" w:hAnsiTheme="majorBidi" w:cstheme="majorBidi"/>
          <w:w w:val="109"/>
          <w:sz w:val="24"/>
        </w:rPr>
        <w:t>w</w:t>
      </w:r>
      <w:r w:rsidRPr="00372D62">
        <w:rPr>
          <w:rFonts w:asciiTheme="majorBidi" w:hAnsiTheme="majorBidi" w:cstheme="majorBidi"/>
          <w:w w:val="99"/>
          <w:sz w:val="24"/>
        </w:rPr>
        <w:t>a</w:t>
      </w:r>
      <w:r w:rsidRPr="00372D62">
        <w:rPr>
          <w:rFonts w:asciiTheme="majorBidi" w:hAnsiTheme="majorBidi" w:cstheme="majorBidi"/>
          <w:w w:val="95"/>
          <w:sz w:val="24"/>
        </w:rPr>
        <w:t>r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06"/>
          <w:sz w:val="24"/>
        </w:rPr>
        <w:t>u</w:t>
      </w:r>
      <w:r w:rsidRPr="00372D62">
        <w:rPr>
          <w:rFonts w:asciiTheme="majorBidi" w:hAnsiTheme="majorBidi" w:cstheme="majorBidi"/>
          <w:w w:val="96"/>
          <w:sz w:val="24"/>
        </w:rPr>
        <w:t>s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w w:val="109"/>
          <w:sz w:val="24"/>
        </w:rPr>
        <w:t>d</w:t>
      </w:r>
      <w:r w:rsidRPr="00372D62">
        <w:rPr>
          <w:rFonts w:asciiTheme="majorBidi" w:hAnsiTheme="majorBidi" w:cstheme="majorBidi"/>
          <w:w w:val="49"/>
          <w:sz w:val="24"/>
        </w:rPr>
        <w:t>:</w:t>
      </w:r>
    </w:p>
    <w:p w:rsidR="00BF7B5F" w:rsidRPr="00372D62" w:rsidRDefault="005E1C30" w:rsidP="00372D62">
      <w:pPr>
        <w:pStyle w:val="ListParagraph"/>
        <w:numPr>
          <w:ilvl w:val="0"/>
          <w:numId w:val="5"/>
        </w:numPr>
        <w:tabs>
          <w:tab w:val="left" w:pos="1024"/>
        </w:tabs>
        <w:spacing w:before="426" w:line="360" w:lineRule="auto"/>
        <w:ind w:right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</w:rPr>
        <w:t>Our</w:t>
      </w:r>
      <w:r w:rsidRPr="00372D62">
        <w:rPr>
          <w:rFonts w:asciiTheme="majorBidi" w:hAnsiTheme="majorBidi" w:cstheme="majorBidi"/>
          <w:spacing w:val="6"/>
        </w:rPr>
        <w:t xml:space="preserve"> </w:t>
      </w:r>
      <w:r w:rsidRPr="00372D62">
        <w:rPr>
          <w:rFonts w:asciiTheme="majorBidi" w:hAnsiTheme="majorBidi" w:cstheme="majorBidi"/>
        </w:rPr>
        <w:t>system</w:t>
      </w:r>
      <w:r w:rsidRPr="00372D62">
        <w:rPr>
          <w:rFonts w:asciiTheme="majorBidi" w:hAnsiTheme="majorBidi" w:cstheme="majorBidi"/>
          <w:spacing w:val="6"/>
        </w:rPr>
        <w:t xml:space="preserve"> </w:t>
      </w:r>
      <w:r w:rsidRPr="00372D62">
        <w:rPr>
          <w:rFonts w:asciiTheme="majorBidi" w:hAnsiTheme="majorBidi" w:cstheme="majorBidi"/>
        </w:rPr>
        <w:t>is</w:t>
      </w:r>
      <w:r w:rsidRPr="00372D62">
        <w:rPr>
          <w:rFonts w:asciiTheme="majorBidi" w:hAnsiTheme="majorBidi" w:cstheme="majorBidi"/>
          <w:spacing w:val="7"/>
        </w:rPr>
        <w:t xml:space="preserve"> </w:t>
      </w:r>
      <w:r w:rsidRPr="00372D62">
        <w:rPr>
          <w:rFonts w:asciiTheme="majorBidi" w:hAnsiTheme="majorBidi" w:cstheme="majorBidi"/>
        </w:rPr>
        <w:t>a</w:t>
      </w:r>
      <w:r w:rsidRPr="00372D62">
        <w:rPr>
          <w:rFonts w:asciiTheme="majorBidi" w:hAnsiTheme="majorBidi" w:cstheme="majorBidi"/>
          <w:spacing w:val="6"/>
        </w:rPr>
        <w:t xml:space="preserve"> </w:t>
      </w:r>
      <w:r w:rsidRPr="00372D62">
        <w:rPr>
          <w:rFonts w:asciiTheme="majorBidi" w:hAnsiTheme="majorBidi" w:cstheme="majorBidi"/>
        </w:rPr>
        <w:t>web</w:t>
      </w:r>
      <w:r w:rsidRPr="00372D62">
        <w:rPr>
          <w:rFonts w:asciiTheme="majorBidi" w:hAnsiTheme="majorBidi" w:cstheme="majorBidi"/>
          <w:spacing w:val="7"/>
        </w:rPr>
        <w:t xml:space="preserve"> </w:t>
      </w:r>
      <w:r w:rsidRPr="00372D62">
        <w:rPr>
          <w:rFonts w:asciiTheme="majorBidi" w:hAnsiTheme="majorBidi" w:cstheme="majorBidi"/>
        </w:rPr>
        <w:t>based</w:t>
      </w:r>
      <w:r w:rsidRPr="00372D62">
        <w:rPr>
          <w:rFonts w:asciiTheme="majorBidi" w:hAnsiTheme="majorBidi" w:cstheme="majorBidi"/>
          <w:spacing w:val="6"/>
        </w:rPr>
        <w:t xml:space="preserve"> </w:t>
      </w:r>
      <w:r w:rsidRPr="00372D62">
        <w:rPr>
          <w:rFonts w:asciiTheme="majorBidi" w:hAnsiTheme="majorBidi" w:cstheme="majorBidi"/>
        </w:rPr>
        <w:t>application</w:t>
      </w:r>
      <w:r w:rsidRPr="00372D62">
        <w:rPr>
          <w:rFonts w:asciiTheme="majorBidi" w:hAnsiTheme="majorBidi" w:cstheme="majorBidi"/>
          <w:spacing w:val="7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6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6"/>
        </w:rPr>
        <w:t xml:space="preserve"> </w:t>
      </w:r>
      <w:r w:rsidRPr="00372D62">
        <w:rPr>
          <w:rFonts w:asciiTheme="majorBidi" w:hAnsiTheme="majorBidi" w:cstheme="majorBidi"/>
        </w:rPr>
        <w:t>main</w:t>
      </w:r>
      <w:r w:rsidRPr="00372D62">
        <w:rPr>
          <w:rFonts w:asciiTheme="majorBidi" w:hAnsiTheme="majorBidi" w:cstheme="majorBidi"/>
          <w:spacing w:val="7"/>
        </w:rPr>
        <w:t xml:space="preserve"> </w:t>
      </w:r>
      <w:r w:rsidRPr="00372D62">
        <w:rPr>
          <w:rFonts w:asciiTheme="majorBidi" w:hAnsiTheme="majorBidi" w:cstheme="majorBidi"/>
        </w:rPr>
        <w:t>technologies</w:t>
      </w:r>
      <w:r w:rsidRPr="00372D62">
        <w:rPr>
          <w:rFonts w:asciiTheme="majorBidi" w:hAnsiTheme="majorBidi" w:cstheme="majorBidi"/>
          <w:spacing w:val="6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7"/>
        </w:rPr>
        <w:t xml:space="preserve"> </w:t>
      </w:r>
      <w:r w:rsidRPr="00372D62">
        <w:rPr>
          <w:rFonts w:asciiTheme="majorBidi" w:hAnsiTheme="majorBidi" w:cstheme="majorBidi"/>
        </w:rPr>
        <w:t>tools</w:t>
      </w:r>
      <w:r w:rsidRPr="00372D62">
        <w:rPr>
          <w:rFonts w:asciiTheme="majorBidi" w:hAnsiTheme="majorBidi" w:cstheme="majorBidi"/>
          <w:spacing w:val="-82"/>
        </w:rPr>
        <w:t xml:space="preserve"> 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7"/>
        </w:rPr>
        <w:t>h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96"/>
        </w:rPr>
        <w:t>ss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9"/>
        </w:rPr>
        <w:t>c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109"/>
        </w:rPr>
        <w:t>d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w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7"/>
        </w:rPr>
        <w:t>h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7"/>
        </w:rPr>
        <w:t>h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p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82"/>
        </w:rPr>
        <w:t>j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109"/>
        </w:rPr>
        <w:t>c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49"/>
        </w:rPr>
        <w:t>:</w:t>
      </w:r>
    </w:p>
    <w:p w:rsidR="00BF7B5F" w:rsidRPr="00372D62" w:rsidRDefault="005E1C30" w:rsidP="00372D62">
      <w:pPr>
        <w:pStyle w:val="ListParagraph"/>
        <w:numPr>
          <w:ilvl w:val="0"/>
          <w:numId w:val="4"/>
        </w:numPr>
        <w:tabs>
          <w:tab w:val="left" w:pos="946"/>
        </w:tabs>
        <w:spacing w:before="2" w:line="360" w:lineRule="auto"/>
        <w:ind w:right="0"/>
        <w:jc w:val="left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w w:val="110"/>
          <w:sz w:val="24"/>
        </w:rPr>
        <w:t>F</w:t>
      </w:r>
      <w:r w:rsidRPr="00372D62">
        <w:rPr>
          <w:rFonts w:asciiTheme="majorBidi" w:hAnsiTheme="majorBidi" w:cstheme="majorBidi"/>
          <w:w w:val="104"/>
          <w:sz w:val="24"/>
        </w:rPr>
        <w:t>o</w:t>
      </w:r>
      <w:r w:rsidRPr="00372D62">
        <w:rPr>
          <w:rFonts w:asciiTheme="majorBidi" w:hAnsiTheme="majorBidi" w:cstheme="majorBidi"/>
          <w:w w:val="95"/>
          <w:sz w:val="24"/>
        </w:rPr>
        <w:t>r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10"/>
          <w:sz w:val="24"/>
        </w:rPr>
        <w:t>F</w:t>
      </w:r>
      <w:r w:rsidRPr="00372D62">
        <w:rPr>
          <w:rFonts w:asciiTheme="majorBidi" w:hAnsiTheme="majorBidi" w:cstheme="majorBidi"/>
          <w:w w:val="95"/>
          <w:sz w:val="24"/>
        </w:rPr>
        <w:t>r</w:t>
      </w:r>
      <w:r w:rsidRPr="00372D62">
        <w:rPr>
          <w:rFonts w:asciiTheme="majorBidi" w:hAnsiTheme="majorBidi" w:cstheme="majorBidi"/>
          <w:w w:val="104"/>
          <w:sz w:val="24"/>
        </w:rPr>
        <w:t>o</w:t>
      </w:r>
      <w:r w:rsidRPr="00372D62">
        <w:rPr>
          <w:rFonts w:asciiTheme="majorBidi" w:hAnsiTheme="majorBidi" w:cstheme="majorBidi"/>
          <w:w w:val="107"/>
          <w:sz w:val="24"/>
        </w:rPr>
        <w:t>n</w:t>
      </w:r>
      <w:r w:rsidRPr="00372D62">
        <w:rPr>
          <w:rFonts w:asciiTheme="majorBidi" w:hAnsiTheme="majorBidi" w:cstheme="majorBidi"/>
          <w:w w:val="104"/>
          <w:sz w:val="24"/>
        </w:rPr>
        <w:t>t</w:t>
      </w:r>
      <w:r w:rsidRPr="00372D62">
        <w:rPr>
          <w:rFonts w:asciiTheme="majorBidi" w:hAnsiTheme="majorBidi" w:cstheme="majorBidi"/>
          <w:w w:val="84"/>
          <w:sz w:val="24"/>
        </w:rPr>
        <w:t>-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w w:val="107"/>
          <w:sz w:val="24"/>
        </w:rPr>
        <w:t>n</w:t>
      </w:r>
      <w:r w:rsidRPr="00372D62">
        <w:rPr>
          <w:rFonts w:asciiTheme="majorBidi" w:hAnsiTheme="majorBidi" w:cstheme="majorBidi"/>
          <w:w w:val="109"/>
          <w:sz w:val="24"/>
        </w:rPr>
        <w:t>d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09"/>
          <w:sz w:val="24"/>
        </w:rPr>
        <w:t>w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09"/>
          <w:sz w:val="24"/>
        </w:rPr>
        <w:t>w</w:t>
      </w:r>
      <w:r w:rsidRPr="00372D62">
        <w:rPr>
          <w:rFonts w:asciiTheme="majorBidi" w:hAnsiTheme="majorBidi" w:cstheme="majorBidi"/>
          <w:w w:val="101"/>
          <w:sz w:val="24"/>
        </w:rPr>
        <w:t>ill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06"/>
          <w:sz w:val="24"/>
        </w:rPr>
        <w:t>u</w:t>
      </w:r>
      <w:r w:rsidRPr="00372D62">
        <w:rPr>
          <w:rFonts w:asciiTheme="majorBidi" w:hAnsiTheme="majorBidi" w:cstheme="majorBidi"/>
          <w:w w:val="96"/>
          <w:sz w:val="24"/>
        </w:rPr>
        <w:t>s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w w:val="49"/>
          <w:sz w:val="24"/>
        </w:rPr>
        <w:t>: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07"/>
          <w:sz w:val="24"/>
        </w:rPr>
        <w:t>H</w:t>
      </w:r>
      <w:r w:rsidRPr="00372D62">
        <w:rPr>
          <w:rFonts w:asciiTheme="majorBidi" w:hAnsiTheme="majorBidi" w:cstheme="majorBidi"/>
          <w:w w:val="95"/>
          <w:sz w:val="24"/>
        </w:rPr>
        <w:t>T</w:t>
      </w:r>
      <w:r w:rsidRPr="00372D62">
        <w:rPr>
          <w:rFonts w:asciiTheme="majorBidi" w:hAnsiTheme="majorBidi" w:cstheme="majorBidi"/>
          <w:w w:val="113"/>
          <w:sz w:val="24"/>
        </w:rPr>
        <w:t>M</w:t>
      </w:r>
      <w:r w:rsidRPr="00372D62">
        <w:rPr>
          <w:rFonts w:asciiTheme="majorBidi" w:hAnsiTheme="majorBidi" w:cstheme="majorBidi"/>
          <w:w w:val="106"/>
          <w:sz w:val="24"/>
        </w:rPr>
        <w:t>L</w:t>
      </w:r>
      <w:r w:rsidRPr="00372D62">
        <w:rPr>
          <w:rFonts w:asciiTheme="majorBidi" w:hAnsiTheme="majorBidi" w:cstheme="majorBidi"/>
          <w:w w:val="62"/>
          <w:sz w:val="24"/>
        </w:rPr>
        <w:t>,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03"/>
          <w:sz w:val="24"/>
        </w:rPr>
        <w:t>C</w:t>
      </w:r>
      <w:r w:rsidRPr="00372D62">
        <w:rPr>
          <w:rFonts w:asciiTheme="majorBidi" w:hAnsiTheme="majorBidi" w:cstheme="majorBidi"/>
          <w:w w:val="90"/>
          <w:sz w:val="24"/>
        </w:rPr>
        <w:t>SS</w:t>
      </w:r>
      <w:r w:rsidRPr="00372D62">
        <w:rPr>
          <w:rFonts w:asciiTheme="majorBidi" w:hAnsiTheme="majorBidi" w:cstheme="majorBidi"/>
          <w:w w:val="62"/>
          <w:sz w:val="24"/>
        </w:rPr>
        <w:t>,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10"/>
          <w:sz w:val="24"/>
        </w:rPr>
        <w:t>B</w:t>
      </w:r>
      <w:r w:rsidRPr="00372D62">
        <w:rPr>
          <w:rFonts w:asciiTheme="majorBidi" w:hAnsiTheme="majorBidi" w:cstheme="majorBidi"/>
          <w:w w:val="104"/>
          <w:sz w:val="24"/>
        </w:rPr>
        <w:t>oot</w:t>
      </w:r>
      <w:r w:rsidRPr="00372D62">
        <w:rPr>
          <w:rFonts w:asciiTheme="majorBidi" w:hAnsiTheme="majorBidi" w:cstheme="majorBidi"/>
          <w:w w:val="96"/>
          <w:sz w:val="24"/>
        </w:rPr>
        <w:t>s</w:t>
      </w:r>
      <w:r w:rsidRPr="00372D62">
        <w:rPr>
          <w:rFonts w:asciiTheme="majorBidi" w:hAnsiTheme="majorBidi" w:cstheme="majorBidi"/>
          <w:w w:val="104"/>
          <w:sz w:val="24"/>
        </w:rPr>
        <w:t>t</w:t>
      </w:r>
      <w:r w:rsidRPr="00372D62">
        <w:rPr>
          <w:rFonts w:asciiTheme="majorBidi" w:hAnsiTheme="majorBidi" w:cstheme="majorBidi"/>
          <w:w w:val="95"/>
          <w:sz w:val="24"/>
        </w:rPr>
        <w:t>r</w:t>
      </w:r>
      <w:r w:rsidRPr="00372D62">
        <w:rPr>
          <w:rFonts w:asciiTheme="majorBidi" w:hAnsiTheme="majorBidi" w:cstheme="majorBidi"/>
          <w:w w:val="99"/>
          <w:sz w:val="24"/>
        </w:rPr>
        <w:t>a</w:t>
      </w:r>
      <w:r w:rsidRPr="00372D62">
        <w:rPr>
          <w:rFonts w:asciiTheme="majorBidi" w:hAnsiTheme="majorBidi" w:cstheme="majorBidi"/>
          <w:w w:val="109"/>
          <w:sz w:val="24"/>
        </w:rPr>
        <w:t>p</w:t>
      </w:r>
      <w:r w:rsidRPr="00372D62">
        <w:rPr>
          <w:rFonts w:asciiTheme="majorBidi" w:hAnsiTheme="majorBidi" w:cstheme="majorBidi"/>
          <w:w w:val="62"/>
          <w:sz w:val="24"/>
        </w:rPr>
        <w:t>,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12"/>
          <w:sz w:val="24"/>
        </w:rPr>
        <w:t>J</w:t>
      </w:r>
      <w:r w:rsidRPr="00372D62">
        <w:rPr>
          <w:rFonts w:asciiTheme="majorBidi" w:hAnsiTheme="majorBidi" w:cstheme="majorBidi"/>
          <w:w w:val="99"/>
          <w:sz w:val="24"/>
        </w:rPr>
        <w:t>a</w:t>
      </w:r>
      <w:r w:rsidRPr="00372D62">
        <w:rPr>
          <w:rFonts w:asciiTheme="majorBidi" w:hAnsiTheme="majorBidi" w:cstheme="majorBidi"/>
          <w:w w:val="96"/>
          <w:sz w:val="24"/>
        </w:rPr>
        <w:t>va</w:t>
      </w:r>
      <w:r w:rsidRPr="00372D62">
        <w:rPr>
          <w:rFonts w:asciiTheme="majorBidi" w:hAnsiTheme="majorBidi" w:cstheme="majorBidi"/>
          <w:w w:val="90"/>
          <w:sz w:val="24"/>
        </w:rPr>
        <w:t>S</w:t>
      </w:r>
      <w:r w:rsidRPr="00372D62">
        <w:rPr>
          <w:rFonts w:asciiTheme="majorBidi" w:hAnsiTheme="majorBidi" w:cstheme="majorBidi"/>
          <w:w w:val="109"/>
          <w:sz w:val="24"/>
        </w:rPr>
        <w:t>c</w:t>
      </w:r>
      <w:r w:rsidRPr="00372D62">
        <w:rPr>
          <w:rFonts w:asciiTheme="majorBidi" w:hAnsiTheme="majorBidi" w:cstheme="majorBidi"/>
          <w:w w:val="95"/>
          <w:sz w:val="24"/>
        </w:rPr>
        <w:t>r</w:t>
      </w:r>
      <w:r w:rsidRPr="00372D62">
        <w:rPr>
          <w:rFonts w:asciiTheme="majorBidi" w:hAnsiTheme="majorBidi" w:cstheme="majorBidi"/>
          <w:w w:val="101"/>
          <w:sz w:val="24"/>
        </w:rPr>
        <w:t>i</w:t>
      </w:r>
      <w:r w:rsidRPr="00372D62">
        <w:rPr>
          <w:rFonts w:asciiTheme="majorBidi" w:hAnsiTheme="majorBidi" w:cstheme="majorBidi"/>
          <w:w w:val="109"/>
          <w:sz w:val="24"/>
        </w:rPr>
        <w:t>p</w:t>
      </w:r>
      <w:r w:rsidRPr="00372D62">
        <w:rPr>
          <w:rFonts w:asciiTheme="majorBidi" w:hAnsiTheme="majorBidi" w:cstheme="majorBidi"/>
          <w:w w:val="104"/>
          <w:sz w:val="24"/>
        </w:rPr>
        <w:t>t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99"/>
          <w:sz w:val="24"/>
        </w:rPr>
        <w:t>a</w:t>
      </w:r>
      <w:r w:rsidRPr="00372D62">
        <w:rPr>
          <w:rFonts w:asciiTheme="majorBidi" w:hAnsiTheme="majorBidi" w:cstheme="majorBidi"/>
          <w:w w:val="107"/>
          <w:sz w:val="24"/>
        </w:rPr>
        <w:t>n</w:t>
      </w:r>
      <w:r w:rsidRPr="00372D62">
        <w:rPr>
          <w:rFonts w:asciiTheme="majorBidi" w:hAnsiTheme="majorBidi" w:cstheme="majorBidi"/>
          <w:w w:val="109"/>
          <w:sz w:val="24"/>
        </w:rPr>
        <w:t>d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82"/>
          <w:sz w:val="24"/>
        </w:rPr>
        <w:t>j</w:t>
      </w:r>
      <w:r w:rsidRPr="00372D62">
        <w:rPr>
          <w:rFonts w:asciiTheme="majorBidi" w:hAnsiTheme="majorBidi" w:cstheme="majorBidi"/>
          <w:w w:val="106"/>
          <w:sz w:val="24"/>
        </w:rPr>
        <w:t>Qu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w w:val="95"/>
          <w:sz w:val="24"/>
        </w:rPr>
        <w:t>r</w:t>
      </w:r>
      <w:r w:rsidRPr="00372D62">
        <w:rPr>
          <w:rFonts w:asciiTheme="majorBidi" w:hAnsiTheme="majorBidi" w:cstheme="majorBidi"/>
          <w:w w:val="94"/>
          <w:sz w:val="24"/>
        </w:rPr>
        <w:t>y</w:t>
      </w:r>
      <w:r w:rsidRPr="00372D62">
        <w:rPr>
          <w:rFonts w:asciiTheme="majorBidi" w:hAnsiTheme="majorBidi" w:cstheme="majorBidi"/>
          <w:w w:val="62"/>
          <w:sz w:val="24"/>
        </w:rPr>
        <w:t>.</w:t>
      </w:r>
    </w:p>
    <w:p w:rsidR="00BF7B5F" w:rsidRPr="00372D62" w:rsidRDefault="005E1C30" w:rsidP="00372D62">
      <w:pPr>
        <w:pStyle w:val="ListParagraph"/>
        <w:numPr>
          <w:ilvl w:val="0"/>
          <w:numId w:val="4"/>
        </w:numPr>
        <w:tabs>
          <w:tab w:val="left" w:pos="946"/>
        </w:tabs>
        <w:spacing w:before="68" w:line="360" w:lineRule="auto"/>
        <w:ind w:right="0"/>
        <w:jc w:val="left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w w:val="110"/>
          <w:sz w:val="24"/>
        </w:rPr>
        <w:t>F</w:t>
      </w:r>
      <w:r w:rsidRPr="00372D62">
        <w:rPr>
          <w:rFonts w:asciiTheme="majorBidi" w:hAnsiTheme="majorBidi" w:cstheme="majorBidi"/>
          <w:w w:val="104"/>
          <w:sz w:val="24"/>
        </w:rPr>
        <w:t>o</w:t>
      </w:r>
      <w:r w:rsidRPr="00372D62">
        <w:rPr>
          <w:rFonts w:asciiTheme="majorBidi" w:hAnsiTheme="majorBidi" w:cstheme="majorBidi"/>
          <w:w w:val="95"/>
          <w:sz w:val="24"/>
        </w:rPr>
        <w:t>r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10"/>
          <w:sz w:val="24"/>
        </w:rPr>
        <w:t>B</w:t>
      </w:r>
      <w:r w:rsidRPr="00372D62">
        <w:rPr>
          <w:rFonts w:asciiTheme="majorBidi" w:hAnsiTheme="majorBidi" w:cstheme="majorBidi"/>
          <w:w w:val="99"/>
          <w:sz w:val="24"/>
        </w:rPr>
        <w:t>a</w:t>
      </w:r>
      <w:r w:rsidRPr="00372D62">
        <w:rPr>
          <w:rFonts w:asciiTheme="majorBidi" w:hAnsiTheme="majorBidi" w:cstheme="majorBidi"/>
          <w:w w:val="109"/>
          <w:sz w:val="24"/>
        </w:rPr>
        <w:t>c</w:t>
      </w:r>
      <w:r w:rsidRPr="00372D62">
        <w:rPr>
          <w:rFonts w:asciiTheme="majorBidi" w:hAnsiTheme="majorBidi" w:cstheme="majorBidi"/>
          <w:w w:val="104"/>
          <w:sz w:val="24"/>
        </w:rPr>
        <w:t>k</w:t>
      </w:r>
      <w:r w:rsidRPr="00372D62">
        <w:rPr>
          <w:rFonts w:asciiTheme="majorBidi" w:hAnsiTheme="majorBidi" w:cstheme="majorBidi"/>
          <w:w w:val="84"/>
          <w:sz w:val="24"/>
        </w:rPr>
        <w:t>-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w w:val="107"/>
          <w:sz w:val="24"/>
        </w:rPr>
        <w:t>n</w:t>
      </w:r>
      <w:r w:rsidRPr="00372D62">
        <w:rPr>
          <w:rFonts w:asciiTheme="majorBidi" w:hAnsiTheme="majorBidi" w:cstheme="majorBidi"/>
          <w:w w:val="109"/>
          <w:sz w:val="24"/>
        </w:rPr>
        <w:t>d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09"/>
          <w:sz w:val="24"/>
        </w:rPr>
        <w:t>w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09"/>
          <w:sz w:val="24"/>
        </w:rPr>
        <w:t>w</w:t>
      </w:r>
      <w:r w:rsidRPr="00372D62">
        <w:rPr>
          <w:rFonts w:asciiTheme="majorBidi" w:hAnsiTheme="majorBidi" w:cstheme="majorBidi"/>
          <w:w w:val="101"/>
          <w:sz w:val="24"/>
        </w:rPr>
        <w:t>ill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06"/>
          <w:sz w:val="24"/>
        </w:rPr>
        <w:t>u</w:t>
      </w:r>
      <w:r w:rsidRPr="00372D62">
        <w:rPr>
          <w:rFonts w:asciiTheme="majorBidi" w:hAnsiTheme="majorBidi" w:cstheme="majorBidi"/>
          <w:w w:val="96"/>
          <w:sz w:val="24"/>
        </w:rPr>
        <w:t>s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w w:val="49"/>
          <w:sz w:val="24"/>
        </w:rPr>
        <w:t>: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19"/>
          <w:sz w:val="24"/>
        </w:rPr>
        <w:t>P</w:t>
      </w:r>
      <w:r w:rsidRPr="00372D62">
        <w:rPr>
          <w:rFonts w:asciiTheme="majorBidi" w:hAnsiTheme="majorBidi" w:cstheme="majorBidi"/>
          <w:w w:val="107"/>
          <w:sz w:val="24"/>
        </w:rPr>
        <w:t>H</w:t>
      </w:r>
      <w:r w:rsidRPr="00372D62">
        <w:rPr>
          <w:rFonts w:asciiTheme="majorBidi" w:hAnsiTheme="majorBidi" w:cstheme="majorBidi"/>
          <w:w w:val="119"/>
          <w:sz w:val="24"/>
        </w:rPr>
        <w:t>P</w:t>
      </w:r>
      <w:r w:rsidRPr="00372D62">
        <w:rPr>
          <w:rFonts w:asciiTheme="majorBidi" w:hAnsiTheme="majorBidi" w:cstheme="majorBidi"/>
          <w:w w:val="62"/>
          <w:sz w:val="24"/>
        </w:rPr>
        <w:t>,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113"/>
          <w:sz w:val="24"/>
        </w:rPr>
        <w:t>M</w:t>
      </w:r>
      <w:r w:rsidRPr="00372D62">
        <w:rPr>
          <w:rFonts w:asciiTheme="majorBidi" w:hAnsiTheme="majorBidi" w:cstheme="majorBidi"/>
          <w:w w:val="94"/>
          <w:sz w:val="24"/>
        </w:rPr>
        <w:t>y</w:t>
      </w:r>
      <w:r w:rsidRPr="00372D62">
        <w:rPr>
          <w:rFonts w:asciiTheme="majorBidi" w:hAnsiTheme="majorBidi" w:cstheme="majorBidi"/>
          <w:w w:val="90"/>
          <w:sz w:val="24"/>
        </w:rPr>
        <w:t>S</w:t>
      </w:r>
      <w:r w:rsidRPr="00372D62">
        <w:rPr>
          <w:rFonts w:asciiTheme="majorBidi" w:hAnsiTheme="majorBidi" w:cstheme="majorBidi"/>
          <w:w w:val="106"/>
          <w:sz w:val="24"/>
        </w:rPr>
        <w:t>QL</w:t>
      </w:r>
      <w:r w:rsidRPr="00372D62">
        <w:rPr>
          <w:rFonts w:asciiTheme="majorBidi" w:hAnsiTheme="majorBidi" w:cstheme="majorBidi"/>
          <w:w w:val="62"/>
          <w:sz w:val="24"/>
        </w:rPr>
        <w:t>,</w:t>
      </w:r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8"/>
          <w:sz w:val="24"/>
        </w:rPr>
        <w:t>X</w:t>
      </w:r>
      <w:r w:rsidRPr="00372D62">
        <w:rPr>
          <w:rFonts w:asciiTheme="majorBidi" w:hAnsiTheme="majorBidi" w:cstheme="majorBidi"/>
          <w:w w:val="99"/>
          <w:sz w:val="24"/>
        </w:rPr>
        <w:t>a</w:t>
      </w:r>
      <w:r w:rsidRPr="00372D62">
        <w:rPr>
          <w:rFonts w:asciiTheme="majorBidi" w:hAnsiTheme="majorBidi" w:cstheme="majorBidi"/>
          <w:w w:val="108"/>
          <w:sz w:val="24"/>
        </w:rPr>
        <w:t>m</w:t>
      </w:r>
      <w:r w:rsidRPr="00372D62">
        <w:rPr>
          <w:rFonts w:asciiTheme="majorBidi" w:hAnsiTheme="majorBidi" w:cstheme="majorBidi"/>
          <w:w w:val="109"/>
          <w:sz w:val="24"/>
        </w:rPr>
        <w:t>pp</w:t>
      </w:r>
      <w:proofErr w:type="spellEnd"/>
      <w:r w:rsidRPr="00372D62">
        <w:rPr>
          <w:rFonts w:asciiTheme="majorBidi" w:hAnsiTheme="majorBidi" w:cstheme="majorBidi"/>
          <w:spacing w:val="-20"/>
          <w:sz w:val="24"/>
        </w:rPr>
        <w:t xml:space="preserve"> </w:t>
      </w:r>
      <w:r w:rsidRPr="00372D62">
        <w:rPr>
          <w:rFonts w:asciiTheme="majorBidi" w:hAnsiTheme="majorBidi" w:cstheme="majorBidi"/>
          <w:w w:val="90"/>
          <w:sz w:val="24"/>
        </w:rPr>
        <w:t>S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w w:val="95"/>
          <w:sz w:val="24"/>
        </w:rPr>
        <w:t>r</w:t>
      </w:r>
      <w:r w:rsidRPr="00372D62">
        <w:rPr>
          <w:rFonts w:asciiTheme="majorBidi" w:hAnsiTheme="majorBidi" w:cstheme="majorBidi"/>
          <w:w w:val="94"/>
          <w:sz w:val="24"/>
        </w:rPr>
        <w:t>v</w:t>
      </w:r>
      <w:r w:rsidRPr="00372D62">
        <w:rPr>
          <w:rFonts w:asciiTheme="majorBidi" w:hAnsiTheme="majorBidi" w:cstheme="majorBidi"/>
          <w:w w:val="102"/>
          <w:sz w:val="24"/>
        </w:rPr>
        <w:t>e</w:t>
      </w:r>
      <w:r w:rsidRPr="00372D62">
        <w:rPr>
          <w:rFonts w:asciiTheme="majorBidi" w:hAnsiTheme="majorBidi" w:cstheme="majorBidi"/>
          <w:w w:val="62"/>
          <w:sz w:val="24"/>
        </w:rPr>
        <w:t>.</w:t>
      </w:r>
    </w:p>
    <w:p w:rsidR="00BF7B5F" w:rsidRPr="00372D62" w:rsidRDefault="00BF7B5F" w:rsidP="00372D62">
      <w:pPr>
        <w:spacing w:before="7"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pStyle w:val="ListParagraph"/>
        <w:numPr>
          <w:ilvl w:val="0"/>
          <w:numId w:val="5"/>
        </w:numPr>
        <w:tabs>
          <w:tab w:val="left" w:pos="1054"/>
        </w:tabs>
        <w:spacing w:before="131" w:line="360" w:lineRule="auto"/>
        <w:ind w:left="1053" w:right="0" w:hanging="265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Steps</w:t>
      </w:r>
      <w:r w:rsidRPr="00372D62">
        <w:rPr>
          <w:rFonts w:asciiTheme="majorBidi" w:hAnsiTheme="majorBidi" w:cstheme="majorBidi"/>
          <w:spacing w:val="-15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of</w:t>
      </w:r>
      <w:r w:rsidRPr="00372D62">
        <w:rPr>
          <w:rFonts w:asciiTheme="majorBidi" w:hAnsiTheme="majorBidi" w:cstheme="majorBidi"/>
          <w:spacing w:val="-15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roject</w:t>
      </w:r>
      <w:r w:rsidRPr="00372D62">
        <w:rPr>
          <w:rFonts w:asciiTheme="majorBidi" w:hAnsiTheme="majorBidi" w:cstheme="majorBidi"/>
          <w:spacing w:val="-1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roduction:</w:t>
      </w:r>
    </w:p>
    <w:p w:rsidR="00BF7B5F" w:rsidRPr="00372D62" w:rsidRDefault="005E1C30" w:rsidP="00372D62">
      <w:pPr>
        <w:pStyle w:val="ListParagraph"/>
        <w:numPr>
          <w:ilvl w:val="0"/>
          <w:numId w:val="3"/>
        </w:numPr>
        <w:tabs>
          <w:tab w:val="left" w:pos="1071"/>
        </w:tabs>
        <w:spacing w:line="360" w:lineRule="auto"/>
        <w:ind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 xml:space="preserve">Plan the POS system's functionality by deciding what </w:t>
      </w:r>
      <w:r w:rsidR="00F572C3" w:rsidRPr="00372D62">
        <w:rPr>
          <w:rFonts w:asciiTheme="majorBidi" w:hAnsiTheme="majorBidi" w:cstheme="majorBidi"/>
          <w:sz w:val="24"/>
        </w:rPr>
        <w:t xml:space="preserve">features and functionalities I </w:t>
      </w:r>
      <w:r w:rsidRPr="00372D62">
        <w:rPr>
          <w:rFonts w:asciiTheme="majorBidi" w:hAnsiTheme="majorBidi" w:cstheme="majorBidi"/>
          <w:sz w:val="24"/>
        </w:rPr>
        <w:t>want</w:t>
      </w:r>
      <w:r w:rsidRPr="00372D62">
        <w:rPr>
          <w:rFonts w:asciiTheme="majorBidi" w:hAnsiTheme="majorBidi" w:cstheme="majorBidi"/>
          <w:spacing w:val="68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it</w:t>
      </w:r>
      <w:r w:rsidRPr="00372D62">
        <w:rPr>
          <w:rFonts w:asciiTheme="majorBidi" w:hAnsiTheme="majorBidi" w:cstheme="majorBidi"/>
          <w:spacing w:val="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o</w:t>
      </w:r>
      <w:r w:rsidRPr="00372D62">
        <w:rPr>
          <w:rFonts w:asciiTheme="majorBidi" w:hAnsiTheme="majorBidi" w:cstheme="majorBidi"/>
          <w:spacing w:val="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have.</w:t>
      </w:r>
      <w:r w:rsidRPr="00372D62">
        <w:rPr>
          <w:rFonts w:asciiTheme="majorBidi" w:hAnsiTheme="majorBidi" w:cstheme="majorBidi"/>
          <w:spacing w:val="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is</w:t>
      </w:r>
      <w:r w:rsidRPr="00372D62">
        <w:rPr>
          <w:rFonts w:asciiTheme="majorBidi" w:hAnsiTheme="majorBidi" w:cstheme="majorBidi"/>
          <w:spacing w:val="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ould</w:t>
      </w:r>
      <w:r w:rsidRPr="00372D62">
        <w:rPr>
          <w:rFonts w:asciiTheme="majorBidi" w:hAnsiTheme="majorBidi" w:cstheme="majorBidi"/>
          <w:spacing w:val="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involve</w:t>
      </w:r>
      <w:r w:rsidRPr="00372D62">
        <w:rPr>
          <w:rFonts w:asciiTheme="majorBidi" w:hAnsiTheme="majorBidi" w:cstheme="majorBidi"/>
          <w:spacing w:val="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reating</w:t>
      </w:r>
      <w:r w:rsidRPr="00372D62">
        <w:rPr>
          <w:rFonts w:asciiTheme="majorBidi" w:hAnsiTheme="majorBidi" w:cstheme="majorBidi"/>
          <w:spacing w:val="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reports,</w:t>
      </w:r>
      <w:r w:rsidRPr="00372D62">
        <w:rPr>
          <w:rFonts w:asciiTheme="majorBidi" w:hAnsiTheme="majorBidi" w:cstheme="majorBidi"/>
          <w:spacing w:val="68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rocessing</w:t>
      </w:r>
      <w:r w:rsidRPr="00372D62">
        <w:rPr>
          <w:rFonts w:asciiTheme="majorBidi" w:hAnsiTheme="majorBidi" w:cstheme="majorBidi"/>
          <w:spacing w:val="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ransactions,</w:t>
      </w:r>
      <w:r w:rsidRPr="00372D62">
        <w:rPr>
          <w:rFonts w:asciiTheme="majorBidi" w:hAnsiTheme="majorBidi" w:cstheme="majorBidi"/>
          <w:spacing w:val="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-70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aintaining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inventory,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mong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other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ings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ListParagraph"/>
        <w:numPr>
          <w:ilvl w:val="0"/>
          <w:numId w:val="3"/>
        </w:numPr>
        <w:tabs>
          <w:tab w:val="left" w:pos="1102"/>
        </w:tabs>
        <w:spacing w:line="360" w:lineRule="auto"/>
        <w:ind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Create the development environment: Install a database management system lik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ySQL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local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erver</w:t>
      </w:r>
      <w:r w:rsidRPr="00372D62">
        <w:rPr>
          <w:rFonts w:asciiTheme="majorBidi" w:hAnsiTheme="majorBidi" w:cstheme="majorBidi"/>
          <w:spacing w:val="-8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like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pache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or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Nginx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on</w:t>
      </w:r>
      <w:r w:rsidRPr="00372D62">
        <w:rPr>
          <w:rFonts w:asciiTheme="majorBidi" w:hAnsiTheme="majorBidi" w:cstheme="majorBidi"/>
          <w:spacing w:val="-8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your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omputer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AF3173" w:rsidP="00372D62">
      <w:pPr>
        <w:pStyle w:val="ListParagraph"/>
        <w:numPr>
          <w:ilvl w:val="0"/>
          <w:numId w:val="3"/>
        </w:numPr>
        <w:tabs>
          <w:tab w:val="left" w:pos="1097"/>
        </w:tabs>
        <w:spacing w:line="360" w:lineRule="auto"/>
        <w:ind w:right="771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C</w:t>
      </w:r>
      <w:r w:rsidR="005E1C30" w:rsidRPr="00372D62">
        <w:rPr>
          <w:rFonts w:asciiTheme="majorBidi" w:hAnsiTheme="majorBidi" w:cstheme="majorBidi"/>
          <w:sz w:val="24"/>
        </w:rPr>
        <w:t>reate the database: Make a database schema with tables for holding data on</w:t>
      </w:r>
      <w:r w:rsidR="005E1C30"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="005E1C30" w:rsidRPr="00372D62">
        <w:rPr>
          <w:rFonts w:asciiTheme="majorBidi" w:hAnsiTheme="majorBidi" w:cstheme="majorBidi"/>
          <w:sz w:val="24"/>
        </w:rPr>
        <w:t>goods,</w:t>
      </w:r>
      <w:r w:rsidR="005E1C30" w:rsidRPr="00372D62">
        <w:rPr>
          <w:rFonts w:asciiTheme="majorBidi" w:hAnsiTheme="majorBidi" w:cstheme="majorBidi"/>
          <w:spacing w:val="-13"/>
          <w:sz w:val="24"/>
        </w:rPr>
        <w:t xml:space="preserve"> </w:t>
      </w:r>
      <w:r w:rsidR="005E1C30" w:rsidRPr="00372D62">
        <w:rPr>
          <w:rFonts w:asciiTheme="majorBidi" w:hAnsiTheme="majorBidi" w:cstheme="majorBidi"/>
          <w:sz w:val="24"/>
        </w:rPr>
        <w:t>clients,</w:t>
      </w:r>
      <w:r w:rsidR="005E1C30" w:rsidRPr="00372D62">
        <w:rPr>
          <w:rFonts w:asciiTheme="majorBidi" w:hAnsiTheme="majorBidi" w:cstheme="majorBidi"/>
          <w:spacing w:val="-13"/>
          <w:sz w:val="24"/>
        </w:rPr>
        <w:t xml:space="preserve"> </w:t>
      </w:r>
      <w:r w:rsidR="005E1C30" w:rsidRPr="00372D62">
        <w:rPr>
          <w:rFonts w:asciiTheme="majorBidi" w:hAnsiTheme="majorBidi" w:cstheme="majorBidi"/>
          <w:sz w:val="24"/>
        </w:rPr>
        <w:t>transactions,</w:t>
      </w:r>
      <w:r w:rsidR="005E1C30" w:rsidRPr="00372D62">
        <w:rPr>
          <w:rFonts w:asciiTheme="majorBidi" w:hAnsiTheme="majorBidi" w:cstheme="majorBidi"/>
          <w:spacing w:val="-13"/>
          <w:sz w:val="24"/>
        </w:rPr>
        <w:t xml:space="preserve"> </w:t>
      </w:r>
      <w:r w:rsidR="005E1C30" w:rsidRPr="00372D62">
        <w:rPr>
          <w:rFonts w:asciiTheme="majorBidi" w:hAnsiTheme="majorBidi" w:cstheme="majorBidi"/>
          <w:sz w:val="24"/>
        </w:rPr>
        <w:t>and</w:t>
      </w:r>
      <w:r w:rsidR="005E1C30"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="005E1C30" w:rsidRPr="00372D62">
        <w:rPr>
          <w:rFonts w:asciiTheme="majorBidi" w:hAnsiTheme="majorBidi" w:cstheme="majorBidi"/>
          <w:sz w:val="24"/>
        </w:rPr>
        <w:t>any</w:t>
      </w:r>
      <w:r w:rsidR="005E1C30" w:rsidRPr="00372D62">
        <w:rPr>
          <w:rFonts w:asciiTheme="majorBidi" w:hAnsiTheme="majorBidi" w:cstheme="majorBidi"/>
          <w:spacing w:val="-13"/>
          <w:sz w:val="24"/>
        </w:rPr>
        <w:t xml:space="preserve"> </w:t>
      </w:r>
      <w:r w:rsidR="005E1C30" w:rsidRPr="00372D62">
        <w:rPr>
          <w:rFonts w:asciiTheme="majorBidi" w:hAnsiTheme="majorBidi" w:cstheme="majorBidi"/>
          <w:sz w:val="24"/>
        </w:rPr>
        <w:t>other</w:t>
      </w:r>
      <w:r w:rsidR="005E1C30" w:rsidRPr="00372D62">
        <w:rPr>
          <w:rFonts w:asciiTheme="majorBidi" w:hAnsiTheme="majorBidi" w:cstheme="majorBidi"/>
          <w:spacing w:val="-13"/>
          <w:sz w:val="24"/>
        </w:rPr>
        <w:t xml:space="preserve"> </w:t>
      </w:r>
      <w:r w:rsidR="005E1C30" w:rsidRPr="00372D62">
        <w:rPr>
          <w:rFonts w:asciiTheme="majorBidi" w:hAnsiTheme="majorBidi" w:cstheme="majorBidi"/>
          <w:sz w:val="24"/>
        </w:rPr>
        <w:t>pertinent</w:t>
      </w:r>
      <w:r w:rsidR="005E1C30"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="00FF15F0" w:rsidRPr="00372D62">
        <w:rPr>
          <w:rFonts w:asciiTheme="majorBidi" w:hAnsiTheme="majorBidi" w:cstheme="majorBidi"/>
          <w:sz w:val="24"/>
        </w:rPr>
        <w:t xml:space="preserve">information. </w:t>
      </w:r>
      <w:r w:rsidR="00FF15F0" w:rsidRPr="00372D62">
        <w:rPr>
          <w:rFonts w:asciiTheme="majorBidi" w:hAnsiTheme="majorBidi" w:cstheme="majorBidi"/>
          <w:sz w:val="24"/>
        </w:rPr>
        <w:fldChar w:fldCharType="begin"/>
      </w:r>
      <w:r w:rsidR="00FF15F0" w:rsidRPr="00372D62">
        <w:rPr>
          <w:rFonts w:asciiTheme="majorBidi" w:hAnsiTheme="majorBidi" w:cstheme="majorBidi"/>
          <w:sz w:val="24"/>
        </w:rPr>
        <w:instrText xml:space="preserve"> ADDIN ZOTERO_ITEM CSL_CITATION {"citationID":"4XwcNQPf","properties":{"formattedCitation":"[1]","plainCitation":"[1]","dontUpdate":true,"noteIndex":0},"citationItems":[{"id":107,"uris":["http://zotero.org/users/local/uixFxG9G/items/AJ8NU7XE"],"itemData":{"id":107,"type":"book","ISBN":"1-4302-0279-3","publisher":"Apress","title":"Pro PHP: Patterns, Frameworks, Testing and More","author":[{"family":"McArthur","given":"Kevin"}],"issued":{"date-parts":[["2008"]]}}}],"schema":"https://github.com/citation-style-language/schema/raw/master/csl-citation.json"} </w:instrText>
      </w:r>
      <w:r w:rsidR="00FF15F0" w:rsidRPr="00372D62">
        <w:rPr>
          <w:rFonts w:asciiTheme="majorBidi" w:hAnsiTheme="majorBidi" w:cstheme="majorBidi"/>
          <w:sz w:val="24"/>
        </w:rPr>
        <w:fldChar w:fldCharType="separate"/>
      </w:r>
      <w:r w:rsidR="00FF15F0" w:rsidRPr="00372D62">
        <w:rPr>
          <w:rFonts w:asciiTheme="majorBidi" w:hAnsiTheme="majorBidi" w:cstheme="majorBidi"/>
          <w:sz w:val="24"/>
        </w:rPr>
        <w:t>[3]</w:t>
      </w:r>
      <w:r w:rsidR="00FF15F0" w:rsidRPr="00372D62">
        <w:rPr>
          <w:rFonts w:asciiTheme="majorBidi" w:hAnsiTheme="majorBidi" w:cstheme="majorBidi"/>
          <w:sz w:val="24"/>
        </w:rPr>
        <w:fldChar w:fldCharType="end"/>
      </w:r>
      <w:r w:rsidR="00FF15F0" w:rsidRPr="00372D62">
        <w:rPr>
          <w:rFonts w:asciiTheme="majorBidi" w:hAnsiTheme="majorBidi" w:cstheme="majorBidi"/>
          <w:sz w:val="24"/>
        </w:rPr>
        <w:t xml:space="preserve"> 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ListParagraph"/>
        <w:numPr>
          <w:ilvl w:val="0"/>
          <w:numId w:val="3"/>
        </w:numPr>
        <w:tabs>
          <w:tab w:val="left" w:pos="1158"/>
        </w:tabs>
        <w:spacing w:before="1" w:line="360" w:lineRule="auto"/>
        <w:ind w:right="780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Creat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odels: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data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business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logic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of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VC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pplication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r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represented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by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odels.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You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ight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develop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odels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for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goods,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lients,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ransactions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for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</w:t>
      </w:r>
      <w:r w:rsidRPr="00372D62">
        <w:rPr>
          <w:rFonts w:asciiTheme="majorBidi" w:hAnsiTheme="majorBidi" w:cstheme="majorBidi"/>
          <w:spacing w:val="-10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OS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ystem.</w:t>
      </w:r>
      <w:r w:rsidR="00FF15F0" w:rsidRPr="00372D62">
        <w:rPr>
          <w:rFonts w:asciiTheme="majorBidi" w:hAnsiTheme="majorBidi" w:cstheme="majorBidi"/>
          <w:sz w:val="24"/>
        </w:rPr>
        <w:fldChar w:fldCharType="begin"/>
      </w:r>
      <w:r w:rsidR="0075071E" w:rsidRPr="00372D62">
        <w:rPr>
          <w:rFonts w:asciiTheme="majorBidi" w:hAnsiTheme="majorBidi" w:cstheme="majorBidi"/>
          <w:sz w:val="24"/>
        </w:rPr>
        <w:instrText xml:space="preserve"> ADDIN ZOTERO_ITEM CSL_CITATION {"citationID":"igs7nqWI","properties":{"formattedCitation":"[2]","plainCitation":"[2]","dontUpdate":true,"noteIndex":0},"citationItems":[{"id":108,"uris":["http://zotero.org/users/local/uixFxG9G/items/IDQZEBJ5"],"itemData":{"id":108,"type":"book","ISBN":"1-84719-507-5","publisher":"Packt Publishing Ltd","title":"PHP team development: easy and effective team work using MVC, agile development, source control, testing, bug tracking, and more","author":[{"family":"Abeysinghe","given":"Samisa"}],"issued":{"date-parts":[["2009"]]}}}],"schema":"https://github.com/citation-style-language/schema/raw/master/csl-citation.json"} </w:instrText>
      </w:r>
      <w:r w:rsidR="00FF15F0" w:rsidRPr="00372D62">
        <w:rPr>
          <w:rFonts w:asciiTheme="majorBidi" w:hAnsiTheme="majorBidi" w:cstheme="majorBidi"/>
          <w:sz w:val="24"/>
        </w:rPr>
        <w:fldChar w:fldCharType="separate"/>
      </w:r>
      <w:r w:rsidR="00FF15F0" w:rsidRPr="00372D62">
        <w:rPr>
          <w:rFonts w:asciiTheme="majorBidi" w:hAnsiTheme="majorBidi" w:cstheme="majorBidi"/>
          <w:sz w:val="24"/>
        </w:rPr>
        <w:t>[4]</w:t>
      </w:r>
      <w:r w:rsidR="00FF15F0" w:rsidRPr="00372D62">
        <w:rPr>
          <w:rFonts w:asciiTheme="majorBidi" w:hAnsiTheme="majorBidi" w:cstheme="majorBidi"/>
          <w:sz w:val="24"/>
        </w:rPr>
        <w:fldChar w:fldCharType="end"/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ListParagraph"/>
        <w:numPr>
          <w:ilvl w:val="0"/>
          <w:numId w:val="3"/>
        </w:numPr>
        <w:tabs>
          <w:tab w:val="left" w:pos="1119"/>
        </w:tabs>
        <w:spacing w:line="360" w:lineRule="auto"/>
        <w:ind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Create the views: In an MVC application, the views serve as the user interfaces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rough which users can communicate with the system. You could design views for th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ransaction</w:t>
      </w:r>
      <w:r w:rsidRPr="00372D62">
        <w:rPr>
          <w:rFonts w:asciiTheme="majorBidi" w:hAnsiTheme="majorBidi" w:cstheme="majorBidi"/>
          <w:spacing w:val="-10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history,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roduct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atalog,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ain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OS</w:t>
      </w:r>
      <w:r w:rsidRPr="00372D62">
        <w:rPr>
          <w:rFonts w:asciiTheme="majorBidi" w:hAnsiTheme="majorBidi" w:cstheme="majorBidi"/>
          <w:spacing w:val="-10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creen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in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OS</w:t>
      </w:r>
      <w:r w:rsidRPr="00372D62">
        <w:rPr>
          <w:rFonts w:asciiTheme="majorBidi" w:hAnsiTheme="majorBidi" w:cstheme="majorBidi"/>
          <w:spacing w:val="-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ystem.</w:t>
      </w:r>
      <w:r w:rsidR="0075071E" w:rsidRPr="00372D62">
        <w:rPr>
          <w:rFonts w:asciiTheme="majorBidi" w:hAnsiTheme="majorBidi" w:cstheme="majorBidi"/>
          <w:sz w:val="24"/>
        </w:rPr>
        <w:fldChar w:fldCharType="begin"/>
      </w:r>
      <w:r w:rsidR="0075071E" w:rsidRPr="00372D62">
        <w:rPr>
          <w:rFonts w:asciiTheme="majorBidi" w:hAnsiTheme="majorBidi" w:cstheme="majorBidi"/>
          <w:sz w:val="24"/>
        </w:rPr>
        <w:instrText xml:space="preserve"> ADDIN ZOTERO_ITEM CSL_CITATION {"citationID":"msCDUOIH","properties":{"formattedCitation":"[3]","plainCitation":"[3]","noteIndex":0},"citationItems":[{"id":109,"uris":["http://zotero.org/users/local/uixFxG9G/items/Z8S858CA"],"itemData":{"id":109,"type":"book","ISBN":"1-4842-6957-8","publisher":"Springer","title":"Pro PHP 8 MVC: Model View Controller Architecture-Driven Application Development","author":[{"family":"Pitt","given":"Christopher"}],"issued":{"date-parts":[["2021"]]}}}],"schema":"https://github.com/citation-style-language/schema/raw/master/csl-citation.json"} </w:instrText>
      </w:r>
      <w:r w:rsidR="0075071E" w:rsidRPr="00372D62">
        <w:rPr>
          <w:rFonts w:asciiTheme="majorBidi" w:hAnsiTheme="majorBidi" w:cstheme="majorBidi"/>
          <w:sz w:val="24"/>
        </w:rPr>
        <w:fldChar w:fldCharType="separate"/>
      </w:r>
      <w:r w:rsidR="0075071E" w:rsidRPr="00372D62">
        <w:rPr>
          <w:rFonts w:asciiTheme="majorBidi" w:hAnsiTheme="majorBidi" w:cstheme="majorBidi"/>
          <w:sz w:val="24"/>
        </w:rPr>
        <w:t>[5]</w:t>
      </w:r>
      <w:r w:rsidR="0075071E" w:rsidRPr="00372D62">
        <w:rPr>
          <w:rFonts w:asciiTheme="majorBidi" w:hAnsiTheme="majorBidi" w:cstheme="majorBidi"/>
          <w:sz w:val="24"/>
        </w:rPr>
        <w:fldChar w:fldCharType="end"/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ListParagraph"/>
        <w:numPr>
          <w:ilvl w:val="0"/>
          <w:numId w:val="3"/>
        </w:numPr>
        <w:tabs>
          <w:tab w:val="left" w:pos="1073"/>
        </w:tabs>
        <w:spacing w:line="360" w:lineRule="auto"/>
        <w:ind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Implement the controllers: In an MVC application, the controllers manage user input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 interactions and act as a liaison between the models and views. You may design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ontrollers for a POS system to handle transactions, manage products, and produc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reports.</w:t>
      </w:r>
    </w:p>
    <w:p w:rsidR="00BF7B5F" w:rsidRPr="00372D62" w:rsidRDefault="00BF7B5F" w:rsidP="00372D62">
      <w:pPr>
        <w:spacing w:line="360" w:lineRule="auto"/>
        <w:jc w:val="both"/>
        <w:rPr>
          <w:rFonts w:asciiTheme="majorBidi" w:hAnsiTheme="majorBidi" w:cstheme="majorBidi"/>
          <w:sz w:val="24"/>
        </w:rPr>
        <w:sectPr w:rsidR="00BF7B5F" w:rsidRPr="00372D62" w:rsidSect="000D73D7">
          <w:headerReference w:type="default" r:id="rId21"/>
          <w:footerReference w:type="default" r:id="rId22"/>
          <w:pgSz w:w="11900" w:h="16850"/>
          <w:pgMar w:top="0" w:right="420" w:bottom="1420" w:left="400" w:header="0" w:footer="144" w:gutter="0"/>
          <w:cols w:space="720"/>
          <w:docGrid w:linePitch="299"/>
        </w:sectPr>
      </w:pPr>
    </w:p>
    <w:p w:rsidR="00BF7B5F" w:rsidRPr="00372D62" w:rsidRDefault="00863992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</w:rPr>
        <w:lastRenderedPageBreak/>
        <mc:AlternateContent>
          <mc:Choice Requires="wpg">
            <w:drawing>
              <wp:anchor distT="0" distB="0" distL="114300" distR="114300" simplePos="0" relativeHeight="487063040" behindDoc="1" locked="0" layoutInCell="1" allowOverlap="1">
                <wp:simplePos x="0" y="0"/>
                <wp:positionH relativeFrom="page">
                  <wp:posOffset>0</wp:posOffset>
                </wp:positionH>
                <wp:positionV relativeFrom="page">
                  <wp:posOffset>0</wp:posOffset>
                </wp:positionV>
                <wp:extent cx="7556500" cy="755650"/>
                <wp:effectExtent l="0" t="0" r="0" b="0"/>
                <wp:wrapNone/>
                <wp:docPr id="241" name="Group 7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7556500" cy="755650"/>
                          <a:chOff x="0" y="0"/>
                          <a:chExt cx="11900" cy="1190"/>
                        </a:xfrm>
                      </wpg:grpSpPr>
                      <wps:wsp>
                        <wps:cNvPr id="242" name="Rectangle 82"/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9322" cy="411"/>
                          </a:xfrm>
                          <a:prstGeom prst="rect">
                            <a:avLst/>
                          </a:prstGeom>
                          <a:solidFill>
                            <a:srgbClr val="FFAC2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243" name="Freeform 81"/>
                        <wps:cNvSpPr>
                          <a:spLocks/>
                        </wps:cNvSpPr>
                        <wps:spPr bwMode="auto">
                          <a:xfrm>
                            <a:off x="7647" y="0"/>
                            <a:ext cx="4090" cy="1190"/>
                          </a:xfrm>
                          <a:custGeom>
                            <a:avLst/>
                            <a:gdLst>
                              <a:gd name="T0" fmla="+- 0 9692 7648"/>
                              <a:gd name="T1" fmla="*/ T0 w 4090"/>
                              <a:gd name="T2" fmla="*/ 1190 h 1190"/>
                              <a:gd name="T3" fmla="+- 0 7648 7648"/>
                              <a:gd name="T4" fmla="*/ T3 w 4090"/>
                              <a:gd name="T5" fmla="*/ 0 h 1190"/>
                              <a:gd name="T6" fmla="+- 0 11737 7648"/>
                              <a:gd name="T7" fmla="*/ T6 w 4090"/>
                              <a:gd name="T8" fmla="*/ 0 h 1190"/>
                              <a:gd name="T9" fmla="+- 0 9692 7648"/>
                              <a:gd name="T10" fmla="*/ T9 w 4090"/>
                              <a:gd name="T11" fmla="*/ 1190 h 1190"/>
                            </a:gdLst>
                            <a:ahLst/>
                            <a:cxnLst>
                              <a:cxn ang="0">
                                <a:pos x="T1" y="T2"/>
                              </a:cxn>
                              <a:cxn ang="0">
                                <a:pos x="T4" y="T5"/>
                              </a:cxn>
                              <a:cxn ang="0">
                                <a:pos x="T7" y="T8"/>
                              </a:cxn>
                              <a:cxn ang="0">
                                <a:pos x="T10" y="T11"/>
                              </a:cxn>
                            </a:cxnLst>
                            <a:rect l="0" t="0" r="r" b="b"/>
                            <a:pathLst>
                              <a:path w="4090" h="1190">
                                <a:moveTo>
                                  <a:pt x="2044" y="1190"/>
                                </a:moveTo>
                                <a:lnTo>
                                  <a:pt x="0" y="0"/>
                                </a:lnTo>
                                <a:lnTo>
                                  <a:pt x="4089" y="0"/>
                                </a:lnTo>
                                <a:lnTo>
                                  <a:pt x="2044" y="119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3172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44" name="Picture 8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9697" y="0"/>
                            <a:ext cx="2202" cy="1185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51953C90" id="Group 79" o:spid="_x0000_s1026" style="position:absolute;margin-left:0;margin-top:0;width:595pt;height:59.5pt;z-index:-16253440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">
                <v:rect id="Rectangle 82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" fillcolor="#ffac20" stroked="f"/>
                <v:shape id="Freeform 81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" path="m2044,1190l,,4089,,2044,1190xe" fillcolor="#003172" stroked="f">
                  <v:path arrowok="t" o:connecttype="custom" o:connectlocs="2044,1190;0,0;4089,0;2044,1190" o:connectangles="0,0,0,0"/>
                </v:shape>
                <v:shape id="Picture 80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">
                  <v:imagedata r:id="rId24" o:title=""/>
                </v:shape>
                <w10:wrap anchorx="page" anchory="page"/>
              </v:group>
            </w:pict>
          </mc:Fallback>
        </mc:AlternateConten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863992" w:rsidP="00372D62">
      <w:pPr>
        <w:pStyle w:val="Heading1"/>
        <w:spacing w:before="217" w:line="360" w:lineRule="auto"/>
        <w:ind w:left="604"/>
        <w:rPr>
          <w:rFonts w:asciiTheme="majorBidi" w:hAnsiTheme="majorBidi" w:cstheme="majorBidi"/>
          <w:color w:val="004AAC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5776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219710</wp:posOffset>
                </wp:positionV>
                <wp:extent cx="37465" cy="37465"/>
                <wp:effectExtent l="0" t="0" r="0" b="0"/>
                <wp:wrapNone/>
                <wp:docPr id="240" name="Rectangle 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608A9CC" id="Rectangle 78" o:spid="_x0000_s1026" style="position:absolute;margin-left:418.25pt;margin-top:17.3pt;width:2.95pt;height:2.95pt;z-index:157557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cyZN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6288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461010</wp:posOffset>
                </wp:positionV>
                <wp:extent cx="37465" cy="37465"/>
                <wp:effectExtent l="0" t="0" r="0" b="0"/>
                <wp:wrapNone/>
                <wp:docPr id="239" name="Rectangle 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5DD0924" id="Rectangle 77" o:spid="_x0000_s1026" style="position:absolute;margin-left:418.25pt;margin-top:36.3pt;width:2.95pt;height:2.95pt;z-index:15756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6800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702310</wp:posOffset>
                </wp:positionV>
                <wp:extent cx="37465" cy="29845"/>
                <wp:effectExtent l="0" t="0" r="0" b="0"/>
                <wp:wrapNone/>
                <wp:docPr id="238" name="Rectangle 7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36BCD21" id="Rectangle 76" o:spid="_x0000_s1026" style="position:absolute;margin-left:418.25pt;margin-top:55.3pt;width:2.95pt;height:2.35pt;z-index:157568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nRbXfgIAAPs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7312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219710</wp:posOffset>
                </wp:positionV>
                <wp:extent cx="37465" cy="37465"/>
                <wp:effectExtent l="0" t="0" r="0" b="0"/>
                <wp:wrapNone/>
                <wp:docPr id="237" name="Rectangle 7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3E0DEEA" id="Rectangle 75" o:spid="_x0000_s1026" style="position:absolute;margin-left:437.2pt;margin-top:17.3pt;width:2.95pt;height:2.95pt;z-index:15757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7824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461010</wp:posOffset>
                </wp:positionV>
                <wp:extent cx="37465" cy="37465"/>
                <wp:effectExtent l="0" t="0" r="0" b="0"/>
                <wp:wrapNone/>
                <wp:docPr id="236" name="Rectangle 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0181B2C" id="Rectangle 74" o:spid="_x0000_s1026" style="position:absolute;margin-left:437.2pt;margin-top:36.3pt;width:2.95pt;height:2.95pt;z-index:157578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8MkYfAIAAPs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8336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702310</wp:posOffset>
                </wp:positionV>
                <wp:extent cx="37465" cy="29845"/>
                <wp:effectExtent l="0" t="0" r="0" b="0"/>
                <wp:wrapNone/>
                <wp:docPr id="235" name="Rectangle 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03E2B1C" id="Rectangle 73" o:spid="_x0000_s1026" style="position:absolute;margin-left:437.2pt;margin-top:55.3pt;width:2.95pt;height:2.35pt;z-index:157583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8848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219710</wp:posOffset>
                </wp:positionV>
                <wp:extent cx="37465" cy="37465"/>
                <wp:effectExtent l="0" t="0" r="0" b="0"/>
                <wp:wrapNone/>
                <wp:docPr id="234" name="Rectangle 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9222E0A" id="Rectangle 72" o:spid="_x0000_s1026" style="position:absolute;margin-left:456.2pt;margin-top:17.3pt;width:2.95pt;height:2.95pt;z-index:157588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9360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461010</wp:posOffset>
                </wp:positionV>
                <wp:extent cx="37465" cy="37465"/>
                <wp:effectExtent l="0" t="0" r="0" b="0"/>
                <wp:wrapNone/>
                <wp:docPr id="233" name="Rectangle 7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A09FE49" id="Rectangle 71" o:spid="_x0000_s1026" style="position:absolute;margin-left:456.2pt;margin-top:36.3pt;width:2.95pt;height:2.95pt;z-index:15759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59872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702310</wp:posOffset>
                </wp:positionV>
                <wp:extent cx="37465" cy="29845"/>
                <wp:effectExtent l="0" t="0" r="0" b="0"/>
                <wp:wrapNone/>
                <wp:docPr id="232" name="Rectangle 7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1337215" id="Rectangle 70" o:spid="_x0000_s1026" style="position:absolute;margin-left:456.2pt;margin-top:55.3pt;width:2.95pt;height:2.35pt;z-index:157598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0384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219710</wp:posOffset>
                </wp:positionV>
                <wp:extent cx="37465" cy="37465"/>
                <wp:effectExtent l="0" t="0" r="0" b="0"/>
                <wp:wrapNone/>
                <wp:docPr id="231" name="Rectangle 6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03451BB" id="Rectangle 69" o:spid="_x0000_s1026" style="position:absolute;margin-left:475.2pt;margin-top:17.3pt;width:2.95pt;height:2.95pt;z-index:15760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DTrLfAIAAPs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0896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461010</wp:posOffset>
                </wp:positionV>
                <wp:extent cx="37465" cy="37465"/>
                <wp:effectExtent l="0" t="0" r="0" b="0"/>
                <wp:wrapNone/>
                <wp:docPr id="230" name="Rectangle 6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C07231C" id="Rectangle 68" o:spid="_x0000_s1026" style="position:absolute;margin-left:475.2pt;margin-top:36.3pt;width:2.95pt;height:2.95pt;z-index:157608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Y9d6fAIAAPs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1408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702310</wp:posOffset>
                </wp:positionV>
                <wp:extent cx="37465" cy="29845"/>
                <wp:effectExtent l="0" t="0" r="0" b="0"/>
                <wp:wrapNone/>
                <wp:docPr id="229" name="Rectangle 6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DA4E425" id="Rectangle 67" o:spid="_x0000_s1026" style="position:absolute;margin-left:475.2pt;margin-top:55.3pt;width:2.95pt;height:2.35pt;z-index:157614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6iAWfg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1920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219710</wp:posOffset>
                </wp:positionV>
                <wp:extent cx="37465" cy="37465"/>
                <wp:effectExtent l="0" t="0" r="0" b="0"/>
                <wp:wrapNone/>
                <wp:docPr id="228" name="Rectangle 6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8687A8E" id="Rectangle 66" o:spid="_x0000_s1026" style="position:absolute;margin-left:494.2pt;margin-top:17.3pt;width:2.95pt;height:2.95pt;z-index:157619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oEQ6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2432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461010</wp:posOffset>
                </wp:positionV>
                <wp:extent cx="37465" cy="37465"/>
                <wp:effectExtent l="0" t="0" r="0" b="0"/>
                <wp:wrapNone/>
                <wp:docPr id="227" name="Rectangle 6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BDB47A5" id="Rectangle 65" o:spid="_x0000_s1026" style="position:absolute;margin-left:494.2pt;margin-top:36.3pt;width:2.95pt;height:2.95pt;z-index:157624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h//Z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2944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702310</wp:posOffset>
                </wp:positionV>
                <wp:extent cx="37465" cy="29845"/>
                <wp:effectExtent l="0" t="0" r="0" b="0"/>
                <wp:wrapNone/>
                <wp:docPr id="226" name="Rectangle 6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BB0989B" id="Rectangle 64" o:spid="_x0000_s1026" style="position:absolute;margin-left:494.2pt;margin-top:55.3pt;width:2.95pt;height:2.35pt;z-index:157629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3456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219710</wp:posOffset>
                </wp:positionV>
                <wp:extent cx="37465" cy="37465"/>
                <wp:effectExtent l="0" t="0" r="0" b="0"/>
                <wp:wrapNone/>
                <wp:docPr id="225" name="Rectangle 6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94CD808" id="Rectangle 63" o:spid="_x0000_s1026" style="position:absolute;margin-left:513.15pt;margin-top:17.3pt;width:2.95pt;height:2.95pt;z-index:157634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3968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461010</wp:posOffset>
                </wp:positionV>
                <wp:extent cx="37465" cy="37465"/>
                <wp:effectExtent l="0" t="0" r="0" b="0"/>
                <wp:wrapNone/>
                <wp:docPr id="224" name="Rectangle 6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57B4886" id="Rectangle 62" o:spid="_x0000_s1026" style="position:absolute;margin-left:513.15pt;margin-top:36.3pt;width:2.95pt;height:2.95pt;z-index:157639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4480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702310</wp:posOffset>
                </wp:positionV>
                <wp:extent cx="37465" cy="29845"/>
                <wp:effectExtent l="0" t="0" r="0" b="0"/>
                <wp:wrapNone/>
                <wp:docPr id="223" name="Rectangle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B856B9F" id="Rectangle 61" o:spid="_x0000_s1026" style="position:absolute;margin-left:513.15pt;margin-top:55.3pt;width:2.95pt;height:2.35pt;z-index:1576448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EVDufgIAAPs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4992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219710</wp:posOffset>
                </wp:positionV>
                <wp:extent cx="37465" cy="37465"/>
                <wp:effectExtent l="0" t="0" r="0" b="0"/>
                <wp:wrapNone/>
                <wp:docPr id="222" name="Rectangle 6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35F97F4" id="Rectangle 60" o:spid="_x0000_s1026" style="position:absolute;margin-left:532.15pt;margin-top:17.3pt;width:2.95pt;height:2.95pt;z-index:157649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5504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461010</wp:posOffset>
                </wp:positionV>
                <wp:extent cx="37465" cy="37465"/>
                <wp:effectExtent l="0" t="0" r="0" b="0"/>
                <wp:wrapNone/>
                <wp:docPr id="221" name="Rectangle 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8BA7962" id="Rectangle 59" o:spid="_x0000_s1026" style="position:absolute;margin-left:532.15pt;margin-top:36.3pt;width:2.95pt;height:2.95pt;z-index:157655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Ip7R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" fillcolor="#003172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66016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702310</wp:posOffset>
                </wp:positionV>
                <wp:extent cx="37465" cy="29845"/>
                <wp:effectExtent l="0" t="0" r="0" b="0"/>
                <wp:wrapNone/>
                <wp:docPr id="220" name="Rectangle 5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56950BA" id="Rectangle 58" o:spid="_x0000_s1026" style="position:absolute;margin-left:532.15pt;margin-top:55.3pt;width:2.95pt;height:2.35pt;z-index:157660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" fillcolor="#003172" stroked="f">
                <w10:wrap anchorx="page"/>
              </v:rect>
            </w:pict>
          </mc:Fallback>
        </mc:AlternateContent>
      </w:r>
      <w:r w:rsidR="005E1C30" w:rsidRPr="00372D62">
        <w:rPr>
          <w:rFonts w:asciiTheme="majorBidi" w:hAnsiTheme="majorBidi" w:cstheme="majorBidi"/>
          <w:color w:val="004AAC"/>
        </w:rPr>
        <w:t>Result</w:t>
      </w:r>
    </w:p>
    <w:p w:rsidR="00B86862" w:rsidRPr="00372D62" w:rsidRDefault="00B86862" w:rsidP="00372D62">
      <w:pPr>
        <w:pStyle w:val="BodyText"/>
        <w:spacing w:before="559" w:line="360" w:lineRule="auto"/>
        <w:ind w:left="604" w:right="316"/>
        <w:rPr>
          <w:rFonts w:asciiTheme="majorBidi" w:hAnsiTheme="majorBidi" w:cstheme="majorBidi"/>
          <w:color w:val="004AAC"/>
          <w:lang w:bidi="ar-JO"/>
        </w:rPr>
      </w:pPr>
      <w:r w:rsidRPr="00372D62">
        <w:rPr>
          <w:rFonts w:asciiTheme="majorBidi" w:hAnsiTheme="majorBidi" w:cstheme="majorBidi"/>
        </w:rPr>
        <w:t>Figure (1) shows the flow work of the project start with login validation and then will change the home page depend on the role</w:t>
      </w:r>
      <w:r w:rsidRPr="00372D62">
        <w:rPr>
          <w:rFonts w:asciiTheme="majorBidi" w:hAnsiTheme="majorBidi" w:cstheme="majorBidi"/>
          <w:color w:val="004AAC"/>
          <w:lang w:bidi="ar-JO"/>
        </w:rPr>
        <w:t>.</w:t>
      </w:r>
    </w:p>
    <w:p w:rsidR="00B86862" w:rsidRPr="00372D62" w:rsidRDefault="00B86862" w:rsidP="00372D62">
      <w:pPr>
        <w:pStyle w:val="Heading1"/>
        <w:tabs>
          <w:tab w:val="left" w:pos="9900"/>
          <w:tab w:val="left" w:pos="10440"/>
        </w:tabs>
        <w:spacing w:before="217" w:line="360" w:lineRule="auto"/>
        <w:ind w:left="270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noProof/>
        </w:rPr>
        <w:drawing>
          <wp:inline distT="0" distB="0" distL="0" distR="0">
            <wp:extent cx="5143500" cy="5772150"/>
            <wp:effectExtent l="0" t="0" r="0" b="0"/>
            <wp:docPr id="285" name="Picture 2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5" name="MicrosoftTeams-image (16)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7410" cy="5776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6862" w:rsidRPr="00372D62" w:rsidRDefault="00B86862" w:rsidP="00372D62">
      <w:pPr>
        <w:spacing w:line="360" w:lineRule="auto"/>
        <w:rPr>
          <w:rFonts w:asciiTheme="majorBidi" w:hAnsiTheme="majorBidi" w:cstheme="majorBidi"/>
        </w:rPr>
      </w:pPr>
    </w:p>
    <w:p w:rsidR="00B86862" w:rsidRPr="00372D62" w:rsidRDefault="00B86862" w:rsidP="00372D62">
      <w:pPr>
        <w:spacing w:line="360" w:lineRule="auto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Figure (1</w:t>
      </w:r>
      <w:r w:rsidR="0075071E" w:rsidRPr="00372D62">
        <w:rPr>
          <w:rFonts w:asciiTheme="majorBidi" w:hAnsiTheme="majorBidi" w:cstheme="majorBidi"/>
        </w:rPr>
        <w:t>): Flow</w:t>
      </w:r>
      <w:r w:rsidRPr="00372D62">
        <w:rPr>
          <w:rFonts w:asciiTheme="majorBidi" w:hAnsiTheme="majorBidi" w:cstheme="majorBidi"/>
        </w:rPr>
        <w:t xml:space="preserve"> work</w:t>
      </w:r>
    </w:p>
    <w:p w:rsidR="00B86862" w:rsidRPr="00372D62" w:rsidRDefault="00B86862" w:rsidP="00372D62">
      <w:pPr>
        <w:pStyle w:val="BodyText"/>
        <w:spacing w:before="559" w:line="360" w:lineRule="auto"/>
        <w:ind w:left="604" w:right="316"/>
        <w:rPr>
          <w:rFonts w:asciiTheme="majorBidi" w:hAnsiTheme="majorBidi" w:cstheme="majorBidi"/>
        </w:rPr>
      </w:pPr>
    </w:p>
    <w:p w:rsidR="00B86862" w:rsidRPr="00372D62" w:rsidRDefault="00B86862" w:rsidP="00372D62">
      <w:pPr>
        <w:pStyle w:val="BodyText"/>
        <w:spacing w:before="559" w:line="360" w:lineRule="auto"/>
        <w:ind w:left="604" w:right="316"/>
        <w:rPr>
          <w:rFonts w:asciiTheme="majorBidi" w:hAnsiTheme="majorBidi" w:cstheme="majorBidi"/>
        </w:rPr>
      </w:pPr>
    </w:p>
    <w:p w:rsidR="00BF7B5F" w:rsidRPr="00372D62" w:rsidRDefault="005E1C30" w:rsidP="00372D62">
      <w:pPr>
        <w:pStyle w:val="BodyText"/>
        <w:spacing w:before="559" w:line="360" w:lineRule="auto"/>
        <w:ind w:left="604" w:right="316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46464" behindDoc="0" locked="0" layoutInCell="1" allowOverlap="1" wp14:anchorId="2AC96269" wp14:editId="0AD125CC">
            <wp:simplePos x="0" y="0"/>
            <wp:positionH relativeFrom="page">
              <wp:posOffset>755365</wp:posOffset>
            </wp:positionH>
            <wp:positionV relativeFrom="paragraph">
              <wp:posOffset>857191</wp:posOffset>
            </wp:positionV>
            <wp:extent cx="6094296" cy="2530602"/>
            <wp:effectExtent l="0" t="0" r="0" b="0"/>
            <wp:wrapTopAndBottom/>
            <wp:docPr id="5" name="image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9.png"/>
                    <pic:cNvPicPr/>
                  </pic:nvPicPr>
                  <pic:blipFill>
                    <a:blip r:embed="rId2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94296" cy="253060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372D62">
        <w:rPr>
          <w:rFonts w:asciiTheme="majorBidi" w:hAnsiTheme="majorBidi" w:cstheme="majorBidi"/>
        </w:rPr>
        <w:t>We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started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by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creating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a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database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link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it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site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that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we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want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build,</w:t>
      </w:r>
      <w:r w:rsidRPr="00372D62">
        <w:rPr>
          <w:rFonts w:asciiTheme="majorBidi" w:hAnsiTheme="majorBidi" w:cstheme="majorBidi"/>
          <w:spacing w:val="-2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81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21"/>
        </w:rPr>
        <w:t xml:space="preserve"> </w:t>
      </w:r>
      <w:r w:rsidRPr="00372D62">
        <w:rPr>
          <w:rFonts w:asciiTheme="majorBidi" w:hAnsiTheme="majorBidi" w:cstheme="majorBidi"/>
        </w:rPr>
        <w:t>tables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wer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as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shown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figur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2</w:t>
      </w:r>
      <w:r w:rsidRPr="00372D62">
        <w:rPr>
          <w:rFonts w:asciiTheme="majorBidi" w:hAnsiTheme="majorBidi" w:cstheme="majorBidi"/>
          <w:w w:val="95"/>
        </w:rPr>
        <w:t>):</w:t>
      </w:r>
    </w:p>
    <w:p w:rsidR="00BF7B5F" w:rsidRPr="00372D62" w:rsidRDefault="00BF7B5F" w:rsidP="00372D62">
      <w:pPr>
        <w:spacing w:before="6" w:line="360" w:lineRule="auto"/>
        <w:rPr>
          <w:rFonts w:asciiTheme="majorBidi" w:hAnsiTheme="majorBidi" w:cstheme="majorBidi"/>
          <w:sz w:val="21"/>
        </w:rPr>
      </w:pPr>
    </w:p>
    <w:p w:rsidR="00BF7B5F" w:rsidRPr="00372D62" w:rsidRDefault="005E1C30" w:rsidP="00372D62">
      <w:pPr>
        <w:pStyle w:val="BodyText"/>
        <w:spacing w:line="360" w:lineRule="auto"/>
        <w:ind w:left="3371" w:right="3355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3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2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All</w:t>
      </w:r>
      <w:r w:rsidRPr="00372D62">
        <w:rPr>
          <w:rFonts w:asciiTheme="majorBidi" w:hAnsiTheme="majorBidi" w:cstheme="majorBidi"/>
          <w:spacing w:val="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tables</w:t>
      </w:r>
      <w:r w:rsidRPr="00372D62">
        <w:rPr>
          <w:rFonts w:asciiTheme="majorBidi" w:hAnsiTheme="majorBidi" w:cstheme="majorBidi"/>
          <w:spacing w:val="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in</w:t>
      </w:r>
      <w:r w:rsidRPr="00372D62">
        <w:rPr>
          <w:rFonts w:asciiTheme="majorBidi" w:hAnsiTheme="majorBidi" w:cstheme="majorBidi"/>
          <w:spacing w:val="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database</w:t>
      </w:r>
    </w:p>
    <w:p w:rsidR="00BF7B5F" w:rsidRPr="00372D62" w:rsidRDefault="005E1C30" w:rsidP="00372D62">
      <w:pPr>
        <w:spacing w:line="360" w:lineRule="auto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47488" behindDoc="0" locked="0" layoutInCell="1" allowOverlap="1">
            <wp:simplePos x="0" y="0"/>
            <wp:positionH relativeFrom="page">
              <wp:posOffset>685165</wp:posOffset>
            </wp:positionH>
            <wp:positionV relativeFrom="paragraph">
              <wp:posOffset>196215</wp:posOffset>
            </wp:positionV>
            <wp:extent cx="6238875" cy="2574290"/>
            <wp:effectExtent l="0" t="0" r="9525" b="0"/>
            <wp:wrapTopAndBottom/>
            <wp:docPr id="7" name="image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10.png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238875" cy="25742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:rsidR="00BF7B5F" w:rsidRPr="00372D62" w:rsidRDefault="00BF7B5F" w:rsidP="00372D62">
      <w:pPr>
        <w:spacing w:before="10" w:line="360" w:lineRule="auto"/>
        <w:rPr>
          <w:rFonts w:asciiTheme="majorBidi" w:hAnsiTheme="majorBidi" w:cstheme="majorBidi"/>
          <w:sz w:val="24"/>
        </w:rPr>
      </w:pPr>
    </w:p>
    <w:p w:rsidR="00BF7B5F" w:rsidRPr="00372D62" w:rsidRDefault="005E1C30" w:rsidP="00372D62">
      <w:pPr>
        <w:pStyle w:val="BodyText"/>
        <w:spacing w:line="360" w:lineRule="auto"/>
        <w:ind w:left="3371" w:right="3355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2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3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Table</w:t>
      </w:r>
      <w:r w:rsidRPr="00372D62">
        <w:rPr>
          <w:rFonts w:asciiTheme="majorBidi" w:hAnsiTheme="majorBidi" w:cstheme="majorBidi"/>
          <w:spacing w:val="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of</w:t>
      </w:r>
      <w:r w:rsidRPr="00372D62">
        <w:rPr>
          <w:rFonts w:asciiTheme="majorBidi" w:hAnsiTheme="majorBidi" w:cstheme="majorBidi"/>
          <w:spacing w:val="2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items</w:t>
      </w:r>
    </w:p>
    <w:p w:rsidR="00BF7B5F" w:rsidRPr="00372D62" w:rsidRDefault="00BF7B5F" w:rsidP="00372D62">
      <w:pPr>
        <w:spacing w:before="1" w:line="360" w:lineRule="auto"/>
        <w:rPr>
          <w:rFonts w:asciiTheme="majorBidi" w:hAnsiTheme="majorBidi" w:cstheme="majorBidi"/>
          <w:sz w:val="39"/>
        </w:rPr>
      </w:pPr>
    </w:p>
    <w:p w:rsidR="00BF7B5F" w:rsidRPr="00372D62" w:rsidRDefault="005E1C30" w:rsidP="00372D62">
      <w:pPr>
        <w:pStyle w:val="BodyText"/>
        <w:spacing w:before="1" w:line="360" w:lineRule="auto"/>
        <w:ind w:left="4884" w:right="316" w:hanging="4393"/>
        <w:rPr>
          <w:rFonts w:asciiTheme="majorBidi" w:hAnsiTheme="majorBidi" w:cstheme="majorBidi"/>
        </w:rPr>
        <w:sectPr w:rsidR="00BF7B5F" w:rsidRPr="00372D62" w:rsidSect="000D73D7">
          <w:headerReference w:type="default" r:id="rId28"/>
          <w:footerReference w:type="default" r:id="rId29"/>
          <w:pgSz w:w="11900" w:h="16850"/>
          <w:pgMar w:top="0" w:right="420" w:bottom="1420" w:left="400" w:header="0" w:footer="288" w:gutter="0"/>
          <w:cols w:space="720"/>
          <w:docGrid w:linePitch="299"/>
        </w:sectPr>
      </w:pP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table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which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a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new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item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is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added,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changed,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used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on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website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is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shown</w:t>
      </w:r>
      <w:r w:rsidRPr="00372D62">
        <w:rPr>
          <w:rFonts w:asciiTheme="majorBidi" w:hAnsiTheme="majorBidi" w:cstheme="majorBidi"/>
          <w:spacing w:val="-82"/>
        </w:rPr>
        <w:t xml:space="preserve"> </w:t>
      </w: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-21"/>
        </w:rPr>
        <w:t xml:space="preserve"> </w:t>
      </w:r>
      <w:r w:rsidRPr="00372D62">
        <w:rPr>
          <w:rFonts w:asciiTheme="majorBidi" w:hAnsiTheme="majorBidi" w:cstheme="majorBidi"/>
        </w:rPr>
        <w:t>figure</w:t>
      </w:r>
      <w:r w:rsidRPr="00372D62">
        <w:rPr>
          <w:rFonts w:asciiTheme="majorBidi" w:hAnsiTheme="majorBidi" w:cstheme="majorBidi"/>
          <w:spacing w:val="-21"/>
        </w:rPr>
        <w:t xml:space="preserve"> </w:t>
      </w:r>
      <w:r w:rsidR="0075071E" w:rsidRPr="00372D62">
        <w:rPr>
          <w:rFonts w:asciiTheme="majorBidi" w:hAnsiTheme="majorBidi" w:cstheme="majorBidi"/>
        </w:rPr>
        <w:t>(3</w:t>
      </w:r>
      <w:r w:rsidR="00372D62">
        <w:rPr>
          <w:rFonts w:asciiTheme="majorBidi" w:hAnsiTheme="majorBidi" w:cstheme="majorBidi"/>
        </w:rPr>
        <w:t>)</w:t>
      </w:r>
    </w:p>
    <w:p w:rsidR="00BF7B5F" w:rsidRPr="00372D62" w:rsidRDefault="00BF7B5F" w:rsidP="00372D62">
      <w:pPr>
        <w:spacing w:before="4" w:line="360" w:lineRule="auto"/>
        <w:rPr>
          <w:rFonts w:asciiTheme="majorBidi" w:hAnsiTheme="majorBidi" w:cstheme="majorBidi"/>
          <w:sz w:val="21"/>
        </w:rPr>
      </w:pPr>
    </w:p>
    <w:p w:rsidR="00BF7B5F" w:rsidRPr="00372D62" w:rsidRDefault="005E1C30" w:rsidP="00372D62">
      <w:pPr>
        <w:spacing w:line="360" w:lineRule="auto"/>
        <w:ind w:left="533"/>
        <w:jc w:val="center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  <w:sz w:val="20"/>
        </w:rPr>
        <w:drawing>
          <wp:inline distT="0" distB="0" distL="0" distR="0">
            <wp:extent cx="6096000" cy="2905125"/>
            <wp:effectExtent l="0" t="0" r="0" b="9525"/>
            <wp:docPr id="9" name="image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12.png"/>
                    <pic:cNvPicPr/>
                  </pic:nvPicPr>
                  <pic:blipFill>
                    <a:blip r:embed="rId3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102837" cy="29083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F" w:rsidRPr="00372D62" w:rsidRDefault="005E1C30" w:rsidP="00372D62">
      <w:pPr>
        <w:pStyle w:val="BodyText"/>
        <w:spacing w:before="113" w:line="360" w:lineRule="auto"/>
        <w:ind w:left="3371" w:right="3355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17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4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17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transactions</w:t>
      </w:r>
      <w:r w:rsidRPr="00372D62">
        <w:rPr>
          <w:rFonts w:asciiTheme="majorBidi" w:hAnsiTheme="majorBidi" w:cstheme="majorBidi"/>
          <w:spacing w:val="17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table</w:t>
      </w:r>
    </w:p>
    <w:p w:rsidR="00BF7B5F" w:rsidRPr="00372D62" w:rsidRDefault="005E1C30" w:rsidP="00372D62">
      <w:pPr>
        <w:spacing w:line="360" w:lineRule="auto"/>
        <w:ind w:left="1260" w:right="370"/>
        <w:rPr>
          <w:rFonts w:asciiTheme="majorBidi" w:hAnsiTheme="majorBidi" w:cstheme="majorBidi"/>
          <w:sz w:val="21"/>
        </w:rPr>
      </w:pPr>
      <w:r w:rsidRPr="00372D62">
        <w:rPr>
          <w:rFonts w:asciiTheme="majorBidi" w:hAnsiTheme="majorBidi" w:cstheme="majorBidi"/>
          <w:w w:val="105"/>
          <w:sz w:val="21"/>
        </w:rPr>
        <w:t>This</w:t>
      </w:r>
      <w:r w:rsidRPr="00372D62">
        <w:rPr>
          <w:rFonts w:asciiTheme="majorBidi" w:hAnsiTheme="majorBidi" w:cstheme="majorBidi"/>
          <w:spacing w:val="5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able</w:t>
      </w:r>
      <w:r w:rsidRPr="00372D62">
        <w:rPr>
          <w:rFonts w:asciiTheme="majorBidi" w:hAnsiTheme="majorBidi" w:cstheme="majorBidi"/>
          <w:spacing w:val="5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is</w:t>
      </w:r>
      <w:r w:rsidRPr="00372D62">
        <w:rPr>
          <w:rFonts w:asciiTheme="majorBidi" w:hAnsiTheme="majorBidi" w:cstheme="majorBidi"/>
          <w:spacing w:val="5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used</w:t>
      </w:r>
      <w:r w:rsidRPr="00372D62">
        <w:rPr>
          <w:rFonts w:asciiTheme="majorBidi" w:hAnsiTheme="majorBidi" w:cstheme="majorBidi"/>
          <w:spacing w:val="5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on</w:t>
      </w:r>
      <w:r w:rsidRPr="00372D62">
        <w:rPr>
          <w:rFonts w:asciiTheme="majorBidi" w:hAnsiTheme="majorBidi" w:cstheme="majorBidi"/>
          <w:spacing w:val="5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he</w:t>
      </w:r>
      <w:r w:rsidRPr="00372D62">
        <w:rPr>
          <w:rFonts w:asciiTheme="majorBidi" w:hAnsiTheme="majorBidi" w:cstheme="majorBidi"/>
          <w:spacing w:val="5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site</w:t>
      </w:r>
      <w:r w:rsidRPr="00372D62">
        <w:rPr>
          <w:rFonts w:asciiTheme="majorBidi" w:hAnsiTheme="majorBidi" w:cstheme="majorBidi"/>
          <w:spacing w:val="5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o</w:t>
      </w:r>
      <w:r w:rsidRPr="00372D62">
        <w:rPr>
          <w:rFonts w:asciiTheme="majorBidi" w:hAnsiTheme="majorBidi" w:cstheme="majorBidi"/>
          <w:spacing w:val="5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manage</w:t>
      </w:r>
      <w:r w:rsidRPr="00372D62">
        <w:rPr>
          <w:rFonts w:asciiTheme="majorBidi" w:hAnsiTheme="majorBidi" w:cstheme="majorBidi"/>
          <w:spacing w:val="5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ransactions</w:t>
      </w:r>
      <w:r w:rsidRPr="00372D62">
        <w:rPr>
          <w:rFonts w:asciiTheme="majorBidi" w:hAnsiTheme="majorBidi" w:cstheme="majorBidi"/>
          <w:spacing w:val="5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in</w:t>
      </w:r>
      <w:r w:rsidRPr="00372D62">
        <w:rPr>
          <w:rFonts w:asciiTheme="majorBidi" w:hAnsiTheme="majorBidi" w:cstheme="majorBidi"/>
          <w:spacing w:val="5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erms</w:t>
      </w:r>
      <w:r w:rsidRPr="00372D62">
        <w:rPr>
          <w:rFonts w:asciiTheme="majorBidi" w:hAnsiTheme="majorBidi" w:cstheme="majorBidi"/>
          <w:spacing w:val="5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of</w:t>
      </w:r>
      <w:r w:rsidRPr="00372D62">
        <w:rPr>
          <w:rFonts w:asciiTheme="majorBidi" w:hAnsiTheme="majorBidi" w:cstheme="majorBidi"/>
          <w:spacing w:val="5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dding</w:t>
      </w:r>
      <w:r w:rsidRPr="00372D62">
        <w:rPr>
          <w:rFonts w:asciiTheme="majorBidi" w:hAnsiTheme="majorBidi" w:cstheme="majorBidi"/>
          <w:spacing w:val="5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</w:t>
      </w:r>
      <w:r w:rsidRPr="00372D62">
        <w:rPr>
          <w:rFonts w:asciiTheme="majorBidi" w:hAnsiTheme="majorBidi" w:cstheme="majorBidi"/>
          <w:spacing w:val="5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new</w:t>
      </w:r>
      <w:r w:rsidRPr="00372D62">
        <w:rPr>
          <w:rFonts w:asciiTheme="majorBidi" w:hAnsiTheme="majorBidi" w:cstheme="majorBidi"/>
          <w:spacing w:val="-74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sz w:val="21"/>
        </w:rPr>
        <w:t>transaction,</w:t>
      </w:r>
      <w:r w:rsidRPr="00372D62">
        <w:rPr>
          <w:rFonts w:asciiTheme="majorBidi" w:hAnsiTheme="majorBidi" w:cstheme="majorBidi"/>
          <w:spacing w:val="-12"/>
          <w:sz w:val="21"/>
        </w:rPr>
        <w:t xml:space="preserve"> </w:t>
      </w:r>
      <w:r w:rsidRPr="00372D62">
        <w:rPr>
          <w:rFonts w:asciiTheme="majorBidi" w:hAnsiTheme="majorBidi" w:cstheme="majorBidi"/>
          <w:sz w:val="21"/>
        </w:rPr>
        <w:t>modifying</w:t>
      </w:r>
      <w:r w:rsidRPr="00372D62">
        <w:rPr>
          <w:rFonts w:asciiTheme="majorBidi" w:hAnsiTheme="majorBidi" w:cstheme="majorBidi"/>
          <w:spacing w:val="-12"/>
          <w:sz w:val="21"/>
        </w:rPr>
        <w:t xml:space="preserve"> </w:t>
      </w:r>
      <w:r w:rsidRPr="00372D62">
        <w:rPr>
          <w:rFonts w:asciiTheme="majorBidi" w:hAnsiTheme="majorBidi" w:cstheme="majorBidi"/>
          <w:sz w:val="21"/>
        </w:rPr>
        <w:t>or</w:t>
      </w:r>
      <w:r w:rsidRPr="00372D62">
        <w:rPr>
          <w:rFonts w:asciiTheme="majorBidi" w:hAnsiTheme="majorBidi" w:cstheme="majorBidi"/>
          <w:spacing w:val="-12"/>
          <w:sz w:val="21"/>
        </w:rPr>
        <w:t xml:space="preserve"> </w:t>
      </w:r>
      <w:r w:rsidRPr="00372D62">
        <w:rPr>
          <w:rFonts w:asciiTheme="majorBidi" w:hAnsiTheme="majorBidi" w:cstheme="majorBidi"/>
          <w:sz w:val="21"/>
        </w:rPr>
        <w:t>deleting</w:t>
      </w:r>
      <w:r w:rsidRPr="00372D62">
        <w:rPr>
          <w:rFonts w:asciiTheme="majorBidi" w:hAnsiTheme="majorBidi" w:cstheme="majorBidi"/>
          <w:spacing w:val="-12"/>
          <w:sz w:val="21"/>
        </w:rPr>
        <w:t xml:space="preserve"> </w:t>
      </w:r>
      <w:r w:rsidRPr="00372D62">
        <w:rPr>
          <w:rFonts w:asciiTheme="majorBidi" w:hAnsiTheme="majorBidi" w:cstheme="majorBidi"/>
          <w:sz w:val="21"/>
        </w:rPr>
        <w:t>it</w:t>
      </w:r>
      <w:r w:rsidRPr="00372D62">
        <w:rPr>
          <w:rFonts w:asciiTheme="majorBidi" w:hAnsiTheme="majorBidi" w:cstheme="majorBidi"/>
          <w:spacing w:val="-12"/>
          <w:sz w:val="21"/>
        </w:rPr>
        <w:t xml:space="preserve"> </w:t>
      </w:r>
      <w:r w:rsidRPr="00372D62">
        <w:rPr>
          <w:rFonts w:asciiTheme="majorBidi" w:hAnsiTheme="majorBidi" w:cstheme="majorBidi"/>
          <w:sz w:val="21"/>
        </w:rPr>
        <w:t>is</w:t>
      </w:r>
      <w:r w:rsidRPr="00372D62">
        <w:rPr>
          <w:rFonts w:asciiTheme="majorBidi" w:hAnsiTheme="majorBidi" w:cstheme="majorBidi"/>
          <w:spacing w:val="-12"/>
          <w:sz w:val="21"/>
        </w:rPr>
        <w:t xml:space="preserve"> </w:t>
      </w:r>
      <w:r w:rsidRPr="00372D62">
        <w:rPr>
          <w:rFonts w:asciiTheme="majorBidi" w:hAnsiTheme="majorBidi" w:cstheme="majorBidi"/>
          <w:sz w:val="21"/>
        </w:rPr>
        <w:t>shown</w:t>
      </w:r>
      <w:r w:rsidRPr="00372D62">
        <w:rPr>
          <w:rFonts w:asciiTheme="majorBidi" w:hAnsiTheme="majorBidi" w:cstheme="majorBidi"/>
          <w:spacing w:val="-12"/>
          <w:sz w:val="21"/>
        </w:rPr>
        <w:t xml:space="preserve"> </w:t>
      </w:r>
      <w:r w:rsidRPr="00372D62">
        <w:rPr>
          <w:rFonts w:asciiTheme="majorBidi" w:hAnsiTheme="majorBidi" w:cstheme="majorBidi"/>
          <w:sz w:val="21"/>
        </w:rPr>
        <w:t>in</w:t>
      </w:r>
      <w:r w:rsidRPr="00372D62">
        <w:rPr>
          <w:rFonts w:asciiTheme="majorBidi" w:hAnsiTheme="majorBidi" w:cstheme="majorBidi"/>
          <w:spacing w:val="-12"/>
          <w:sz w:val="21"/>
        </w:rPr>
        <w:t xml:space="preserve"> </w:t>
      </w:r>
      <w:r w:rsidRPr="00372D62">
        <w:rPr>
          <w:rFonts w:asciiTheme="majorBidi" w:hAnsiTheme="majorBidi" w:cstheme="majorBidi"/>
          <w:sz w:val="21"/>
        </w:rPr>
        <w:t>figure</w:t>
      </w:r>
      <w:r w:rsidRPr="00372D62">
        <w:rPr>
          <w:rFonts w:asciiTheme="majorBidi" w:hAnsiTheme="majorBidi" w:cstheme="majorBidi"/>
          <w:spacing w:val="-12"/>
          <w:sz w:val="21"/>
        </w:rPr>
        <w:t xml:space="preserve"> </w:t>
      </w:r>
      <w:r w:rsidR="0075071E" w:rsidRPr="00372D62">
        <w:rPr>
          <w:rFonts w:asciiTheme="majorBidi" w:hAnsiTheme="majorBidi" w:cstheme="majorBidi"/>
          <w:sz w:val="21"/>
        </w:rPr>
        <w:t>(4</w:t>
      </w:r>
      <w:r w:rsidRPr="00372D62">
        <w:rPr>
          <w:rFonts w:asciiTheme="majorBidi" w:hAnsiTheme="majorBidi" w:cstheme="majorBidi"/>
          <w:sz w:val="21"/>
        </w:rPr>
        <w:t>).</w:t>
      </w:r>
    </w:p>
    <w:p w:rsidR="00BF7B5F" w:rsidRPr="00372D62" w:rsidRDefault="00D25816" w:rsidP="00372D62">
      <w:pPr>
        <w:spacing w:line="360" w:lineRule="auto"/>
        <w:rPr>
          <w:rFonts w:asciiTheme="majorBidi" w:hAnsiTheme="majorBidi" w:cstheme="majorBidi"/>
          <w:sz w:val="26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65920" behindDoc="1" locked="0" layoutInCell="1" allowOverlap="1" wp14:anchorId="1DB8F492" wp14:editId="5B8B55F6">
            <wp:simplePos x="0" y="0"/>
            <wp:positionH relativeFrom="page">
              <wp:posOffset>969010</wp:posOffset>
            </wp:positionH>
            <wp:positionV relativeFrom="paragraph">
              <wp:posOffset>140335</wp:posOffset>
            </wp:positionV>
            <wp:extent cx="6022340" cy="2476500"/>
            <wp:effectExtent l="0" t="0" r="0" b="0"/>
            <wp:wrapNone/>
            <wp:docPr id="11" name="image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13.png"/>
                    <pic:cNvPicPr/>
                  </pic:nvPicPr>
                  <pic:blipFill>
                    <a:blip r:embed="rId3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22340" cy="24765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4B77E8" w:rsidRPr="00372D62" w:rsidRDefault="004B77E8" w:rsidP="004B77E8">
      <w:pPr>
        <w:pStyle w:val="BodyText"/>
        <w:spacing w:line="360" w:lineRule="auto"/>
        <w:ind w:left="3371" w:right="3355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10"/>
        </w:rPr>
        <w:t>F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w w:val="106"/>
        </w:rPr>
        <w:t>u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74"/>
        </w:rPr>
        <w:t>(</w:t>
      </w:r>
      <w:r w:rsidRPr="00372D62">
        <w:rPr>
          <w:rFonts w:asciiTheme="majorBidi" w:hAnsiTheme="majorBidi" w:cstheme="majorBidi"/>
          <w:w w:val="105"/>
        </w:rPr>
        <w:t>5</w:t>
      </w:r>
      <w:r w:rsidRPr="00372D62">
        <w:rPr>
          <w:rFonts w:asciiTheme="majorBidi" w:hAnsiTheme="majorBidi" w:cstheme="majorBidi"/>
          <w:w w:val="74"/>
        </w:rPr>
        <w:t>)</w:t>
      </w:r>
      <w:r w:rsidRPr="00372D62">
        <w:rPr>
          <w:rFonts w:asciiTheme="majorBidi" w:hAnsiTheme="majorBidi" w:cstheme="majorBidi"/>
          <w:w w:val="49"/>
        </w:rPr>
        <w:t>: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9"/>
        </w:rPr>
        <w:t>c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9"/>
        </w:rPr>
        <w:t>b</w:t>
      </w:r>
      <w:r w:rsidRPr="00372D62">
        <w:rPr>
          <w:rFonts w:asciiTheme="majorBidi" w:hAnsiTheme="majorBidi" w:cstheme="majorBidi"/>
          <w:w w:val="101"/>
        </w:rPr>
        <w:t>l</w:t>
      </w:r>
      <w:r w:rsidRPr="00372D62">
        <w:rPr>
          <w:rFonts w:asciiTheme="majorBidi" w:hAnsiTheme="majorBidi" w:cstheme="majorBidi"/>
          <w:w w:val="102"/>
        </w:rPr>
        <w:t>e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BF7B5F" w:rsidRPr="00372D62" w:rsidRDefault="005E1C30" w:rsidP="004B77E8">
      <w:pPr>
        <w:pStyle w:val="BodyText"/>
        <w:spacing w:before="91" w:line="360" w:lineRule="auto"/>
        <w:ind w:left="810" w:right="772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In this table, users are managed by adding a new user, modifying or deleting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  <w:w w:val="105"/>
        </w:rPr>
        <w:t>it,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nd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verifying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whether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he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user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s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registered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on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he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ite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or</w:t>
      </w:r>
      <w:r w:rsidRPr="00372D62">
        <w:rPr>
          <w:rFonts w:asciiTheme="majorBidi" w:hAnsiTheme="majorBidi" w:cstheme="majorBidi"/>
          <w:spacing w:val="-9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not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n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order</w:t>
      </w:r>
      <w:r w:rsidRPr="00372D62">
        <w:rPr>
          <w:rFonts w:asciiTheme="majorBidi" w:hAnsiTheme="majorBidi" w:cstheme="majorBidi"/>
          <w:spacing w:val="-8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o</w:t>
      </w:r>
      <w:r w:rsidRPr="00372D62">
        <w:rPr>
          <w:rFonts w:asciiTheme="majorBidi" w:hAnsiTheme="majorBidi" w:cstheme="majorBidi"/>
          <w:spacing w:val="-87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grant</w:t>
      </w:r>
      <w:r w:rsidRPr="00372D62">
        <w:rPr>
          <w:rFonts w:asciiTheme="majorBidi" w:hAnsiTheme="majorBidi" w:cstheme="majorBidi"/>
          <w:spacing w:val="-7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him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the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appropriate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powers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based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on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user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role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which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shown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in</w:t>
      </w:r>
      <w:r w:rsidRPr="00372D62">
        <w:rPr>
          <w:rFonts w:asciiTheme="majorBidi" w:hAnsiTheme="majorBidi" w:cstheme="majorBidi"/>
          <w:spacing w:val="-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figure</w:t>
      </w:r>
      <w:r w:rsidRPr="00372D62">
        <w:rPr>
          <w:rFonts w:asciiTheme="majorBidi" w:hAnsiTheme="majorBidi" w:cstheme="majorBidi"/>
          <w:spacing w:val="-86"/>
          <w:w w:val="105"/>
        </w:rPr>
        <w:t xml:space="preserve"> </w:t>
      </w:r>
      <w:r w:rsidRPr="00372D62">
        <w:rPr>
          <w:rFonts w:asciiTheme="majorBidi" w:hAnsiTheme="majorBidi" w:cstheme="majorBidi"/>
          <w:w w:val="105"/>
        </w:rPr>
        <w:t>(</w:t>
      </w:r>
      <w:r w:rsidR="0075071E" w:rsidRPr="00372D62">
        <w:rPr>
          <w:rFonts w:asciiTheme="majorBidi" w:hAnsiTheme="majorBidi" w:cstheme="majorBidi"/>
          <w:w w:val="105"/>
        </w:rPr>
        <w:t>5</w:t>
      </w:r>
      <w:r w:rsidRPr="00372D62">
        <w:rPr>
          <w:rFonts w:asciiTheme="majorBidi" w:hAnsiTheme="majorBidi" w:cstheme="majorBidi"/>
          <w:w w:val="105"/>
        </w:rPr>
        <w:t>).</w:t>
      </w:r>
    </w:p>
    <w:p w:rsidR="00BF7B5F" w:rsidRPr="00372D62" w:rsidRDefault="005E1C30" w:rsidP="00372D62">
      <w:pPr>
        <w:spacing w:before="8" w:line="360" w:lineRule="auto"/>
        <w:rPr>
          <w:rFonts w:asciiTheme="majorBidi" w:hAnsiTheme="majorBidi" w:cstheme="majorBidi"/>
          <w:sz w:val="19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48512" behindDoc="0" locked="0" layoutInCell="1" allowOverlap="1">
            <wp:simplePos x="0" y="0"/>
            <wp:positionH relativeFrom="page">
              <wp:posOffset>602831</wp:posOffset>
            </wp:positionH>
            <wp:positionV relativeFrom="paragraph">
              <wp:posOffset>177030</wp:posOffset>
            </wp:positionV>
            <wp:extent cx="6365427" cy="2672143"/>
            <wp:effectExtent l="0" t="0" r="0" b="0"/>
            <wp:wrapTopAndBottom/>
            <wp:docPr id="13" name="image1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14.png"/>
                    <pic:cNvPicPr/>
                  </pic:nvPicPr>
                  <pic:blipFill>
                    <a:blip r:embed="rId3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65427" cy="2672143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F7B5F" w:rsidRPr="00372D62" w:rsidRDefault="005E1C30" w:rsidP="00372D62">
      <w:pPr>
        <w:pStyle w:val="BodyText"/>
        <w:spacing w:before="3" w:line="360" w:lineRule="auto"/>
        <w:ind w:left="3371" w:right="3355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19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6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19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users_transactions</w:t>
      </w:r>
      <w:r w:rsidRPr="00372D62">
        <w:rPr>
          <w:rFonts w:asciiTheme="majorBidi" w:hAnsiTheme="majorBidi" w:cstheme="majorBidi"/>
          <w:spacing w:val="19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table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before="4" w:line="360" w:lineRule="auto"/>
        <w:rPr>
          <w:rFonts w:asciiTheme="majorBidi" w:hAnsiTheme="majorBidi" w:cstheme="majorBidi"/>
          <w:sz w:val="29"/>
        </w:rPr>
      </w:pPr>
    </w:p>
    <w:p w:rsidR="00BF7B5F" w:rsidRPr="00372D62" w:rsidRDefault="005E1C30" w:rsidP="004B77E8">
      <w:pPr>
        <w:pStyle w:val="BodyText"/>
        <w:spacing w:line="360" w:lineRule="auto"/>
        <w:ind w:left="789" w:right="777"/>
        <w:jc w:val="both"/>
        <w:rPr>
          <w:rFonts w:asciiTheme="majorBidi" w:hAnsiTheme="majorBidi" w:cstheme="majorBidi"/>
        </w:rPr>
        <w:sectPr w:rsidR="00BF7B5F" w:rsidRPr="00372D62" w:rsidSect="000D73D7">
          <w:headerReference w:type="default" r:id="rId33"/>
          <w:footerReference w:type="default" r:id="rId34"/>
          <w:pgSz w:w="11900" w:h="16850"/>
          <w:pgMar w:top="3020" w:right="420" w:bottom="1420" w:left="400" w:header="0" w:footer="144" w:gutter="0"/>
          <w:cols w:space="720"/>
          <w:docGrid w:linePitch="299"/>
        </w:sectPr>
      </w:pPr>
      <w:r w:rsidRPr="00372D62">
        <w:rPr>
          <w:rFonts w:asciiTheme="majorBidi" w:hAnsiTheme="majorBidi" w:cstheme="majorBidi"/>
          <w:w w:val="105"/>
        </w:rPr>
        <w:t xml:space="preserve">In this table, which we can see in the figure </w:t>
      </w:r>
      <w:r w:rsidR="0075071E" w:rsidRPr="00372D62">
        <w:rPr>
          <w:rFonts w:asciiTheme="majorBidi" w:hAnsiTheme="majorBidi" w:cstheme="majorBidi"/>
          <w:w w:val="105"/>
        </w:rPr>
        <w:t>(6</w:t>
      </w:r>
      <w:r w:rsidRPr="00372D62">
        <w:rPr>
          <w:rFonts w:asciiTheme="majorBidi" w:hAnsiTheme="majorBidi" w:cstheme="majorBidi"/>
          <w:w w:val="105"/>
        </w:rPr>
        <w:t>), it shows the relationship</w:t>
      </w:r>
      <w:r w:rsidRPr="00372D62">
        <w:rPr>
          <w:rFonts w:asciiTheme="majorBidi" w:hAnsiTheme="majorBidi" w:cstheme="majorBidi"/>
          <w:spacing w:val="1"/>
          <w:w w:val="105"/>
        </w:rPr>
        <w:t xml:space="preserve"> </w:t>
      </w:r>
      <w:r w:rsidRPr="00372D62">
        <w:rPr>
          <w:rFonts w:asciiTheme="majorBidi" w:hAnsiTheme="majorBidi" w:cstheme="majorBidi"/>
        </w:rPr>
        <w:t>between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3"/>
        </w:rPr>
        <w:t xml:space="preserve"> </w:t>
      </w:r>
      <w:r w:rsidRPr="00372D62">
        <w:rPr>
          <w:rFonts w:asciiTheme="majorBidi" w:hAnsiTheme="majorBidi" w:cstheme="majorBidi"/>
        </w:rPr>
        <w:t>user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who</w:t>
      </w:r>
      <w:r w:rsidRPr="00372D62">
        <w:rPr>
          <w:rFonts w:asciiTheme="majorBidi" w:hAnsiTheme="majorBidi" w:cstheme="majorBidi"/>
          <w:spacing w:val="3"/>
        </w:rPr>
        <w:t xml:space="preserve"> </w:t>
      </w:r>
      <w:r w:rsidRPr="00372D62">
        <w:rPr>
          <w:rFonts w:asciiTheme="majorBidi" w:hAnsiTheme="majorBidi" w:cstheme="majorBidi"/>
        </w:rPr>
        <w:t>performed</w:t>
      </w:r>
      <w:r w:rsidRPr="00372D62">
        <w:rPr>
          <w:rFonts w:asciiTheme="majorBidi" w:hAnsiTheme="majorBidi" w:cstheme="majorBidi"/>
          <w:spacing w:val="3"/>
        </w:rPr>
        <w:t xml:space="preserve"> </w:t>
      </w:r>
      <w:r w:rsidRPr="00372D62">
        <w:rPr>
          <w:rFonts w:asciiTheme="majorBidi" w:hAnsiTheme="majorBidi" w:cstheme="majorBidi"/>
        </w:rPr>
        <w:t>a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specific</w:t>
      </w:r>
      <w:r w:rsidRPr="00372D62">
        <w:rPr>
          <w:rFonts w:asciiTheme="majorBidi" w:hAnsiTheme="majorBidi" w:cstheme="majorBidi"/>
          <w:spacing w:val="3"/>
        </w:rPr>
        <w:t xml:space="preserve"> </w:t>
      </w:r>
      <w:r w:rsidRPr="00372D62">
        <w:rPr>
          <w:rFonts w:asciiTheme="majorBidi" w:hAnsiTheme="majorBidi" w:cstheme="majorBidi"/>
        </w:rPr>
        <w:t>transaction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3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2"/>
        </w:rPr>
        <w:t xml:space="preserve"> </w:t>
      </w:r>
      <w:r w:rsidRPr="00372D62">
        <w:rPr>
          <w:rFonts w:asciiTheme="majorBidi" w:hAnsiTheme="majorBidi" w:cstheme="majorBidi"/>
        </w:rPr>
        <w:t>transaction.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before="11" w:line="360" w:lineRule="auto"/>
        <w:rPr>
          <w:rFonts w:asciiTheme="majorBidi" w:hAnsiTheme="majorBidi" w:cstheme="majorBidi"/>
          <w:sz w:val="21"/>
        </w:rPr>
      </w:pPr>
    </w:p>
    <w:p w:rsidR="00BF7B5F" w:rsidRPr="00372D62" w:rsidRDefault="00863992" w:rsidP="00372D62">
      <w:pPr>
        <w:pStyle w:val="BodyText"/>
        <w:spacing w:line="360" w:lineRule="auto"/>
        <w:ind w:left="2515" w:right="3417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g">
            <w:drawing>
              <wp:anchor distT="0" distB="0" distL="114300" distR="114300" simplePos="0" relativeHeight="15768576" behindDoc="0" locked="0" layoutInCell="1" allowOverlap="1">
                <wp:simplePos x="0" y="0"/>
                <wp:positionH relativeFrom="page">
                  <wp:posOffset>592455</wp:posOffset>
                </wp:positionH>
                <wp:positionV relativeFrom="paragraph">
                  <wp:posOffset>-3515360</wp:posOffset>
                </wp:positionV>
                <wp:extent cx="6386195" cy="3538855"/>
                <wp:effectExtent l="0" t="0" r="0" b="0"/>
                <wp:wrapNone/>
                <wp:docPr id="217" name="Group 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386195" cy="3538855"/>
                          <a:chOff x="933" y="-5536"/>
                          <a:chExt cx="10057" cy="5573"/>
                        </a:xfrm>
                      </wpg:grpSpPr>
                      <wps:wsp>
                        <wps:cNvPr id="218" name="AutoShape 56"/>
                        <wps:cNvSpPr>
                          <a:spLocks/>
                        </wps:cNvSpPr>
                        <wps:spPr bwMode="auto">
                          <a:xfrm>
                            <a:off x="8364" y="-5537"/>
                            <a:ext cx="2338" cy="48"/>
                          </a:xfrm>
                          <a:custGeom>
                            <a:avLst/>
                            <a:gdLst>
                              <a:gd name="T0" fmla="+- 0 8424 8365"/>
                              <a:gd name="T1" fmla="*/ T0 w 2338"/>
                              <a:gd name="T2" fmla="+- 0 -5536 -5536"/>
                              <a:gd name="T3" fmla="*/ -5536 h 48"/>
                              <a:gd name="T4" fmla="+- 0 8365 8365"/>
                              <a:gd name="T5" fmla="*/ T4 w 2338"/>
                              <a:gd name="T6" fmla="+- 0 -5536 -5536"/>
                              <a:gd name="T7" fmla="*/ -5536 h 48"/>
                              <a:gd name="T8" fmla="+- 0 8365 8365"/>
                              <a:gd name="T9" fmla="*/ T8 w 2338"/>
                              <a:gd name="T10" fmla="+- 0 -5489 -5536"/>
                              <a:gd name="T11" fmla="*/ -5489 h 48"/>
                              <a:gd name="T12" fmla="+- 0 8424 8365"/>
                              <a:gd name="T13" fmla="*/ T12 w 2338"/>
                              <a:gd name="T14" fmla="+- 0 -5489 -5536"/>
                              <a:gd name="T15" fmla="*/ -5489 h 48"/>
                              <a:gd name="T16" fmla="+- 0 8424 8365"/>
                              <a:gd name="T17" fmla="*/ T16 w 2338"/>
                              <a:gd name="T18" fmla="+- 0 -5536 -5536"/>
                              <a:gd name="T19" fmla="*/ -5536 h 48"/>
                              <a:gd name="T20" fmla="+- 0 8804 8365"/>
                              <a:gd name="T21" fmla="*/ T20 w 2338"/>
                              <a:gd name="T22" fmla="+- 0 -5536 -5536"/>
                              <a:gd name="T23" fmla="*/ -5536 h 48"/>
                              <a:gd name="T24" fmla="+- 0 8744 8365"/>
                              <a:gd name="T25" fmla="*/ T24 w 2338"/>
                              <a:gd name="T26" fmla="+- 0 -5536 -5536"/>
                              <a:gd name="T27" fmla="*/ -5536 h 48"/>
                              <a:gd name="T28" fmla="+- 0 8744 8365"/>
                              <a:gd name="T29" fmla="*/ T28 w 2338"/>
                              <a:gd name="T30" fmla="+- 0 -5489 -5536"/>
                              <a:gd name="T31" fmla="*/ -5489 h 48"/>
                              <a:gd name="T32" fmla="+- 0 8804 8365"/>
                              <a:gd name="T33" fmla="*/ T32 w 2338"/>
                              <a:gd name="T34" fmla="+- 0 -5489 -5536"/>
                              <a:gd name="T35" fmla="*/ -5489 h 48"/>
                              <a:gd name="T36" fmla="+- 0 8804 8365"/>
                              <a:gd name="T37" fmla="*/ T36 w 2338"/>
                              <a:gd name="T38" fmla="+- 0 -5536 -5536"/>
                              <a:gd name="T39" fmla="*/ -5536 h 48"/>
                              <a:gd name="T40" fmla="+- 0 9183 8365"/>
                              <a:gd name="T41" fmla="*/ T40 w 2338"/>
                              <a:gd name="T42" fmla="+- 0 -5536 -5536"/>
                              <a:gd name="T43" fmla="*/ -5536 h 48"/>
                              <a:gd name="T44" fmla="+- 0 9124 8365"/>
                              <a:gd name="T45" fmla="*/ T44 w 2338"/>
                              <a:gd name="T46" fmla="+- 0 -5536 -5536"/>
                              <a:gd name="T47" fmla="*/ -5536 h 48"/>
                              <a:gd name="T48" fmla="+- 0 9124 8365"/>
                              <a:gd name="T49" fmla="*/ T48 w 2338"/>
                              <a:gd name="T50" fmla="+- 0 -5489 -5536"/>
                              <a:gd name="T51" fmla="*/ -5489 h 48"/>
                              <a:gd name="T52" fmla="+- 0 9183 8365"/>
                              <a:gd name="T53" fmla="*/ T52 w 2338"/>
                              <a:gd name="T54" fmla="+- 0 -5489 -5536"/>
                              <a:gd name="T55" fmla="*/ -5489 h 48"/>
                              <a:gd name="T56" fmla="+- 0 9183 8365"/>
                              <a:gd name="T57" fmla="*/ T56 w 2338"/>
                              <a:gd name="T58" fmla="+- 0 -5536 -5536"/>
                              <a:gd name="T59" fmla="*/ -5536 h 48"/>
                              <a:gd name="T60" fmla="+- 0 9563 8365"/>
                              <a:gd name="T61" fmla="*/ T60 w 2338"/>
                              <a:gd name="T62" fmla="+- 0 -5536 -5536"/>
                              <a:gd name="T63" fmla="*/ -5536 h 48"/>
                              <a:gd name="T64" fmla="+- 0 9504 8365"/>
                              <a:gd name="T65" fmla="*/ T64 w 2338"/>
                              <a:gd name="T66" fmla="+- 0 -5536 -5536"/>
                              <a:gd name="T67" fmla="*/ -5536 h 48"/>
                              <a:gd name="T68" fmla="+- 0 9504 8365"/>
                              <a:gd name="T69" fmla="*/ T68 w 2338"/>
                              <a:gd name="T70" fmla="+- 0 -5489 -5536"/>
                              <a:gd name="T71" fmla="*/ -5489 h 48"/>
                              <a:gd name="T72" fmla="+- 0 9563 8365"/>
                              <a:gd name="T73" fmla="*/ T72 w 2338"/>
                              <a:gd name="T74" fmla="+- 0 -5489 -5536"/>
                              <a:gd name="T75" fmla="*/ -5489 h 48"/>
                              <a:gd name="T76" fmla="+- 0 9563 8365"/>
                              <a:gd name="T77" fmla="*/ T76 w 2338"/>
                              <a:gd name="T78" fmla="+- 0 -5536 -5536"/>
                              <a:gd name="T79" fmla="*/ -5536 h 48"/>
                              <a:gd name="T80" fmla="+- 0 9943 8365"/>
                              <a:gd name="T81" fmla="*/ T80 w 2338"/>
                              <a:gd name="T82" fmla="+- 0 -5536 -5536"/>
                              <a:gd name="T83" fmla="*/ -5536 h 48"/>
                              <a:gd name="T84" fmla="+- 0 9884 8365"/>
                              <a:gd name="T85" fmla="*/ T84 w 2338"/>
                              <a:gd name="T86" fmla="+- 0 -5536 -5536"/>
                              <a:gd name="T87" fmla="*/ -5536 h 48"/>
                              <a:gd name="T88" fmla="+- 0 9884 8365"/>
                              <a:gd name="T89" fmla="*/ T88 w 2338"/>
                              <a:gd name="T90" fmla="+- 0 -5489 -5536"/>
                              <a:gd name="T91" fmla="*/ -5489 h 48"/>
                              <a:gd name="T92" fmla="+- 0 9943 8365"/>
                              <a:gd name="T93" fmla="*/ T92 w 2338"/>
                              <a:gd name="T94" fmla="+- 0 -5489 -5536"/>
                              <a:gd name="T95" fmla="*/ -5489 h 48"/>
                              <a:gd name="T96" fmla="+- 0 9943 8365"/>
                              <a:gd name="T97" fmla="*/ T96 w 2338"/>
                              <a:gd name="T98" fmla="+- 0 -5536 -5536"/>
                              <a:gd name="T99" fmla="*/ -5536 h 48"/>
                              <a:gd name="T100" fmla="+- 0 10322 8365"/>
                              <a:gd name="T101" fmla="*/ T100 w 2338"/>
                              <a:gd name="T102" fmla="+- 0 -5536 -5536"/>
                              <a:gd name="T103" fmla="*/ -5536 h 48"/>
                              <a:gd name="T104" fmla="+- 0 10263 8365"/>
                              <a:gd name="T105" fmla="*/ T104 w 2338"/>
                              <a:gd name="T106" fmla="+- 0 -5536 -5536"/>
                              <a:gd name="T107" fmla="*/ -5536 h 48"/>
                              <a:gd name="T108" fmla="+- 0 10263 8365"/>
                              <a:gd name="T109" fmla="*/ T108 w 2338"/>
                              <a:gd name="T110" fmla="+- 0 -5489 -5536"/>
                              <a:gd name="T111" fmla="*/ -5489 h 48"/>
                              <a:gd name="T112" fmla="+- 0 10322 8365"/>
                              <a:gd name="T113" fmla="*/ T112 w 2338"/>
                              <a:gd name="T114" fmla="+- 0 -5489 -5536"/>
                              <a:gd name="T115" fmla="*/ -5489 h 48"/>
                              <a:gd name="T116" fmla="+- 0 10322 8365"/>
                              <a:gd name="T117" fmla="*/ T116 w 2338"/>
                              <a:gd name="T118" fmla="+- 0 -5536 -5536"/>
                              <a:gd name="T119" fmla="*/ -5536 h 48"/>
                              <a:gd name="T120" fmla="+- 0 10702 8365"/>
                              <a:gd name="T121" fmla="*/ T120 w 2338"/>
                              <a:gd name="T122" fmla="+- 0 -5536 -5536"/>
                              <a:gd name="T123" fmla="*/ -5536 h 48"/>
                              <a:gd name="T124" fmla="+- 0 10643 8365"/>
                              <a:gd name="T125" fmla="*/ T124 w 2338"/>
                              <a:gd name="T126" fmla="+- 0 -5536 -5536"/>
                              <a:gd name="T127" fmla="*/ -5536 h 48"/>
                              <a:gd name="T128" fmla="+- 0 10643 8365"/>
                              <a:gd name="T129" fmla="*/ T128 w 2338"/>
                              <a:gd name="T130" fmla="+- 0 -5489 -5536"/>
                              <a:gd name="T131" fmla="*/ -5489 h 48"/>
                              <a:gd name="T132" fmla="+- 0 10702 8365"/>
                              <a:gd name="T133" fmla="*/ T132 w 2338"/>
                              <a:gd name="T134" fmla="+- 0 -5489 -5536"/>
                              <a:gd name="T135" fmla="*/ -5489 h 48"/>
                              <a:gd name="T136" fmla="+- 0 10702 8365"/>
                              <a:gd name="T137" fmla="*/ T136 w 2338"/>
                              <a:gd name="T138" fmla="+- 0 -5536 -5536"/>
                              <a:gd name="T139" fmla="*/ -5536 h 48"/>
                            </a:gdLst>
                            <a:ahLst/>
                            <a:cxnLst>
                              <a:cxn ang="0">
                                <a:pos x="T1" y="T3"/>
                              </a:cxn>
                              <a:cxn ang="0">
                                <a:pos x="T5" y="T7"/>
                              </a:cxn>
                              <a:cxn ang="0">
                                <a:pos x="T9" y="T11"/>
                              </a:cxn>
                              <a:cxn ang="0">
                                <a:pos x="T13" y="T15"/>
                              </a:cxn>
                              <a:cxn ang="0">
                                <a:pos x="T17" y="T19"/>
                              </a:cxn>
                              <a:cxn ang="0">
                                <a:pos x="T21" y="T23"/>
                              </a:cxn>
                              <a:cxn ang="0">
                                <a:pos x="T25" y="T27"/>
                              </a:cxn>
                              <a:cxn ang="0">
                                <a:pos x="T29" y="T31"/>
                              </a:cxn>
                              <a:cxn ang="0">
                                <a:pos x="T33" y="T35"/>
                              </a:cxn>
                              <a:cxn ang="0">
                                <a:pos x="T37" y="T39"/>
                              </a:cxn>
                              <a:cxn ang="0">
                                <a:pos x="T41" y="T43"/>
                              </a:cxn>
                              <a:cxn ang="0">
                                <a:pos x="T45" y="T47"/>
                              </a:cxn>
                              <a:cxn ang="0">
                                <a:pos x="T49" y="T51"/>
                              </a:cxn>
                              <a:cxn ang="0">
                                <a:pos x="T53" y="T55"/>
                              </a:cxn>
                              <a:cxn ang="0">
                                <a:pos x="T57" y="T59"/>
                              </a:cxn>
                              <a:cxn ang="0">
                                <a:pos x="T61" y="T63"/>
                              </a:cxn>
                              <a:cxn ang="0">
                                <a:pos x="T65" y="T67"/>
                              </a:cxn>
                              <a:cxn ang="0">
                                <a:pos x="T69" y="T71"/>
                              </a:cxn>
                              <a:cxn ang="0">
                                <a:pos x="T73" y="T75"/>
                              </a:cxn>
                              <a:cxn ang="0">
                                <a:pos x="T77" y="T79"/>
                              </a:cxn>
                              <a:cxn ang="0">
                                <a:pos x="T81" y="T83"/>
                              </a:cxn>
                              <a:cxn ang="0">
                                <a:pos x="T85" y="T87"/>
                              </a:cxn>
                              <a:cxn ang="0">
                                <a:pos x="T89" y="T91"/>
                              </a:cxn>
                              <a:cxn ang="0">
                                <a:pos x="T93" y="T95"/>
                              </a:cxn>
                              <a:cxn ang="0">
                                <a:pos x="T97" y="T99"/>
                              </a:cxn>
                              <a:cxn ang="0">
                                <a:pos x="T101" y="T103"/>
                              </a:cxn>
                              <a:cxn ang="0">
                                <a:pos x="T105" y="T107"/>
                              </a:cxn>
                              <a:cxn ang="0">
                                <a:pos x="T109" y="T111"/>
                              </a:cxn>
                              <a:cxn ang="0">
                                <a:pos x="T113" y="T115"/>
                              </a:cxn>
                              <a:cxn ang="0">
                                <a:pos x="T117" y="T119"/>
                              </a:cxn>
                              <a:cxn ang="0">
                                <a:pos x="T121" y="T123"/>
                              </a:cxn>
                              <a:cxn ang="0">
                                <a:pos x="T125" y="T127"/>
                              </a:cxn>
                              <a:cxn ang="0">
                                <a:pos x="T129" y="T131"/>
                              </a:cxn>
                              <a:cxn ang="0">
                                <a:pos x="T133" y="T135"/>
                              </a:cxn>
                              <a:cxn ang="0">
                                <a:pos x="T137" y="T139"/>
                              </a:cxn>
                            </a:cxnLst>
                            <a:rect l="0" t="0" r="r" b="b"/>
                            <a:pathLst>
                              <a:path w="2338" h="48">
                                <a:moveTo>
                                  <a:pt x="59" y="0"/>
                                </a:moveTo>
                                <a:lnTo>
                                  <a:pt x="0" y="0"/>
                                </a:lnTo>
                                <a:lnTo>
                                  <a:pt x="0" y="47"/>
                                </a:lnTo>
                                <a:lnTo>
                                  <a:pt x="59" y="47"/>
                                </a:lnTo>
                                <a:lnTo>
                                  <a:pt x="59" y="0"/>
                                </a:lnTo>
                                <a:close/>
                                <a:moveTo>
                                  <a:pt x="439" y="0"/>
                                </a:moveTo>
                                <a:lnTo>
                                  <a:pt x="379" y="0"/>
                                </a:lnTo>
                                <a:lnTo>
                                  <a:pt x="379" y="47"/>
                                </a:lnTo>
                                <a:lnTo>
                                  <a:pt x="439" y="47"/>
                                </a:lnTo>
                                <a:lnTo>
                                  <a:pt x="439" y="0"/>
                                </a:lnTo>
                                <a:close/>
                                <a:moveTo>
                                  <a:pt x="818" y="0"/>
                                </a:moveTo>
                                <a:lnTo>
                                  <a:pt x="759" y="0"/>
                                </a:lnTo>
                                <a:lnTo>
                                  <a:pt x="759" y="47"/>
                                </a:lnTo>
                                <a:lnTo>
                                  <a:pt x="818" y="47"/>
                                </a:lnTo>
                                <a:lnTo>
                                  <a:pt x="818" y="0"/>
                                </a:lnTo>
                                <a:close/>
                                <a:moveTo>
                                  <a:pt x="1198" y="0"/>
                                </a:moveTo>
                                <a:lnTo>
                                  <a:pt x="1139" y="0"/>
                                </a:lnTo>
                                <a:lnTo>
                                  <a:pt x="1139" y="47"/>
                                </a:lnTo>
                                <a:lnTo>
                                  <a:pt x="1198" y="47"/>
                                </a:lnTo>
                                <a:lnTo>
                                  <a:pt x="1198" y="0"/>
                                </a:lnTo>
                                <a:close/>
                                <a:moveTo>
                                  <a:pt x="1578" y="0"/>
                                </a:moveTo>
                                <a:lnTo>
                                  <a:pt x="1519" y="0"/>
                                </a:lnTo>
                                <a:lnTo>
                                  <a:pt x="1519" y="47"/>
                                </a:lnTo>
                                <a:lnTo>
                                  <a:pt x="1578" y="47"/>
                                </a:lnTo>
                                <a:lnTo>
                                  <a:pt x="1578" y="0"/>
                                </a:lnTo>
                                <a:close/>
                                <a:moveTo>
                                  <a:pt x="1957" y="0"/>
                                </a:moveTo>
                                <a:lnTo>
                                  <a:pt x="1898" y="0"/>
                                </a:lnTo>
                                <a:lnTo>
                                  <a:pt x="1898" y="47"/>
                                </a:lnTo>
                                <a:lnTo>
                                  <a:pt x="1957" y="47"/>
                                </a:lnTo>
                                <a:lnTo>
                                  <a:pt x="1957" y="0"/>
                                </a:lnTo>
                                <a:close/>
                                <a:moveTo>
                                  <a:pt x="2337" y="0"/>
                                </a:moveTo>
                                <a:lnTo>
                                  <a:pt x="2278" y="0"/>
                                </a:lnTo>
                                <a:lnTo>
                                  <a:pt x="2278" y="47"/>
                                </a:lnTo>
                                <a:lnTo>
                                  <a:pt x="2337" y="47"/>
                                </a:lnTo>
                                <a:lnTo>
                                  <a:pt x="2337" y="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3172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19" name="Picture 5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933" y="-5480"/>
                            <a:ext cx="10057" cy="5516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3EDF0FED" id="Group 54" o:spid="_x0000_s1026" style="position:absolute;margin-left:46.65pt;margin-top:-276.8pt;width:502.85pt;height:278.65pt;z-index:15768576;mso-position-horizontal-relative:page" coordorigin="933,-5536" coordsize="10057,557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">
                <v:shape id="AutoShape 56" o:spid="_x0000_s1027" style="position:absolute;left:8364;top:-5537;width:2338;height:48;visibility:visible;mso-wrap-style:square;v-text-anchor:top" coordsize="2338,4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" path="m59,l,,,47r59,l59,xm439,l379,r,47l439,47,439,xm818,l759,r,47l818,47,818,xm1198,r-59,l1139,47r59,l1198,xm1578,r-59,l1519,47r59,l1578,xm1957,r-59,l1898,47r59,l1957,xm2337,r-59,l2278,47r59,l2337,xe" fillcolor="#003172" stroked="f">
                  <v:path arrowok="t" o:connecttype="custom" o:connectlocs="59,-5536;0,-5536;0,-5489;59,-5489;59,-5536;439,-5536;379,-5536;379,-5489;439,-5489;439,-5536;818,-5536;759,-5536;759,-5489;818,-5489;818,-5536;1198,-5536;1139,-5536;1139,-5489;1198,-5489;1198,-5536;1578,-5536;1519,-5536;1519,-5489;1578,-5489;1578,-5536;1957,-5536;1898,-5536;1898,-5489;1957,-5489;1957,-5536;2337,-5536;2278,-5536;2278,-5489;2337,-5489;2337,-5536" o:connectangles="0,0,0,0,0,0,0,0,0,0,0,0,0,0,0,0,0,0,0,0,0,0,0,0,0,0,0,0,0,0,0,0,0,0,0"/>
                </v:shape>
                <v:shape id="Picture 55" o:spid="_x0000_s1028" type="#_x0000_t75" style="position:absolute;left:933;top:-5480;width:10057;height:551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">
                  <v:imagedata r:id="rId37" o:title=""/>
                </v:shape>
                <w10:wrap anchorx="page"/>
              </v:group>
            </w:pict>
          </mc:Fallback>
        </mc:AlternateContent>
      </w:r>
      <w:r w:rsidR="005E1C30" w:rsidRPr="00372D62">
        <w:rPr>
          <w:rFonts w:asciiTheme="majorBidi" w:hAnsiTheme="majorBidi" w:cstheme="majorBidi"/>
          <w:w w:val="95"/>
        </w:rPr>
        <w:t>Figure</w:t>
      </w:r>
      <w:r w:rsidR="005E1C30" w:rsidRPr="00372D62">
        <w:rPr>
          <w:rFonts w:asciiTheme="majorBidi" w:hAnsiTheme="majorBidi" w:cstheme="majorBidi"/>
          <w:spacing w:val="11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7</w:t>
      </w:r>
      <w:r w:rsidR="005E1C30" w:rsidRPr="00372D62">
        <w:rPr>
          <w:rFonts w:asciiTheme="majorBidi" w:hAnsiTheme="majorBidi" w:cstheme="majorBidi"/>
          <w:w w:val="95"/>
        </w:rPr>
        <w:t>):</w:t>
      </w:r>
      <w:r w:rsidR="005E1C30" w:rsidRPr="00372D62">
        <w:rPr>
          <w:rFonts w:asciiTheme="majorBidi" w:hAnsiTheme="majorBidi" w:cstheme="majorBidi"/>
          <w:spacing w:val="11"/>
          <w:w w:val="95"/>
        </w:rPr>
        <w:t xml:space="preserve"> </w:t>
      </w:r>
      <w:r w:rsidR="005E1C30" w:rsidRPr="00372D62">
        <w:rPr>
          <w:rFonts w:asciiTheme="majorBidi" w:hAnsiTheme="majorBidi" w:cstheme="majorBidi"/>
          <w:w w:val="95"/>
        </w:rPr>
        <w:t>login</w:t>
      </w:r>
      <w:r w:rsidR="005E1C30" w:rsidRPr="00372D62">
        <w:rPr>
          <w:rFonts w:asciiTheme="majorBidi" w:hAnsiTheme="majorBidi" w:cstheme="majorBidi"/>
          <w:spacing w:val="11"/>
          <w:w w:val="95"/>
        </w:rPr>
        <w:t xml:space="preserve"> </w:t>
      </w:r>
      <w:r w:rsidR="005E1C30" w:rsidRPr="00372D62">
        <w:rPr>
          <w:rFonts w:asciiTheme="majorBidi" w:hAnsiTheme="majorBidi" w:cstheme="majorBidi"/>
          <w:w w:val="95"/>
        </w:rPr>
        <w:t>page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before="3" w:line="360" w:lineRule="auto"/>
        <w:rPr>
          <w:rFonts w:asciiTheme="majorBidi" w:hAnsiTheme="majorBidi" w:cstheme="majorBidi"/>
          <w:sz w:val="29"/>
        </w:rPr>
      </w:pPr>
    </w:p>
    <w:p w:rsidR="00BF7B5F" w:rsidRPr="00372D62" w:rsidRDefault="0075071E" w:rsidP="00372D62">
      <w:pPr>
        <w:pStyle w:val="BodyText"/>
        <w:spacing w:line="360" w:lineRule="auto"/>
        <w:ind w:left="789" w:right="774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05"/>
        </w:rPr>
        <w:t>figure (7</w:t>
      </w:r>
      <w:r w:rsidR="005E1C30" w:rsidRPr="00372D62">
        <w:rPr>
          <w:rFonts w:asciiTheme="majorBidi" w:hAnsiTheme="majorBidi" w:cstheme="majorBidi"/>
          <w:w w:val="105"/>
        </w:rPr>
        <w:t>) shows the login page, which is the first page that appears to the</w:t>
      </w:r>
      <w:r w:rsidR="005E1C30" w:rsidRPr="00372D62">
        <w:rPr>
          <w:rFonts w:asciiTheme="majorBidi" w:hAnsiTheme="majorBidi" w:cstheme="majorBidi"/>
          <w:spacing w:val="-86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user</w:t>
      </w:r>
      <w:r w:rsidR="005E1C30" w:rsidRPr="00372D62">
        <w:rPr>
          <w:rFonts w:asciiTheme="majorBidi" w:hAnsiTheme="majorBidi" w:cstheme="majorBidi"/>
          <w:spacing w:val="-20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when</w:t>
      </w:r>
      <w:r w:rsidR="005E1C30"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opening</w:t>
      </w:r>
      <w:r w:rsidR="005E1C30"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the</w:t>
      </w:r>
      <w:r w:rsidR="005E1C30" w:rsidRPr="00372D62">
        <w:rPr>
          <w:rFonts w:asciiTheme="majorBidi" w:hAnsiTheme="majorBidi" w:cstheme="majorBidi"/>
          <w:spacing w:val="-20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site,</w:t>
      </w:r>
      <w:r w:rsidR="005E1C30"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through</w:t>
      </w:r>
      <w:r w:rsidR="005E1C30"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which</w:t>
      </w:r>
      <w:r w:rsidR="005E1C30"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the</w:t>
      </w:r>
      <w:r w:rsidR="005E1C30" w:rsidRPr="00372D62">
        <w:rPr>
          <w:rFonts w:asciiTheme="majorBidi" w:hAnsiTheme="majorBidi" w:cstheme="majorBidi"/>
          <w:spacing w:val="-20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username</w:t>
      </w:r>
      <w:r w:rsidR="005E1C30"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and</w:t>
      </w:r>
      <w:r w:rsidR="005E1C30"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password</w:t>
      </w:r>
      <w:r w:rsidR="005E1C30" w:rsidRPr="00372D62">
        <w:rPr>
          <w:rFonts w:asciiTheme="majorBidi" w:hAnsiTheme="majorBidi" w:cstheme="majorBidi"/>
          <w:spacing w:val="-19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that</w:t>
      </w:r>
      <w:r w:rsidR="005E1C30" w:rsidRPr="00372D62">
        <w:rPr>
          <w:rFonts w:asciiTheme="majorBidi" w:hAnsiTheme="majorBidi" w:cstheme="majorBidi"/>
          <w:spacing w:val="-87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allows</w:t>
      </w:r>
      <w:r w:rsidR="005E1C30" w:rsidRPr="00372D62">
        <w:rPr>
          <w:rFonts w:asciiTheme="majorBidi" w:hAnsiTheme="majorBidi" w:cstheme="majorBidi"/>
          <w:spacing w:val="-15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him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to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enter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are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verified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if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the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information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entered</w:t>
      </w:r>
      <w:r w:rsidR="005E1C30" w:rsidRPr="00372D62">
        <w:rPr>
          <w:rFonts w:asciiTheme="majorBidi" w:hAnsiTheme="majorBidi" w:cstheme="majorBidi"/>
          <w:spacing w:val="-15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coincides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with</w:t>
      </w:r>
      <w:r w:rsidR="005E1C30" w:rsidRPr="00372D62">
        <w:rPr>
          <w:rFonts w:asciiTheme="majorBidi" w:hAnsiTheme="majorBidi" w:cstheme="majorBidi"/>
          <w:spacing w:val="-14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the</w:t>
      </w:r>
      <w:r w:rsidR="005E1C30" w:rsidRPr="00372D62">
        <w:rPr>
          <w:rFonts w:asciiTheme="majorBidi" w:hAnsiTheme="majorBidi" w:cstheme="majorBidi"/>
          <w:spacing w:val="-86"/>
          <w:w w:val="105"/>
        </w:rPr>
        <w:t xml:space="preserve"> </w:t>
      </w:r>
      <w:r w:rsidR="005E1C30" w:rsidRPr="00372D62">
        <w:rPr>
          <w:rFonts w:asciiTheme="majorBidi" w:hAnsiTheme="majorBidi" w:cstheme="majorBidi"/>
          <w:w w:val="105"/>
        </w:rPr>
        <w:t>database.</w:t>
      </w:r>
    </w:p>
    <w:p w:rsidR="00BF7B5F" w:rsidRPr="00372D62" w:rsidRDefault="00BF7B5F" w:rsidP="00372D62">
      <w:pPr>
        <w:spacing w:line="360" w:lineRule="auto"/>
        <w:jc w:val="both"/>
        <w:rPr>
          <w:rFonts w:asciiTheme="majorBidi" w:hAnsiTheme="majorBidi" w:cstheme="majorBidi"/>
        </w:rPr>
        <w:sectPr w:rsidR="00BF7B5F" w:rsidRPr="00372D62" w:rsidSect="000D73D7">
          <w:headerReference w:type="default" r:id="rId38"/>
          <w:footerReference w:type="default" r:id="rId39"/>
          <w:pgSz w:w="11900" w:h="16850"/>
          <w:pgMar w:top="2660" w:right="420" w:bottom="1420" w:left="400" w:header="0" w:footer="0" w:gutter="0"/>
          <w:cols w:space="720"/>
          <w:docGrid w:linePitch="299"/>
        </w:sect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4B77E8" w:rsidRDefault="004B77E8" w:rsidP="004B77E8">
      <w:pPr>
        <w:spacing w:before="7" w:after="1" w:line="360" w:lineRule="auto"/>
        <w:jc w:val="center"/>
        <w:rPr>
          <w:rFonts w:asciiTheme="majorBidi" w:hAnsiTheme="majorBidi" w:cstheme="majorBidi"/>
          <w:sz w:val="29"/>
        </w:rPr>
      </w:pPr>
      <w:r w:rsidRPr="00372D62">
        <w:rPr>
          <w:rFonts w:asciiTheme="majorBidi" w:hAnsiTheme="majorBidi" w:cstheme="majorBidi"/>
          <w:noProof/>
          <w:sz w:val="20"/>
        </w:rPr>
        <w:drawing>
          <wp:inline distT="0" distB="0" distL="0" distR="0" wp14:anchorId="2147F9A2" wp14:editId="61407B04">
            <wp:extent cx="6026884" cy="3312414"/>
            <wp:effectExtent l="0" t="0" r="0" b="0"/>
            <wp:docPr id="15" name="image1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18.png"/>
                    <pic:cNvPicPr/>
                  </pic:nvPicPr>
                  <pic:blipFill>
                    <a:blip r:embed="rId4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26884" cy="33124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F" w:rsidRPr="00372D62" w:rsidRDefault="005E1C30" w:rsidP="00372D62">
      <w:pPr>
        <w:pStyle w:val="BodyText"/>
        <w:spacing w:before="91" w:line="360" w:lineRule="auto"/>
        <w:ind w:left="3371" w:right="3411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spacing w:val="-1"/>
        </w:rPr>
        <w:t>Figur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="0075071E" w:rsidRPr="00372D62">
        <w:rPr>
          <w:rFonts w:asciiTheme="majorBidi" w:hAnsiTheme="majorBidi" w:cstheme="majorBidi"/>
          <w:spacing w:val="-1"/>
        </w:rPr>
        <w:t>(8</w:t>
      </w:r>
      <w:r w:rsidRPr="00372D62">
        <w:rPr>
          <w:rFonts w:asciiTheme="majorBidi" w:hAnsiTheme="majorBidi" w:cstheme="majorBidi"/>
          <w:spacing w:val="-1"/>
        </w:rPr>
        <w:t>):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spacing w:val="-1"/>
        </w:rPr>
        <w:t>dashboard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page</w:t>
      </w:r>
    </w:p>
    <w:p w:rsidR="00BF7B5F" w:rsidRPr="00372D62" w:rsidRDefault="00BF7B5F" w:rsidP="00372D62">
      <w:pPr>
        <w:spacing w:before="8" w:line="360" w:lineRule="auto"/>
        <w:rPr>
          <w:rFonts w:asciiTheme="majorBidi" w:hAnsiTheme="majorBidi" w:cstheme="majorBidi"/>
          <w:sz w:val="27"/>
        </w:rPr>
      </w:pPr>
    </w:p>
    <w:p w:rsidR="00BF7B5F" w:rsidRPr="00372D62" w:rsidRDefault="005E1C30" w:rsidP="00372D62">
      <w:pPr>
        <w:pStyle w:val="BodyText"/>
        <w:spacing w:line="360" w:lineRule="auto"/>
        <w:ind w:left="1232" w:right="775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Dashboard page, which is a straightforward dashboard and the first pag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7"/>
        </w:rPr>
        <w:t>h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9"/>
        </w:rPr>
        <w:t>d</w:t>
      </w:r>
      <w:r w:rsidRPr="00372D62">
        <w:rPr>
          <w:rFonts w:asciiTheme="majorBidi" w:hAnsiTheme="majorBidi" w:cstheme="majorBidi"/>
          <w:w w:val="108"/>
        </w:rPr>
        <w:t>m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w w:val="102"/>
        </w:rPr>
        <w:t>ee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</w:rPr>
        <w:t>f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w w:val="94"/>
        </w:rPr>
        <w:t>v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</w:rPr>
        <w:t>f</w:t>
      </w:r>
      <w:r w:rsidRPr="00372D62">
        <w:rPr>
          <w:rFonts w:asciiTheme="majorBidi" w:hAnsiTheme="majorBidi" w:cstheme="majorBidi"/>
          <w:w w:val="94"/>
        </w:rPr>
        <w:t>y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w w:val="107"/>
        </w:rPr>
        <w:t>h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</w:rPr>
        <w:t>f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8"/>
        </w:rPr>
        <w:t>m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w w:val="62"/>
        </w:rPr>
        <w:t>,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w w:val="109"/>
        </w:rPr>
        <w:t>c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7"/>
        </w:rPr>
        <w:t>h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</w:rPr>
        <w:t>f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1"/>
        </w:rPr>
        <w:t>ll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9"/>
        </w:rPr>
        <w:t>w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  <w:spacing w:val="-3"/>
          <w:w w:val="109"/>
        </w:rPr>
        <w:t>d</w:t>
      </w:r>
      <w:r w:rsidRPr="00372D62">
        <w:rPr>
          <w:rFonts w:asciiTheme="majorBidi" w:hAnsiTheme="majorBidi" w:cstheme="majorBidi"/>
          <w:spacing w:val="-3"/>
          <w:w w:val="99"/>
        </w:rPr>
        <w:t>a</w:t>
      </w:r>
      <w:r w:rsidRPr="00372D62">
        <w:rPr>
          <w:rFonts w:asciiTheme="majorBidi" w:hAnsiTheme="majorBidi" w:cstheme="majorBidi"/>
          <w:spacing w:val="-3"/>
          <w:w w:val="104"/>
        </w:rPr>
        <w:t>t</w:t>
      </w:r>
      <w:r w:rsidRPr="00372D62">
        <w:rPr>
          <w:rFonts w:asciiTheme="majorBidi" w:hAnsiTheme="majorBidi" w:cstheme="majorBidi"/>
          <w:spacing w:val="-3"/>
          <w:w w:val="99"/>
        </w:rPr>
        <w:t>a</w:t>
      </w:r>
      <w:r w:rsidRPr="00372D62">
        <w:rPr>
          <w:rFonts w:asciiTheme="majorBidi" w:hAnsiTheme="majorBidi" w:cstheme="majorBidi"/>
          <w:spacing w:val="-3"/>
          <w:w w:val="49"/>
        </w:rPr>
        <w:t>:</w:t>
      </w:r>
      <w:r w:rsidRPr="00372D62">
        <w:rPr>
          <w:rFonts w:asciiTheme="majorBidi" w:hAnsiTheme="majorBidi" w:cstheme="majorBidi"/>
          <w:w w:val="49"/>
        </w:rPr>
        <w:t xml:space="preserve"> </w:t>
      </w:r>
      <w:r w:rsidRPr="00372D62">
        <w:rPr>
          <w:rFonts w:asciiTheme="majorBidi" w:hAnsiTheme="majorBidi" w:cstheme="majorBidi"/>
        </w:rPr>
        <w:t>Total transactions, total products sold, and total sales and table of top five</w:t>
      </w:r>
      <w:r w:rsidRPr="00372D62">
        <w:rPr>
          <w:rFonts w:asciiTheme="majorBidi" w:hAnsiTheme="majorBidi" w:cstheme="majorBidi"/>
          <w:spacing w:val="-82"/>
        </w:rPr>
        <w:t xml:space="preserve"> </w:t>
      </w:r>
      <w:r w:rsidRPr="00372D62">
        <w:rPr>
          <w:rFonts w:asciiTheme="majorBidi" w:hAnsiTheme="majorBidi" w:cstheme="majorBidi"/>
        </w:rPr>
        <w:t>most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expensiv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goods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purchase,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total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users,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revenues,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total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purchases,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this</w:t>
      </w:r>
      <w:r w:rsidRPr="00372D62">
        <w:rPr>
          <w:rFonts w:asciiTheme="majorBidi" w:hAnsiTheme="majorBidi" w:cstheme="majorBidi"/>
          <w:spacing w:val="-14"/>
        </w:rPr>
        <w:t xml:space="preserve"> </w:t>
      </w:r>
      <w:r w:rsidRPr="00372D62">
        <w:rPr>
          <w:rFonts w:asciiTheme="majorBidi" w:hAnsiTheme="majorBidi" w:cstheme="majorBidi"/>
        </w:rPr>
        <w:t>pag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no</w:t>
      </w:r>
      <w:r w:rsidRPr="00372D62">
        <w:rPr>
          <w:rFonts w:asciiTheme="majorBidi" w:hAnsiTheme="majorBidi" w:cstheme="majorBidi"/>
          <w:spacing w:val="-14"/>
        </w:rPr>
        <w:t xml:space="preserve"> </w:t>
      </w:r>
      <w:r w:rsidRPr="00372D62">
        <w:rPr>
          <w:rFonts w:asciiTheme="majorBidi" w:hAnsiTheme="majorBidi" w:cstheme="majorBidi"/>
        </w:rPr>
        <w:t>on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can</w:t>
      </w:r>
      <w:r w:rsidRPr="00372D62">
        <w:rPr>
          <w:rFonts w:asciiTheme="majorBidi" w:hAnsiTheme="majorBidi" w:cstheme="majorBidi"/>
          <w:spacing w:val="-14"/>
        </w:rPr>
        <w:t xml:space="preserve"> </w:t>
      </w:r>
      <w:r w:rsidRPr="00372D62">
        <w:rPr>
          <w:rFonts w:asciiTheme="majorBidi" w:hAnsiTheme="majorBidi" w:cstheme="majorBidi"/>
        </w:rPr>
        <w:t>reach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it</w:t>
      </w:r>
      <w:r w:rsidRPr="00372D62">
        <w:rPr>
          <w:rFonts w:asciiTheme="majorBidi" w:hAnsiTheme="majorBidi" w:cstheme="majorBidi"/>
          <w:spacing w:val="-14"/>
        </w:rPr>
        <w:t xml:space="preserve"> </w:t>
      </w:r>
      <w:r w:rsidRPr="00372D62">
        <w:rPr>
          <w:rFonts w:asciiTheme="majorBidi" w:hAnsiTheme="majorBidi" w:cstheme="majorBidi"/>
        </w:rPr>
        <w:t>just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admin</w:t>
      </w:r>
      <w:r w:rsidRPr="00372D62">
        <w:rPr>
          <w:rFonts w:asciiTheme="majorBidi" w:hAnsiTheme="majorBidi" w:cstheme="majorBidi"/>
          <w:spacing w:val="-14"/>
        </w:rPr>
        <w:t xml:space="preserve"> </w:t>
      </w:r>
      <w:r w:rsidRPr="00372D62">
        <w:rPr>
          <w:rFonts w:asciiTheme="majorBidi" w:hAnsiTheme="majorBidi" w:cstheme="majorBidi"/>
        </w:rPr>
        <w:t>Figur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="0075071E" w:rsidRPr="00372D62">
        <w:rPr>
          <w:rFonts w:asciiTheme="majorBidi" w:hAnsiTheme="majorBidi" w:cstheme="majorBidi"/>
        </w:rPr>
        <w:t>(8</w:t>
      </w:r>
      <w:r w:rsidRPr="00372D62">
        <w:rPr>
          <w:rFonts w:asciiTheme="majorBidi" w:hAnsiTheme="majorBidi" w:cstheme="majorBidi"/>
        </w:rPr>
        <w:t>).</w:t>
      </w:r>
    </w:p>
    <w:p w:rsidR="00BF7B5F" w:rsidRPr="00372D62" w:rsidRDefault="005E1C30" w:rsidP="00372D62">
      <w:pPr>
        <w:spacing w:before="8" w:line="360" w:lineRule="auto"/>
        <w:rPr>
          <w:rFonts w:asciiTheme="majorBidi" w:hAnsiTheme="majorBidi" w:cstheme="majorBidi"/>
          <w:sz w:val="28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49536" behindDoc="0" locked="0" layoutInCell="1" allowOverlap="1">
            <wp:simplePos x="0" y="0"/>
            <wp:positionH relativeFrom="page">
              <wp:posOffset>854924</wp:posOffset>
            </wp:positionH>
            <wp:positionV relativeFrom="paragraph">
              <wp:posOffset>246460</wp:posOffset>
            </wp:positionV>
            <wp:extent cx="6023149" cy="2791682"/>
            <wp:effectExtent l="0" t="0" r="0" b="0"/>
            <wp:wrapTopAndBottom/>
            <wp:docPr id="17" name="image1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age19.png"/>
                    <pic:cNvPicPr/>
                  </pic:nvPicPr>
                  <pic:blipFill>
                    <a:blip r:embed="rId4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23149" cy="279168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F7B5F" w:rsidRPr="00372D62" w:rsidRDefault="005E1C30" w:rsidP="00372D62">
      <w:pPr>
        <w:pStyle w:val="BodyText"/>
        <w:spacing w:before="200" w:line="360" w:lineRule="auto"/>
        <w:ind w:left="3371" w:right="3355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10"/>
        </w:rPr>
        <w:t>F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w w:val="106"/>
        </w:rPr>
        <w:t>u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74"/>
        </w:rPr>
        <w:t>(</w:t>
      </w:r>
      <w:r w:rsidR="0075071E" w:rsidRPr="00372D62">
        <w:rPr>
          <w:rFonts w:asciiTheme="majorBidi" w:hAnsiTheme="majorBidi" w:cstheme="majorBidi"/>
          <w:w w:val="101"/>
        </w:rPr>
        <w:t>9</w:t>
      </w:r>
      <w:r w:rsidRPr="00372D62">
        <w:rPr>
          <w:rFonts w:asciiTheme="majorBidi" w:hAnsiTheme="majorBidi" w:cstheme="majorBidi"/>
          <w:w w:val="74"/>
        </w:rPr>
        <w:t>)</w:t>
      </w:r>
      <w:r w:rsidRPr="00372D62">
        <w:rPr>
          <w:rFonts w:asciiTheme="majorBidi" w:hAnsiTheme="majorBidi" w:cstheme="majorBidi"/>
          <w:w w:val="49"/>
        </w:rPr>
        <w:t>:</w:t>
      </w:r>
      <w:r w:rsidRPr="00372D62">
        <w:rPr>
          <w:rFonts w:asciiTheme="majorBidi" w:hAnsiTheme="majorBidi" w:cstheme="majorBidi"/>
        </w:rPr>
        <w:t xml:space="preserve"> </w:t>
      </w:r>
      <w:r w:rsidRPr="00372D62">
        <w:rPr>
          <w:rFonts w:asciiTheme="majorBidi" w:hAnsiTheme="majorBidi" w:cstheme="majorBidi"/>
          <w:spacing w:val="-41"/>
        </w:rPr>
        <w:t xml:space="preserve"> 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1"/>
        </w:rPr>
        <w:t>ll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108"/>
        </w:rPr>
        <w:t>m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p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w w:val="102"/>
        </w:rPr>
        <w:t>e</w:t>
      </w:r>
    </w:p>
    <w:p w:rsidR="00BF7B5F" w:rsidRPr="00372D62" w:rsidRDefault="00BF7B5F" w:rsidP="00372D62">
      <w:pPr>
        <w:spacing w:line="360" w:lineRule="auto"/>
        <w:jc w:val="center"/>
        <w:rPr>
          <w:rFonts w:asciiTheme="majorBidi" w:hAnsiTheme="majorBidi" w:cstheme="majorBidi"/>
        </w:rPr>
        <w:sectPr w:rsidR="00BF7B5F" w:rsidRPr="00372D62" w:rsidSect="00B914BA">
          <w:headerReference w:type="default" r:id="rId42"/>
          <w:footerReference w:type="default" r:id="rId43"/>
          <w:pgSz w:w="11900" w:h="16850"/>
          <w:pgMar w:top="1180" w:right="420" w:bottom="1420" w:left="400" w:header="0" w:footer="144" w:gutter="0"/>
          <w:cols w:space="720"/>
          <w:docGrid w:linePitch="299"/>
        </w:sect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before="3"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pStyle w:val="BodyText"/>
        <w:spacing w:before="111" w:line="360" w:lineRule="auto"/>
        <w:ind w:left="789" w:right="775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A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stock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management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page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is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depicted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Figure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="0075071E" w:rsidRPr="00372D62">
        <w:rPr>
          <w:rFonts w:asciiTheme="majorBidi" w:hAnsiTheme="majorBidi" w:cstheme="majorBidi"/>
        </w:rPr>
        <w:t>(9</w:t>
      </w:r>
      <w:r w:rsidRPr="00372D62">
        <w:rPr>
          <w:rFonts w:asciiTheme="majorBidi" w:hAnsiTheme="majorBidi" w:cstheme="majorBidi"/>
        </w:rPr>
        <w:t>),</w:t>
      </w:r>
      <w:r w:rsidRPr="00372D62">
        <w:rPr>
          <w:rFonts w:asciiTheme="majorBidi" w:hAnsiTheme="majorBidi" w:cstheme="majorBidi"/>
          <w:spacing w:val="42"/>
        </w:rPr>
        <w:t xml:space="preserve"> </w:t>
      </w:r>
      <w:r w:rsidRPr="00372D62">
        <w:rPr>
          <w:rFonts w:asciiTheme="majorBidi" w:hAnsiTheme="majorBidi" w:cstheme="majorBidi"/>
        </w:rPr>
        <w:t>which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lists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every</w:t>
      </w:r>
      <w:r w:rsidRPr="00372D62">
        <w:rPr>
          <w:rFonts w:asciiTheme="majorBidi" w:hAnsiTheme="majorBidi" w:cstheme="majorBidi"/>
          <w:spacing w:val="41"/>
        </w:rPr>
        <w:t xml:space="preserve"> </w:t>
      </w:r>
      <w:r w:rsidRPr="00372D62">
        <w:rPr>
          <w:rFonts w:asciiTheme="majorBidi" w:hAnsiTheme="majorBidi" w:cstheme="majorBidi"/>
        </w:rPr>
        <w:t>item</w:t>
      </w:r>
      <w:r w:rsidRPr="00372D62">
        <w:rPr>
          <w:rFonts w:asciiTheme="majorBidi" w:hAnsiTheme="majorBidi" w:cstheme="majorBidi"/>
          <w:spacing w:val="-82"/>
        </w:rPr>
        <w:t xml:space="preserve"> </w:t>
      </w:r>
      <w:r w:rsidRPr="00372D62">
        <w:rPr>
          <w:rFonts w:asciiTheme="majorBidi" w:hAnsiTheme="majorBidi" w:cstheme="majorBidi"/>
        </w:rPr>
        <w:t>and offers all CRUD functionalities (through subpages) for each item. Only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administration</w:t>
      </w:r>
      <w:r w:rsidRPr="00372D62">
        <w:rPr>
          <w:rFonts w:asciiTheme="majorBidi" w:hAnsiTheme="majorBidi" w:cstheme="majorBidi"/>
          <w:spacing w:val="-17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7"/>
        </w:rPr>
        <w:t xml:space="preserve"> </w:t>
      </w:r>
      <w:r w:rsidRPr="00372D62">
        <w:rPr>
          <w:rFonts w:asciiTheme="majorBidi" w:hAnsiTheme="majorBidi" w:cstheme="majorBidi"/>
        </w:rPr>
        <w:t>procurement</w:t>
      </w:r>
      <w:r w:rsidRPr="00372D62">
        <w:rPr>
          <w:rFonts w:asciiTheme="majorBidi" w:hAnsiTheme="majorBidi" w:cstheme="majorBidi"/>
          <w:spacing w:val="-16"/>
        </w:rPr>
        <w:t xml:space="preserve"> </w:t>
      </w:r>
      <w:r w:rsidRPr="00372D62">
        <w:rPr>
          <w:rFonts w:asciiTheme="majorBidi" w:hAnsiTheme="majorBidi" w:cstheme="majorBidi"/>
        </w:rPr>
        <w:t>could</w:t>
      </w:r>
      <w:r w:rsidRPr="00372D62">
        <w:rPr>
          <w:rFonts w:asciiTheme="majorBidi" w:hAnsiTheme="majorBidi" w:cstheme="majorBidi"/>
          <w:spacing w:val="-17"/>
        </w:rPr>
        <w:t xml:space="preserve"> </w:t>
      </w:r>
      <w:r w:rsidRPr="00372D62">
        <w:rPr>
          <w:rFonts w:asciiTheme="majorBidi" w:hAnsiTheme="majorBidi" w:cstheme="majorBidi"/>
        </w:rPr>
        <w:t>access</w:t>
      </w:r>
      <w:r w:rsidRPr="00372D62">
        <w:rPr>
          <w:rFonts w:asciiTheme="majorBidi" w:hAnsiTheme="majorBidi" w:cstheme="majorBidi"/>
          <w:spacing w:val="-17"/>
        </w:rPr>
        <w:t xml:space="preserve"> </w:t>
      </w:r>
      <w:r w:rsidRPr="00372D62">
        <w:rPr>
          <w:rFonts w:asciiTheme="majorBidi" w:hAnsiTheme="majorBidi" w:cstheme="majorBidi"/>
        </w:rPr>
        <w:t>it.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863992" w:rsidP="00372D62">
      <w:pPr>
        <w:spacing w:before="7" w:line="360" w:lineRule="auto"/>
        <w:rPr>
          <w:rFonts w:asciiTheme="majorBidi" w:hAnsiTheme="majorBidi" w:cstheme="majorBidi"/>
          <w:sz w:val="27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g">
            <w:drawing>
              <wp:anchor distT="0" distB="0" distL="0" distR="0" simplePos="0" relativeHeight="487628800" behindDoc="1" locked="0" layoutInCell="1" allowOverlap="1">
                <wp:simplePos x="0" y="0"/>
                <wp:positionH relativeFrom="page">
                  <wp:posOffset>592455</wp:posOffset>
                </wp:positionH>
                <wp:positionV relativeFrom="paragraph">
                  <wp:posOffset>238125</wp:posOffset>
                </wp:positionV>
                <wp:extent cx="6386195" cy="3137535"/>
                <wp:effectExtent l="0" t="0" r="0" b="0"/>
                <wp:wrapTopAndBottom/>
                <wp:docPr id="214" name="Group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386195" cy="3137535"/>
                          <a:chOff x="933" y="375"/>
                          <a:chExt cx="10057" cy="4941"/>
                        </a:xfrm>
                      </wpg:grpSpPr>
                      <pic:pic xmlns:pic="http://schemas.openxmlformats.org/drawingml/2006/picture">
                        <pic:nvPicPr>
                          <pic:cNvPr id="215" name="Picture 5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933" y="375"/>
                            <a:ext cx="10057" cy="475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216" name="Text Box 52"/>
                        <wps:cNvSpPr txBox="1">
                          <a:spLocks noChangeArrowheads="1"/>
                        </wps:cNvSpPr>
                        <wps:spPr bwMode="auto">
                          <a:xfrm>
                            <a:off x="4229" y="5023"/>
                            <a:ext cx="3414" cy="29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75071E" w:rsidRDefault="0075071E">
                              <w:pPr>
                                <w:spacing w:line="283" w:lineRule="exact"/>
                                <w:rPr>
                                  <w:sz w:val="24"/>
                                </w:rPr>
                              </w:pPr>
                              <w:r>
                                <w:rPr>
                                  <w:sz w:val="24"/>
                                </w:rPr>
                                <w:t>Figure</w:t>
                              </w:r>
                              <w:r>
                                <w:rPr>
                                  <w:spacing w:val="-17"/>
                                  <w:sz w:val="24"/>
                                </w:rPr>
                                <w:t xml:space="preserve"> </w:t>
                              </w:r>
                              <w:r>
                                <w:rPr>
                                  <w:sz w:val="24"/>
                                </w:rPr>
                                <w:t>(10):</w:t>
                              </w:r>
                              <w:r>
                                <w:rPr>
                                  <w:spacing w:val="51"/>
                                  <w:sz w:val="24"/>
                                </w:rPr>
                                <w:t xml:space="preserve"> </w:t>
                              </w:r>
                              <w:r>
                                <w:rPr>
                                  <w:sz w:val="24"/>
                                </w:rPr>
                                <w:t>item</w:t>
                              </w:r>
                              <w:r>
                                <w:rPr>
                                  <w:spacing w:val="-17"/>
                                  <w:sz w:val="24"/>
                                </w:rPr>
                                <w:t xml:space="preserve"> </w:t>
                              </w:r>
                              <w:r>
                                <w:rPr>
                                  <w:sz w:val="24"/>
                                </w:rPr>
                                <w:t>single</w:t>
                              </w:r>
                              <w:r>
                                <w:rPr>
                                  <w:spacing w:val="-17"/>
                                  <w:sz w:val="24"/>
                                </w:rPr>
                                <w:t xml:space="preserve"> </w:t>
                              </w:r>
                              <w:r>
                                <w:rPr>
                                  <w:sz w:val="24"/>
                                </w:rPr>
                                <w:t>page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51" o:spid="_x0000_s1028" style="position:absolute;margin-left:46.65pt;margin-top:18.75pt;width:502.85pt;height:247.05pt;z-index:-15687680;mso-wrap-distance-left:0;mso-wrap-distance-right:0;mso-position-horizontal-relative:page" coordorigin="933,375" coordsize="10057,49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53" o:spid="_x0000_s1029" type="#_x0000_t75" style="position:absolute;left:933;top:375;width:10057;height:4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">
                  <v:imagedata r:id="rId45" o:title=""/>
                </v:shape>
                <v:shape id="Text Box 52" o:spid="_x0000_s1030" type="#_x0000_t202" style="position:absolute;left:4229;top:5023;width:3414;height:2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" filled="f" stroked="f">
                  <v:textbox inset="0,0,0,0">
                    <w:txbxContent>
                      <w:p w:rsidR="0075071E" w:rsidRDefault="0075071E">
                        <w:pPr>
                          <w:spacing w:line="283" w:lineRule="exact"/>
                          <w:rPr>
                            <w:sz w:val="24"/>
                          </w:rPr>
                        </w:pPr>
                        <w:r>
                          <w:rPr>
                            <w:sz w:val="24"/>
                          </w:rPr>
                          <w:t>Figure</w:t>
                        </w:r>
                        <w:r>
                          <w:rPr>
                            <w:spacing w:val="-17"/>
                            <w:sz w:val="24"/>
                          </w:rPr>
                          <w:t xml:space="preserve"> </w:t>
                        </w:r>
                        <w:r>
                          <w:rPr>
                            <w:sz w:val="24"/>
                          </w:rPr>
                          <w:t>(10):</w:t>
                        </w:r>
                        <w:r>
                          <w:rPr>
                            <w:spacing w:val="51"/>
                            <w:sz w:val="24"/>
                          </w:rPr>
                          <w:t xml:space="preserve"> </w:t>
                        </w:r>
                        <w:r>
                          <w:rPr>
                            <w:sz w:val="24"/>
                          </w:rPr>
                          <w:t>item</w:t>
                        </w:r>
                        <w:r>
                          <w:rPr>
                            <w:spacing w:val="-17"/>
                            <w:sz w:val="24"/>
                          </w:rPr>
                          <w:t xml:space="preserve"> </w:t>
                        </w:r>
                        <w:r>
                          <w:rPr>
                            <w:sz w:val="24"/>
                          </w:rPr>
                          <w:t>single</w:t>
                        </w:r>
                        <w:r>
                          <w:rPr>
                            <w:spacing w:val="-17"/>
                            <w:sz w:val="24"/>
                          </w:rPr>
                          <w:t xml:space="preserve"> </w:t>
                        </w:r>
                        <w:r>
                          <w:rPr>
                            <w:sz w:val="24"/>
                          </w:rPr>
                          <w:t>page</w:t>
                        </w:r>
                      </w:p>
                    </w:txbxContent>
                  </v:textbox>
                </v:shape>
                <w10:wrap type="topAndBottom" anchorx="page"/>
              </v:group>
            </w:pict>
          </mc:Fallback>
        </mc:AlternateContent>
      </w:r>
    </w:p>
    <w:p w:rsidR="00BF7B5F" w:rsidRPr="00372D62" w:rsidRDefault="00BF7B5F" w:rsidP="00372D62">
      <w:pPr>
        <w:spacing w:before="6" w:line="360" w:lineRule="auto"/>
        <w:rPr>
          <w:rFonts w:asciiTheme="majorBidi" w:hAnsiTheme="majorBidi" w:cstheme="majorBidi"/>
          <w:sz w:val="12"/>
        </w:rPr>
      </w:pPr>
    </w:p>
    <w:p w:rsidR="00BF7B5F" w:rsidRPr="00372D62" w:rsidRDefault="005E1C30" w:rsidP="00372D62">
      <w:pPr>
        <w:spacing w:before="97" w:line="360" w:lineRule="auto"/>
        <w:ind w:left="789"/>
        <w:rPr>
          <w:rFonts w:asciiTheme="majorBidi" w:hAnsiTheme="majorBidi" w:cstheme="majorBidi"/>
          <w:sz w:val="23"/>
        </w:rPr>
      </w:pPr>
      <w:r w:rsidRPr="00372D62">
        <w:rPr>
          <w:rFonts w:asciiTheme="majorBidi" w:hAnsiTheme="majorBidi" w:cstheme="majorBidi"/>
          <w:w w:val="105"/>
          <w:sz w:val="23"/>
        </w:rPr>
        <w:t>In</w:t>
      </w:r>
      <w:r w:rsidRPr="00372D62">
        <w:rPr>
          <w:rFonts w:asciiTheme="majorBidi" w:hAnsiTheme="majorBidi" w:cstheme="majorBidi"/>
          <w:spacing w:val="46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figure</w:t>
      </w:r>
      <w:r w:rsidRPr="00372D62">
        <w:rPr>
          <w:rFonts w:asciiTheme="majorBidi" w:hAnsiTheme="majorBidi" w:cstheme="majorBidi"/>
          <w:spacing w:val="46"/>
          <w:w w:val="105"/>
          <w:sz w:val="23"/>
        </w:rPr>
        <w:t xml:space="preserve"> </w:t>
      </w:r>
      <w:r w:rsidR="0075071E" w:rsidRPr="00372D62">
        <w:rPr>
          <w:rFonts w:asciiTheme="majorBidi" w:hAnsiTheme="majorBidi" w:cstheme="majorBidi"/>
          <w:w w:val="105"/>
          <w:sz w:val="23"/>
        </w:rPr>
        <w:t>(10</w:t>
      </w:r>
      <w:r w:rsidRPr="00372D62">
        <w:rPr>
          <w:rFonts w:asciiTheme="majorBidi" w:hAnsiTheme="majorBidi" w:cstheme="majorBidi"/>
          <w:w w:val="105"/>
          <w:sz w:val="23"/>
        </w:rPr>
        <w:t>)</w:t>
      </w:r>
      <w:r w:rsidRPr="00372D62">
        <w:rPr>
          <w:rFonts w:asciiTheme="majorBidi" w:hAnsiTheme="majorBidi" w:cstheme="majorBidi"/>
          <w:spacing w:val="47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shows</w:t>
      </w:r>
      <w:r w:rsidRPr="00372D62">
        <w:rPr>
          <w:rFonts w:asciiTheme="majorBidi" w:hAnsiTheme="majorBidi" w:cstheme="majorBidi"/>
          <w:spacing w:val="46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item</w:t>
      </w:r>
      <w:r w:rsidRPr="00372D62">
        <w:rPr>
          <w:rFonts w:asciiTheme="majorBidi" w:hAnsiTheme="majorBidi" w:cstheme="majorBidi"/>
          <w:spacing w:val="47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single</w:t>
      </w:r>
      <w:r w:rsidRPr="00372D62">
        <w:rPr>
          <w:rFonts w:asciiTheme="majorBidi" w:hAnsiTheme="majorBidi" w:cstheme="majorBidi"/>
          <w:spacing w:val="46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page,</w:t>
      </w:r>
      <w:r w:rsidRPr="00372D62">
        <w:rPr>
          <w:rFonts w:asciiTheme="majorBidi" w:hAnsiTheme="majorBidi" w:cstheme="majorBidi"/>
          <w:spacing w:val="46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all</w:t>
      </w:r>
      <w:r w:rsidRPr="00372D62">
        <w:rPr>
          <w:rFonts w:asciiTheme="majorBidi" w:hAnsiTheme="majorBidi" w:cstheme="majorBidi"/>
          <w:spacing w:val="47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product</w:t>
      </w:r>
      <w:r w:rsidRPr="00372D62">
        <w:rPr>
          <w:rFonts w:asciiTheme="majorBidi" w:hAnsiTheme="majorBidi" w:cstheme="majorBidi"/>
          <w:spacing w:val="46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information</w:t>
      </w:r>
      <w:r w:rsidRPr="00372D62">
        <w:rPr>
          <w:rFonts w:asciiTheme="majorBidi" w:hAnsiTheme="majorBidi" w:cstheme="majorBidi"/>
          <w:spacing w:val="47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appears</w:t>
      </w:r>
      <w:r w:rsidRPr="00372D62">
        <w:rPr>
          <w:rFonts w:asciiTheme="majorBidi" w:hAnsiTheme="majorBidi" w:cstheme="majorBidi"/>
          <w:spacing w:val="46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and</w:t>
      </w:r>
      <w:r w:rsidRPr="00372D62">
        <w:rPr>
          <w:rFonts w:asciiTheme="majorBidi" w:hAnsiTheme="majorBidi" w:cstheme="majorBidi"/>
          <w:spacing w:val="-82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contains</w:t>
      </w:r>
      <w:r w:rsidRPr="00372D62">
        <w:rPr>
          <w:rFonts w:asciiTheme="majorBidi" w:hAnsiTheme="majorBidi" w:cstheme="majorBidi"/>
          <w:spacing w:val="-22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two</w:t>
      </w:r>
      <w:r w:rsidRPr="00372D62">
        <w:rPr>
          <w:rFonts w:asciiTheme="majorBidi" w:hAnsiTheme="majorBidi" w:cstheme="majorBidi"/>
          <w:spacing w:val="-22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buttons,</w:t>
      </w:r>
      <w:r w:rsidRPr="00372D62">
        <w:rPr>
          <w:rFonts w:asciiTheme="majorBidi" w:hAnsiTheme="majorBidi" w:cstheme="majorBidi"/>
          <w:spacing w:val="-22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one</w:t>
      </w:r>
      <w:r w:rsidRPr="00372D62">
        <w:rPr>
          <w:rFonts w:asciiTheme="majorBidi" w:hAnsiTheme="majorBidi" w:cstheme="majorBidi"/>
          <w:spacing w:val="-21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for</w:t>
      </w:r>
      <w:r w:rsidRPr="00372D62">
        <w:rPr>
          <w:rFonts w:asciiTheme="majorBidi" w:hAnsiTheme="majorBidi" w:cstheme="majorBidi"/>
          <w:spacing w:val="-22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modification</w:t>
      </w:r>
      <w:r w:rsidRPr="00372D62">
        <w:rPr>
          <w:rFonts w:asciiTheme="majorBidi" w:hAnsiTheme="majorBidi" w:cstheme="majorBidi"/>
          <w:spacing w:val="-22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and</w:t>
      </w:r>
      <w:r w:rsidRPr="00372D62">
        <w:rPr>
          <w:rFonts w:asciiTheme="majorBidi" w:hAnsiTheme="majorBidi" w:cstheme="majorBidi"/>
          <w:spacing w:val="-22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the</w:t>
      </w:r>
      <w:r w:rsidRPr="00372D62">
        <w:rPr>
          <w:rFonts w:asciiTheme="majorBidi" w:hAnsiTheme="majorBidi" w:cstheme="majorBidi"/>
          <w:spacing w:val="-21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other</w:t>
      </w:r>
      <w:r w:rsidRPr="00372D62">
        <w:rPr>
          <w:rFonts w:asciiTheme="majorBidi" w:hAnsiTheme="majorBidi" w:cstheme="majorBidi"/>
          <w:spacing w:val="-22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for</w:t>
      </w:r>
      <w:r w:rsidRPr="00372D62">
        <w:rPr>
          <w:rFonts w:asciiTheme="majorBidi" w:hAnsiTheme="majorBidi" w:cstheme="majorBidi"/>
          <w:spacing w:val="-22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deletion.</w:t>
      </w:r>
    </w:p>
    <w:p w:rsidR="00BF7B5F" w:rsidRPr="00372D62" w:rsidRDefault="004B77E8" w:rsidP="00372D62">
      <w:pPr>
        <w:spacing w:line="360" w:lineRule="auto"/>
        <w:rPr>
          <w:rFonts w:asciiTheme="majorBidi" w:hAnsiTheme="majorBidi" w:cstheme="majorBidi"/>
          <w:sz w:val="28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66944" behindDoc="1" locked="0" layoutInCell="1" allowOverlap="1" wp14:anchorId="0882322D" wp14:editId="05CB98C1">
            <wp:simplePos x="0" y="0"/>
            <wp:positionH relativeFrom="page">
              <wp:posOffset>590550</wp:posOffset>
            </wp:positionH>
            <wp:positionV relativeFrom="paragraph">
              <wp:posOffset>209550</wp:posOffset>
            </wp:positionV>
            <wp:extent cx="6385360" cy="2457450"/>
            <wp:effectExtent l="0" t="0" r="0" b="0"/>
            <wp:wrapNone/>
            <wp:docPr id="19" name="image2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image21.png"/>
                    <pic:cNvPicPr/>
                  </pic:nvPicPr>
                  <pic:blipFill>
                    <a:blip r:embed="rId4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92320" cy="246012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4B77E8" w:rsidP="004B77E8">
      <w:pPr>
        <w:pStyle w:val="BodyText"/>
        <w:spacing w:before="247" w:line="360" w:lineRule="auto"/>
        <w:ind w:right="3417"/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  <w:w w:val="110"/>
        </w:rPr>
        <w:t xml:space="preserve">                                            </w:t>
      </w:r>
      <w:r w:rsidR="005E1C30" w:rsidRPr="00372D62">
        <w:rPr>
          <w:rFonts w:asciiTheme="majorBidi" w:hAnsiTheme="majorBidi" w:cstheme="majorBidi"/>
          <w:w w:val="110"/>
        </w:rPr>
        <w:t>F</w:t>
      </w:r>
      <w:r w:rsidR="005E1C30" w:rsidRPr="00372D62">
        <w:rPr>
          <w:rFonts w:asciiTheme="majorBidi" w:hAnsiTheme="majorBidi" w:cstheme="majorBidi"/>
          <w:w w:val="101"/>
        </w:rPr>
        <w:t>i</w:t>
      </w:r>
      <w:r w:rsidR="005E1C30" w:rsidRPr="00372D62">
        <w:rPr>
          <w:rFonts w:asciiTheme="majorBidi" w:hAnsiTheme="majorBidi" w:cstheme="majorBidi"/>
          <w:w w:val="110"/>
        </w:rPr>
        <w:t>g</w:t>
      </w:r>
      <w:r w:rsidR="005E1C30" w:rsidRPr="00372D62">
        <w:rPr>
          <w:rFonts w:asciiTheme="majorBidi" w:hAnsiTheme="majorBidi" w:cstheme="majorBidi"/>
          <w:w w:val="106"/>
        </w:rPr>
        <w:t>u</w:t>
      </w:r>
      <w:r w:rsidR="005E1C30" w:rsidRPr="00372D62">
        <w:rPr>
          <w:rFonts w:asciiTheme="majorBidi" w:hAnsiTheme="majorBidi" w:cstheme="majorBidi"/>
          <w:w w:val="95"/>
        </w:rPr>
        <w:t>r</w:t>
      </w:r>
      <w:r w:rsidR="005E1C30" w:rsidRPr="00372D62">
        <w:rPr>
          <w:rFonts w:asciiTheme="majorBidi" w:hAnsiTheme="majorBidi" w:cstheme="majorBidi"/>
          <w:w w:val="102"/>
        </w:rPr>
        <w:t>e</w:t>
      </w:r>
      <w:r w:rsidR="005E1C30" w:rsidRPr="00372D62">
        <w:rPr>
          <w:rFonts w:asciiTheme="majorBidi" w:hAnsiTheme="majorBidi" w:cstheme="majorBidi"/>
          <w:spacing w:val="-20"/>
        </w:rPr>
        <w:t xml:space="preserve"> </w:t>
      </w:r>
      <w:r w:rsidR="005E1C30" w:rsidRPr="00372D62">
        <w:rPr>
          <w:rFonts w:asciiTheme="majorBidi" w:hAnsiTheme="majorBidi" w:cstheme="majorBidi"/>
          <w:w w:val="74"/>
        </w:rPr>
        <w:t>(</w:t>
      </w:r>
      <w:r w:rsidR="0075071E" w:rsidRPr="00372D62">
        <w:rPr>
          <w:rFonts w:asciiTheme="majorBidi" w:hAnsiTheme="majorBidi" w:cstheme="majorBidi"/>
          <w:w w:val="58"/>
        </w:rPr>
        <w:t>11</w:t>
      </w:r>
      <w:r w:rsidR="005E1C30" w:rsidRPr="00372D62">
        <w:rPr>
          <w:rFonts w:asciiTheme="majorBidi" w:hAnsiTheme="majorBidi" w:cstheme="majorBidi"/>
          <w:w w:val="74"/>
        </w:rPr>
        <w:t>)</w:t>
      </w:r>
      <w:r w:rsidR="005E1C30" w:rsidRPr="00372D62">
        <w:rPr>
          <w:rFonts w:asciiTheme="majorBidi" w:hAnsiTheme="majorBidi" w:cstheme="majorBidi"/>
          <w:w w:val="49"/>
        </w:rPr>
        <w:t>:</w:t>
      </w:r>
      <w:r w:rsidR="005E1C30" w:rsidRPr="00372D62">
        <w:rPr>
          <w:rFonts w:asciiTheme="majorBidi" w:hAnsiTheme="majorBidi" w:cstheme="majorBidi"/>
        </w:rPr>
        <w:t xml:space="preserve"> </w:t>
      </w:r>
      <w:r w:rsidR="005E1C30" w:rsidRPr="00372D62">
        <w:rPr>
          <w:rFonts w:asciiTheme="majorBidi" w:hAnsiTheme="majorBidi" w:cstheme="majorBidi"/>
          <w:spacing w:val="-41"/>
        </w:rPr>
        <w:t xml:space="preserve"> </w:t>
      </w:r>
      <w:r w:rsidR="005E1C30" w:rsidRPr="00372D62">
        <w:rPr>
          <w:rFonts w:asciiTheme="majorBidi" w:hAnsiTheme="majorBidi" w:cstheme="majorBidi"/>
          <w:w w:val="102"/>
        </w:rPr>
        <w:t>e</w:t>
      </w:r>
      <w:r w:rsidR="005E1C30" w:rsidRPr="00372D62">
        <w:rPr>
          <w:rFonts w:asciiTheme="majorBidi" w:hAnsiTheme="majorBidi" w:cstheme="majorBidi"/>
          <w:w w:val="109"/>
        </w:rPr>
        <w:t>d</w:t>
      </w:r>
      <w:r w:rsidR="005E1C30" w:rsidRPr="00372D62">
        <w:rPr>
          <w:rFonts w:asciiTheme="majorBidi" w:hAnsiTheme="majorBidi" w:cstheme="majorBidi"/>
          <w:w w:val="101"/>
        </w:rPr>
        <w:t>i</w:t>
      </w:r>
      <w:r w:rsidR="005E1C30" w:rsidRPr="00372D62">
        <w:rPr>
          <w:rFonts w:asciiTheme="majorBidi" w:hAnsiTheme="majorBidi" w:cstheme="majorBidi"/>
          <w:w w:val="104"/>
        </w:rPr>
        <w:t>t</w:t>
      </w:r>
      <w:r w:rsidR="005E1C30" w:rsidRPr="00372D62">
        <w:rPr>
          <w:rFonts w:asciiTheme="majorBidi" w:hAnsiTheme="majorBidi" w:cstheme="majorBidi"/>
          <w:spacing w:val="-20"/>
        </w:rPr>
        <w:t xml:space="preserve"> </w:t>
      </w:r>
      <w:r w:rsidR="005E1C30" w:rsidRPr="00372D62">
        <w:rPr>
          <w:rFonts w:asciiTheme="majorBidi" w:hAnsiTheme="majorBidi" w:cstheme="majorBidi"/>
          <w:w w:val="101"/>
        </w:rPr>
        <w:t>i</w:t>
      </w:r>
      <w:r w:rsidR="005E1C30" w:rsidRPr="00372D62">
        <w:rPr>
          <w:rFonts w:asciiTheme="majorBidi" w:hAnsiTheme="majorBidi" w:cstheme="majorBidi"/>
          <w:w w:val="104"/>
        </w:rPr>
        <w:t>t</w:t>
      </w:r>
      <w:r w:rsidR="005E1C30" w:rsidRPr="00372D62">
        <w:rPr>
          <w:rFonts w:asciiTheme="majorBidi" w:hAnsiTheme="majorBidi" w:cstheme="majorBidi"/>
          <w:w w:val="102"/>
        </w:rPr>
        <w:t>e</w:t>
      </w:r>
      <w:r w:rsidR="005E1C30" w:rsidRPr="00372D62">
        <w:rPr>
          <w:rFonts w:asciiTheme="majorBidi" w:hAnsiTheme="majorBidi" w:cstheme="majorBidi"/>
          <w:w w:val="108"/>
        </w:rPr>
        <w:t>m</w:t>
      </w:r>
      <w:r w:rsidR="005E1C30" w:rsidRPr="00372D62">
        <w:rPr>
          <w:rFonts w:asciiTheme="majorBidi" w:hAnsiTheme="majorBidi" w:cstheme="majorBidi"/>
          <w:spacing w:val="-20"/>
        </w:rPr>
        <w:t xml:space="preserve"> </w:t>
      </w:r>
      <w:r w:rsidR="005E1C30" w:rsidRPr="00372D62">
        <w:rPr>
          <w:rFonts w:asciiTheme="majorBidi" w:hAnsiTheme="majorBidi" w:cstheme="majorBidi"/>
          <w:w w:val="109"/>
        </w:rPr>
        <w:t>p</w:t>
      </w:r>
      <w:r w:rsidR="005E1C30" w:rsidRPr="00372D62">
        <w:rPr>
          <w:rFonts w:asciiTheme="majorBidi" w:hAnsiTheme="majorBidi" w:cstheme="majorBidi"/>
          <w:w w:val="99"/>
        </w:rPr>
        <w:t>a</w:t>
      </w:r>
      <w:r w:rsidR="005E1C30" w:rsidRPr="00372D62">
        <w:rPr>
          <w:rFonts w:asciiTheme="majorBidi" w:hAnsiTheme="majorBidi" w:cstheme="majorBidi"/>
          <w:w w:val="110"/>
        </w:rPr>
        <w:t>g</w:t>
      </w:r>
      <w:r w:rsidR="005E1C30" w:rsidRPr="00372D62">
        <w:rPr>
          <w:rFonts w:asciiTheme="majorBidi" w:hAnsiTheme="majorBidi" w:cstheme="majorBidi"/>
          <w:w w:val="102"/>
        </w:rPr>
        <w:t>e</w:t>
      </w:r>
    </w:p>
    <w:p w:rsidR="00BF7B5F" w:rsidRPr="00372D62" w:rsidRDefault="00BF7B5F" w:rsidP="00372D62">
      <w:pPr>
        <w:spacing w:line="360" w:lineRule="auto"/>
        <w:jc w:val="center"/>
        <w:rPr>
          <w:rFonts w:asciiTheme="majorBidi" w:hAnsiTheme="majorBidi" w:cstheme="majorBidi"/>
        </w:rPr>
        <w:sectPr w:rsidR="00BF7B5F" w:rsidRPr="00372D62" w:rsidSect="000D73D7">
          <w:pgSz w:w="11900" w:h="16850"/>
          <w:pgMar w:top="1180" w:right="420" w:bottom="1420" w:left="400" w:header="0" w:footer="144" w:gutter="0"/>
          <w:cols w:space="720"/>
          <w:docGrid w:linePitch="299"/>
        </w:sectPr>
      </w:pPr>
    </w:p>
    <w:p w:rsidR="00BF7B5F" w:rsidRPr="00372D62" w:rsidRDefault="00BF7B5F" w:rsidP="00372D62">
      <w:pPr>
        <w:spacing w:before="9"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spacing w:before="108" w:line="360" w:lineRule="auto"/>
        <w:ind w:left="789" w:right="775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10"/>
        </w:rPr>
        <w:t>Figure</w:t>
      </w:r>
      <w:r w:rsidRPr="00372D62">
        <w:rPr>
          <w:rFonts w:asciiTheme="majorBidi" w:hAnsiTheme="majorBidi" w:cstheme="majorBidi"/>
          <w:spacing w:val="1"/>
          <w:w w:val="110"/>
        </w:rPr>
        <w:t xml:space="preserve"> </w:t>
      </w:r>
      <w:r w:rsidR="0075071E" w:rsidRPr="00372D62">
        <w:rPr>
          <w:rFonts w:asciiTheme="majorBidi" w:hAnsiTheme="majorBidi" w:cstheme="majorBidi"/>
          <w:w w:val="110"/>
        </w:rPr>
        <w:t>(11</w:t>
      </w:r>
      <w:r w:rsidRPr="00372D62">
        <w:rPr>
          <w:rFonts w:asciiTheme="majorBidi" w:hAnsiTheme="majorBidi" w:cstheme="majorBidi"/>
          <w:w w:val="110"/>
        </w:rPr>
        <w:t>)</w:t>
      </w:r>
      <w:r w:rsidRPr="00372D62">
        <w:rPr>
          <w:rFonts w:asciiTheme="majorBidi" w:hAnsiTheme="majorBidi" w:cstheme="majorBidi"/>
          <w:spacing w:val="1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depicts</w:t>
      </w:r>
      <w:r w:rsidRPr="00372D62">
        <w:rPr>
          <w:rFonts w:asciiTheme="majorBidi" w:hAnsiTheme="majorBidi" w:cstheme="majorBidi"/>
          <w:spacing w:val="2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the</w:t>
      </w:r>
      <w:r w:rsidRPr="00372D62">
        <w:rPr>
          <w:rFonts w:asciiTheme="majorBidi" w:hAnsiTheme="majorBidi" w:cstheme="majorBidi"/>
          <w:spacing w:val="1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edit</w:t>
      </w:r>
      <w:r w:rsidRPr="00372D62">
        <w:rPr>
          <w:rFonts w:asciiTheme="majorBidi" w:hAnsiTheme="majorBidi" w:cstheme="majorBidi"/>
          <w:spacing w:val="1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item</w:t>
      </w:r>
      <w:r w:rsidRPr="00372D62">
        <w:rPr>
          <w:rFonts w:asciiTheme="majorBidi" w:hAnsiTheme="majorBidi" w:cstheme="majorBidi"/>
          <w:spacing w:val="2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page,</w:t>
      </w:r>
      <w:r w:rsidRPr="00372D62">
        <w:rPr>
          <w:rFonts w:asciiTheme="majorBidi" w:hAnsiTheme="majorBidi" w:cstheme="majorBidi"/>
          <w:spacing w:val="1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which</w:t>
      </w:r>
      <w:r w:rsidRPr="00372D62">
        <w:rPr>
          <w:rFonts w:asciiTheme="majorBidi" w:hAnsiTheme="majorBidi" w:cstheme="majorBidi"/>
          <w:spacing w:val="2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allows</w:t>
      </w:r>
      <w:r w:rsidRPr="00372D62">
        <w:rPr>
          <w:rFonts w:asciiTheme="majorBidi" w:hAnsiTheme="majorBidi" w:cstheme="majorBidi"/>
          <w:spacing w:val="1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admin</w:t>
      </w:r>
      <w:r w:rsidRPr="00372D62">
        <w:rPr>
          <w:rFonts w:asciiTheme="majorBidi" w:hAnsiTheme="majorBidi" w:cstheme="majorBidi"/>
          <w:spacing w:val="1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or</w:t>
      </w:r>
      <w:r w:rsidRPr="00372D62">
        <w:rPr>
          <w:rFonts w:asciiTheme="majorBidi" w:hAnsiTheme="majorBidi" w:cstheme="majorBidi"/>
          <w:spacing w:val="2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procurement</w:t>
      </w:r>
      <w:r w:rsidRPr="00372D62">
        <w:rPr>
          <w:rFonts w:asciiTheme="majorBidi" w:hAnsiTheme="majorBidi" w:cstheme="majorBidi"/>
          <w:spacing w:val="1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to</w:t>
      </w:r>
      <w:r w:rsidRPr="00372D62">
        <w:rPr>
          <w:rFonts w:asciiTheme="majorBidi" w:hAnsiTheme="majorBidi" w:cstheme="majorBidi"/>
          <w:spacing w:val="-82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make</w:t>
      </w:r>
      <w:r w:rsidRPr="00372D62">
        <w:rPr>
          <w:rFonts w:asciiTheme="majorBidi" w:hAnsiTheme="majorBidi" w:cstheme="majorBidi"/>
          <w:spacing w:val="-26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changes</w:t>
      </w:r>
      <w:r w:rsidRPr="00372D62">
        <w:rPr>
          <w:rFonts w:asciiTheme="majorBidi" w:hAnsiTheme="majorBidi" w:cstheme="majorBidi"/>
          <w:spacing w:val="-25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to</w:t>
      </w:r>
      <w:r w:rsidRPr="00372D62">
        <w:rPr>
          <w:rFonts w:asciiTheme="majorBidi" w:hAnsiTheme="majorBidi" w:cstheme="majorBidi"/>
          <w:spacing w:val="-26"/>
          <w:w w:val="110"/>
        </w:rPr>
        <w:t xml:space="preserve"> </w:t>
      </w:r>
      <w:r w:rsidRPr="00372D62">
        <w:rPr>
          <w:rFonts w:asciiTheme="majorBidi" w:hAnsiTheme="majorBidi" w:cstheme="majorBidi"/>
          <w:w w:val="110"/>
        </w:rPr>
        <w:t>products.</w:t>
      </w:r>
    </w:p>
    <w:p w:rsidR="00BF7B5F" w:rsidRPr="00372D62" w:rsidRDefault="00863992" w:rsidP="00372D62">
      <w:pPr>
        <w:spacing w:line="360" w:lineRule="auto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g">
            <w:drawing>
              <wp:anchor distT="0" distB="0" distL="0" distR="0" simplePos="0" relativeHeight="487629824" behindDoc="1" locked="0" layoutInCell="1" allowOverlap="1">
                <wp:simplePos x="0" y="0"/>
                <wp:positionH relativeFrom="page">
                  <wp:posOffset>592455</wp:posOffset>
                </wp:positionH>
                <wp:positionV relativeFrom="paragraph">
                  <wp:posOffset>210185</wp:posOffset>
                </wp:positionV>
                <wp:extent cx="6386195" cy="3015615"/>
                <wp:effectExtent l="0" t="0" r="0" b="0"/>
                <wp:wrapTopAndBottom/>
                <wp:docPr id="211" name="Group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6386195" cy="3015615"/>
                          <a:chOff x="933" y="331"/>
                          <a:chExt cx="10057" cy="4749"/>
                        </a:xfrm>
                      </wpg:grpSpPr>
                      <pic:pic xmlns:pic="http://schemas.openxmlformats.org/drawingml/2006/picture">
                        <pic:nvPicPr>
                          <pic:cNvPr id="212" name="Picture 5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933" y="331"/>
                            <a:ext cx="10057" cy="4542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wps:wsp>
                        <wps:cNvPr id="213" name="Text Box 49"/>
                        <wps:cNvSpPr txBox="1">
                          <a:spLocks noChangeArrowheads="1"/>
                        </wps:cNvSpPr>
                        <wps:spPr bwMode="auto">
                          <a:xfrm>
                            <a:off x="4330" y="4787"/>
                            <a:ext cx="3191" cy="29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75071E" w:rsidRDefault="0075071E">
                              <w:pPr>
                                <w:spacing w:line="283" w:lineRule="exact"/>
                                <w:rPr>
                                  <w:sz w:val="24"/>
                                </w:rPr>
                              </w:pPr>
                              <w:r>
                                <w:rPr>
                                  <w:w w:val="95"/>
                                  <w:sz w:val="24"/>
                                </w:rPr>
                                <w:t>Figure</w:t>
                              </w:r>
                              <w:r>
                                <w:rPr>
                                  <w:spacing w:val="-9"/>
                                  <w:w w:val="95"/>
                                  <w:sz w:val="24"/>
                                </w:rPr>
                                <w:t xml:space="preserve"> </w:t>
                              </w:r>
                              <w:r>
                                <w:rPr>
                                  <w:w w:val="95"/>
                                  <w:sz w:val="24"/>
                                </w:rPr>
                                <w:t>(12):</w:t>
                              </w:r>
                              <w:r>
                                <w:rPr>
                                  <w:spacing w:val="62"/>
                                  <w:w w:val="95"/>
                                  <w:sz w:val="24"/>
                                </w:rPr>
                                <w:t xml:space="preserve"> </w:t>
                              </w:r>
                              <w:r>
                                <w:rPr>
                                  <w:w w:val="95"/>
                                  <w:sz w:val="24"/>
                                </w:rPr>
                                <w:t>edit</w:t>
                              </w:r>
                              <w:r>
                                <w:rPr>
                                  <w:spacing w:val="-9"/>
                                  <w:w w:val="95"/>
                                  <w:sz w:val="24"/>
                                </w:rPr>
                                <w:t xml:space="preserve"> </w:t>
                              </w:r>
                              <w:r>
                                <w:rPr>
                                  <w:w w:val="95"/>
                                  <w:sz w:val="24"/>
                                </w:rPr>
                                <w:t>item</w:t>
                              </w:r>
                              <w:r>
                                <w:rPr>
                                  <w:spacing w:val="-8"/>
                                  <w:w w:val="95"/>
                                  <w:sz w:val="24"/>
                                </w:rPr>
                                <w:t xml:space="preserve"> </w:t>
                              </w:r>
                              <w:r>
                                <w:rPr>
                                  <w:w w:val="95"/>
                                  <w:sz w:val="24"/>
                                </w:rPr>
                                <w:t>page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id="Group 48" o:spid="_x0000_s1031" style="position:absolute;margin-left:46.65pt;margin-top:16.55pt;width:502.85pt;height:237.45pt;z-index:-15686656;mso-wrap-distance-left:0;mso-wrap-distance-right:0;mso-position-horizontal-relative:page" coordorigin="933,331" coordsize="10057,474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">
                <v:shape id="Picture 50" o:spid="_x0000_s1032" type="#_x0000_t75" style="position:absolute;left:933;top:331;width:10057;height:454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">
                  <v:imagedata r:id="rId48" o:title=""/>
                </v:shape>
                <v:shape id="Text Box 49" o:spid="_x0000_s1033" type="#_x0000_t202" style="position:absolute;left:4330;top:4787;width:3191;height:2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" filled="f" stroked="f">
                  <v:textbox inset="0,0,0,0">
                    <w:txbxContent>
                      <w:p w:rsidR="0075071E" w:rsidRDefault="0075071E">
                        <w:pPr>
                          <w:spacing w:line="283" w:lineRule="exact"/>
                          <w:rPr>
                            <w:sz w:val="24"/>
                          </w:rPr>
                        </w:pPr>
                        <w:r>
                          <w:rPr>
                            <w:w w:val="95"/>
                            <w:sz w:val="24"/>
                          </w:rPr>
                          <w:t>Figure</w:t>
                        </w:r>
                        <w:r>
                          <w:rPr>
                            <w:spacing w:val="-9"/>
                            <w:w w:val="95"/>
                            <w:sz w:val="24"/>
                          </w:rPr>
                          <w:t xml:space="preserve"> </w:t>
                        </w:r>
                        <w:r>
                          <w:rPr>
                            <w:w w:val="95"/>
                            <w:sz w:val="24"/>
                          </w:rPr>
                          <w:t>(12):</w:t>
                        </w:r>
                        <w:r>
                          <w:rPr>
                            <w:spacing w:val="62"/>
                            <w:w w:val="95"/>
                            <w:sz w:val="24"/>
                          </w:rPr>
                          <w:t xml:space="preserve"> </w:t>
                        </w:r>
                        <w:r>
                          <w:rPr>
                            <w:w w:val="95"/>
                            <w:sz w:val="24"/>
                          </w:rPr>
                          <w:t>edit</w:t>
                        </w:r>
                        <w:r>
                          <w:rPr>
                            <w:spacing w:val="-9"/>
                            <w:w w:val="95"/>
                            <w:sz w:val="24"/>
                          </w:rPr>
                          <w:t xml:space="preserve"> </w:t>
                        </w:r>
                        <w:r>
                          <w:rPr>
                            <w:w w:val="95"/>
                            <w:sz w:val="24"/>
                          </w:rPr>
                          <w:t>item</w:t>
                        </w:r>
                        <w:r>
                          <w:rPr>
                            <w:spacing w:val="-8"/>
                            <w:w w:val="95"/>
                            <w:sz w:val="24"/>
                          </w:rPr>
                          <w:t xml:space="preserve"> </w:t>
                        </w:r>
                        <w:r>
                          <w:rPr>
                            <w:w w:val="95"/>
                            <w:sz w:val="24"/>
                          </w:rPr>
                          <w:t>page</w:t>
                        </w:r>
                      </w:p>
                    </w:txbxContent>
                  </v:textbox>
                </v:shape>
                <w10:wrap type="topAndBottom" anchorx="page"/>
              </v:group>
            </w:pict>
          </mc:Fallback>
        </mc:AlternateConten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spacing w:before="229" w:after="10" w:line="360" w:lineRule="auto"/>
        <w:ind w:left="789" w:right="316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Figure</w:t>
      </w:r>
      <w:r w:rsidRPr="00372D62">
        <w:rPr>
          <w:rFonts w:asciiTheme="majorBidi" w:hAnsiTheme="majorBidi" w:cstheme="majorBidi"/>
          <w:spacing w:val="46"/>
        </w:rPr>
        <w:t xml:space="preserve"> </w:t>
      </w:r>
      <w:r w:rsidR="0075071E" w:rsidRPr="00372D62">
        <w:rPr>
          <w:rFonts w:asciiTheme="majorBidi" w:hAnsiTheme="majorBidi" w:cstheme="majorBidi"/>
        </w:rPr>
        <w:t>(12</w:t>
      </w:r>
      <w:r w:rsidRPr="00372D62">
        <w:rPr>
          <w:rFonts w:asciiTheme="majorBidi" w:hAnsiTheme="majorBidi" w:cstheme="majorBidi"/>
        </w:rPr>
        <w:t>)</w:t>
      </w:r>
      <w:r w:rsidRPr="00372D62">
        <w:rPr>
          <w:rFonts w:asciiTheme="majorBidi" w:hAnsiTheme="majorBidi" w:cstheme="majorBidi"/>
          <w:spacing w:val="47"/>
        </w:rPr>
        <w:t xml:space="preserve"> </w:t>
      </w:r>
      <w:r w:rsidRPr="00372D62">
        <w:rPr>
          <w:rFonts w:asciiTheme="majorBidi" w:hAnsiTheme="majorBidi" w:cstheme="majorBidi"/>
        </w:rPr>
        <w:t>depicts</w:t>
      </w:r>
      <w:r w:rsidRPr="00372D62">
        <w:rPr>
          <w:rFonts w:asciiTheme="majorBidi" w:hAnsiTheme="majorBidi" w:cstheme="majorBidi"/>
          <w:spacing w:val="46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47"/>
        </w:rPr>
        <w:t xml:space="preserve"> </w:t>
      </w:r>
      <w:r w:rsidRPr="00372D62">
        <w:rPr>
          <w:rFonts w:asciiTheme="majorBidi" w:hAnsiTheme="majorBidi" w:cstheme="majorBidi"/>
        </w:rPr>
        <w:t>create</w:t>
      </w:r>
      <w:r w:rsidRPr="00372D62">
        <w:rPr>
          <w:rFonts w:asciiTheme="majorBidi" w:hAnsiTheme="majorBidi" w:cstheme="majorBidi"/>
          <w:spacing w:val="47"/>
        </w:rPr>
        <w:t xml:space="preserve"> </w:t>
      </w:r>
      <w:r w:rsidRPr="00372D62">
        <w:rPr>
          <w:rFonts w:asciiTheme="majorBidi" w:hAnsiTheme="majorBidi" w:cstheme="majorBidi"/>
        </w:rPr>
        <w:t>item</w:t>
      </w:r>
      <w:r w:rsidRPr="00372D62">
        <w:rPr>
          <w:rFonts w:asciiTheme="majorBidi" w:hAnsiTheme="majorBidi" w:cstheme="majorBidi"/>
          <w:spacing w:val="46"/>
        </w:rPr>
        <w:t xml:space="preserve"> </w:t>
      </w:r>
      <w:r w:rsidRPr="00372D62">
        <w:rPr>
          <w:rFonts w:asciiTheme="majorBidi" w:hAnsiTheme="majorBidi" w:cstheme="majorBidi"/>
        </w:rPr>
        <w:t>page,</w:t>
      </w:r>
      <w:r w:rsidRPr="00372D62">
        <w:rPr>
          <w:rFonts w:asciiTheme="majorBidi" w:hAnsiTheme="majorBidi" w:cstheme="majorBidi"/>
          <w:spacing w:val="47"/>
        </w:rPr>
        <w:t xml:space="preserve"> </w:t>
      </w:r>
      <w:r w:rsidRPr="00372D62">
        <w:rPr>
          <w:rFonts w:asciiTheme="majorBidi" w:hAnsiTheme="majorBidi" w:cstheme="majorBidi"/>
        </w:rPr>
        <w:t>which</w:t>
      </w:r>
      <w:r w:rsidRPr="00372D62">
        <w:rPr>
          <w:rFonts w:asciiTheme="majorBidi" w:hAnsiTheme="majorBidi" w:cstheme="majorBidi"/>
          <w:spacing w:val="47"/>
        </w:rPr>
        <w:t xml:space="preserve"> </w:t>
      </w:r>
      <w:r w:rsidRPr="00372D62">
        <w:rPr>
          <w:rFonts w:asciiTheme="majorBidi" w:hAnsiTheme="majorBidi" w:cstheme="majorBidi"/>
        </w:rPr>
        <w:t>allows</w:t>
      </w:r>
      <w:r w:rsidRPr="00372D62">
        <w:rPr>
          <w:rFonts w:asciiTheme="majorBidi" w:hAnsiTheme="majorBidi" w:cstheme="majorBidi"/>
          <w:spacing w:val="46"/>
        </w:rPr>
        <w:t xml:space="preserve"> </w:t>
      </w:r>
      <w:r w:rsidRPr="00372D62">
        <w:rPr>
          <w:rFonts w:asciiTheme="majorBidi" w:hAnsiTheme="majorBidi" w:cstheme="majorBidi"/>
        </w:rPr>
        <w:t>admin</w:t>
      </w:r>
      <w:r w:rsidRPr="00372D62">
        <w:rPr>
          <w:rFonts w:asciiTheme="majorBidi" w:hAnsiTheme="majorBidi" w:cstheme="majorBidi"/>
          <w:spacing w:val="47"/>
        </w:rPr>
        <w:t xml:space="preserve"> </w:t>
      </w:r>
      <w:r w:rsidRPr="00372D62">
        <w:rPr>
          <w:rFonts w:asciiTheme="majorBidi" w:hAnsiTheme="majorBidi" w:cstheme="majorBidi"/>
        </w:rPr>
        <w:t>or</w:t>
      </w:r>
      <w:r w:rsidRPr="00372D62">
        <w:rPr>
          <w:rFonts w:asciiTheme="majorBidi" w:hAnsiTheme="majorBidi" w:cstheme="majorBidi"/>
          <w:spacing w:val="47"/>
        </w:rPr>
        <w:t xml:space="preserve"> </w:t>
      </w:r>
      <w:r w:rsidRPr="00372D62">
        <w:rPr>
          <w:rFonts w:asciiTheme="majorBidi" w:hAnsiTheme="majorBidi" w:cstheme="majorBidi"/>
        </w:rPr>
        <w:t>procurement</w:t>
      </w:r>
      <w:r w:rsidRPr="00372D62">
        <w:rPr>
          <w:rFonts w:asciiTheme="majorBidi" w:hAnsiTheme="majorBidi" w:cstheme="majorBidi"/>
          <w:spacing w:val="46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-74"/>
        </w:rPr>
        <w:t xml:space="preserve"> </w:t>
      </w:r>
      <w:r w:rsidRPr="00372D62">
        <w:rPr>
          <w:rFonts w:asciiTheme="majorBidi" w:hAnsiTheme="majorBidi" w:cstheme="majorBidi"/>
        </w:rPr>
        <w:t>create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items.</w:t>
      </w:r>
    </w:p>
    <w:p w:rsidR="00BF7B5F" w:rsidRPr="00372D62" w:rsidRDefault="005E1C30" w:rsidP="00372D62">
      <w:pPr>
        <w:spacing w:line="360" w:lineRule="auto"/>
        <w:ind w:left="533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  <w:sz w:val="20"/>
        </w:rPr>
        <w:drawing>
          <wp:inline distT="0" distB="0" distL="0" distR="0">
            <wp:extent cx="6396009" cy="3088386"/>
            <wp:effectExtent l="0" t="0" r="0" b="0"/>
            <wp:docPr id="21" name="image2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image23.png"/>
                    <pic:cNvPicPr/>
                  </pic:nvPicPr>
                  <pic:blipFill>
                    <a:blip r:embed="rId4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96009" cy="3088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F" w:rsidRPr="00372D62" w:rsidRDefault="005E1C30" w:rsidP="00372D62">
      <w:pPr>
        <w:pStyle w:val="BodyText"/>
        <w:spacing w:line="360" w:lineRule="auto"/>
        <w:ind w:left="3371" w:right="3416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1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13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79"/>
        </w:rPr>
        <w:t xml:space="preserve"> </w:t>
      </w:r>
      <w:r w:rsidRPr="00372D62">
        <w:rPr>
          <w:rFonts w:asciiTheme="majorBidi" w:hAnsiTheme="majorBidi" w:cstheme="majorBidi"/>
          <w:w w:val="95"/>
        </w:rPr>
        <w:t>all</w:t>
      </w:r>
      <w:r w:rsidRPr="00372D62">
        <w:rPr>
          <w:rFonts w:asciiTheme="majorBidi" w:hAnsiTheme="majorBidi" w:cstheme="majorBidi"/>
          <w:spacing w:val="2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transactions</w:t>
      </w:r>
      <w:r w:rsidRPr="00372D62">
        <w:rPr>
          <w:rFonts w:asciiTheme="majorBidi" w:hAnsiTheme="majorBidi" w:cstheme="majorBidi"/>
          <w:spacing w:val="1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page</w:t>
      </w:r>
    </w:p>
    <w:p w:rsidR="00BF7B5F" w:rsidRPr="00372D62" w:rsidRDefault="00BF7B5F" w:rsidP="00372D62">
      <w:pPr>
        <w:spacing w:line="360" w:lineRule="auto"/>
        <w:jc w:val="center"/>
        <w:rPr>
          <w:rFonts w:asciiTheme="majorBidi" w:hAnsiTheme="majorBidi" w:cstheme="majorBidi"/>
        </w:rPr>
        <w:sectPr w:rsidR="00BF7B5F" w:rsidRPr="00372D62" w:rsidSect="000D73D7">
          <w:pgSz w:w="11900" w:h="16850"/>
          <w:pgMar w:top="1180" w:right="420" w:bottom="1420" w:left="400" w:header="0" w:footer="144" w:gutter="0"/>
          <w:cols w:space="720"/>
          <w:docGrid w:linePitch="299"/>
        </w:sect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before="1" w:line="360" w:lineRule="auto"/>
        <w:rPr>
          <w:rFonts w:asciiTheme="majorBidi" w:hAnsiTheme="majorBidi" w:cstheme="majorBidi"/>
          <w:sz w:val="17"/>
        </w:rPr>
      </w:pPr>
    </w:p>
    <w:p w:rsidR="00BF7B5F" w:rsidRPr="004B77E8" w:rsidRDefault="005E1C30" w:rsidP="004B77E8">
      <w:pPr>
        <w:spacing w:before="108" w:line="360" w:lineRule="auto"/>
        <w:ind w:left="789" w:right="588"/>
        <w:rPr>
          <w:rFonts w:asciiTheme="majorBidi" w:hAnsiTheme="majorBidi" w:cstheme="majorBidi"/>
          <w:sz w:val="21"/>
        </w:rPr>
      </w:pPr>
      <w:r w:rsidRPr="00372D62">
        <w:rPr>
          <w:rFonts w:asciiTheme="majorBidi" w:hAnsiTheme="majorBidi" w:cstheme="majorBidi"/>
          <w:w w:val="105"/>
          <w:sz w:val="21"/>
        </w:rPr>
        <w:t>Figure</w:t>
      </w:r>
      <w:r w:rsidRPr="00372D62">
        <w:rPr>
          <w:rFonts w:asciiTheme="majorBidi" w:hAnsiTheme="majorBidi" w:cstheme="majorBidi"/>
          <w:spacing w:val="-11"/>
          <w:w w:val="105"/>
          <w:sz w:val="21"/>
        </w:rPr>
        <w:t xml:space="preserve"> </w:t>
      </w:r>
      <w:r w:rsidR="0075071E" w:rsidRPr="00372D62">
        <w:rPr>
          <w:rFonts w:asciiTheme="majorBidi" w:hAnsiTheme="majorBidi" w:cstheme="majorBidi"/>
          <w:w w:val="105"/>
          <w:sz w:val="21"/>
        </w:rPr>
        <w:t>(13</w:t>
      </w:r>
      <w:r w:rsidRPr="00372D62">
        <w:rPr>
          <w:rFonts w:asciiTheme="majorBidi" w:hAnsiTheme="majorBidi" w:cstheme="majorBidi"/>
          <w:w w:val="105"/>
          <w:sz w:val="21"/>
        </w:rPr>
        <w:t>)</w:t>
      </w:r>
      <w:r w:rsidRPr="00372D62">
        <w:rPr>
          <w:rFonts w:asciiTheme="majorBidi" w:hAnsiTheme="majorBidi" w:cstheme="majorBidi"/>
          <w:spacing w:val="-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depicts</w:t>
      </w:r>
      <w:r w:rsidRPr="00372D62">
        <w:rPr>
          <w:rFonts w:asciiTheme="majorBidi" w:hAnsiTheme="majorBidi" w:cstheme="majorBidi"/>
          <w:spacing w:val="-1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he</w:t>
      </w:r>
      <w:r w:rsidRPr="00372D62">
        <w:rPr>
          <w:rFonts w:asciiTheme="majorBidi" w:hAnsiTheme="majorBidi" w:cstheme="majorBidi"/>
          <w:spacing w:val="-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ll</w:t>
      </w:r>
      <w:r w:rsidRPr="00372D62">
        <w:rPr>
          <w:rFonts w:asciiTheme="majorBidi" w:hAnsiTheme="majorBidi" w:cstheme="majorBidi"/>
          <w:spacing w:val="-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ransactions</w:t>
      </w:r>
      <w:r w:rsidRPr="00372D62">
        <w:rPr>
          <w:rFonts w:asciiTheme="majorBidi" w:hAnsiTheme="majorBidi" w:cstheme="majorBidi"/>
          <w:spacing w:val="-1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page,</w:t>
      </w:r>
      <w:r w:rsidRPr="00372D62">
        <w:rPr>
          <w:rFonts w:asciiTheme="majorBidi" w:hAnsiTheme="majorBidi" w:cstheme="majorBidi"/>
          <w:spacing w:val="-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which</w:t>
      </w:r>
      <w:r w:rsidRPr="00372D62">
        <w:rPr>
          <w:rFonts w:asciiTheme="majorBidi" w:hAnsiTheme="majorBidi" w:cstheme="majorBidi"/>
          <w:spacing w:val="-1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llows</w:t>
      </w:r>
      <w:r w:rsidRPr="00372D62">
        <w:rPr>
          <w:rFonts w:asciiTheme="majorBidi" w:hAnsiTheme="majorBidi" w:cstheme="majorBidi"/>
          <w:spacing w:val="-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dmin</w:t>
      </w:r>
      <w:r w:rsidRPr="00372D62">
        <w:rPr>
          <w:rFonts w:asciiTheme="majorBidi" w:hAnsiTheme="majorBidi" w:cstheme="majorBidi"/>
          <w:spacing w:val="-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or</w:t>
      </w:r>
      <w:r w:rsidRPr="00372D62">
        <w:rPr>
          <w:rFonts w:asciiTheme="majorBidi" w:hAnsiTheme="majorBidi" w:cstheme="majorBidi"/>
          <w:spacing w:val="-11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ccountant</w:t>
      </w:r>
      <w:r w:rsidRPr="00372D62">
        <w:rPr>
          <w:rFonts w:asciiTheme="majorBidi" w:hAnsiTheme="majorBidi" w:cstheme="majorBidi"/>
          <w:spacing w:val="-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o</w:t>
      </w:r>
      <w:r w:rsidRPr="00372D62">
        <w:rPr>
          <w:rFonts w:asciiTheme="majorBidi" w:hAnsiTheme="majorBidi" w:cstheme="majorBidi"/>
          <w:spacing w:val="-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edit</w:t>
      </w:r>
      <w:r w:rsidRPr="00372D62">
        <w:rPr>
          <w:rFonts w:asciiTheme="majorBidi" w:hAnsiTheme="majorBidi" w:cstheme="majorBidi"/>
          <w:spacing w:val="-75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or</w:t>
      </w:r>
      <w:r w:rsidRPr="00372D62">
        <w:rPr>
          <w:rFonts w:asciiTheme="majorBidi" w:hAnsiTheme="majorBidi" w:cstheme="majorBidi"/>
          <w:spacing w:val="-2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delete</w:t>
      </w:r>
      <w:r w:rsidRPr="00372D62">
        <w:rPr>
          <w:rFonts w:asciiTheme="majorBidi" w:hAnsiTheme="majorBidi" w:cstheme="majorBidi"/>
          <w:spacing w:val="-2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ransaction.</w:t>
      </w:r>
      <w:r w:rsidR="00985C96"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51584" behindDoc="0" locked="0" layoutInCell="1" allowOverlap="1" wp14:anchorId="0239BBB9" wp14:editId="7BE35B9B">
            <wp:simplePos x="0" y="0"/>
            <wp:positionH relativeFrom="page">
              <wp:posOffset>771525</wp:posOffset>
            </wp:positionH>
            <wp:positionV relativeFrom="paragraph">
              <wp:posOffset>241935</wp:posOffset>
            </wp:positionV>
            <wp:extent cx="5943600" cy="3088005"/>
            <wp:effectExtent l="0" t="0" r="0" b="0"/>
            <wp:wrapTopAndBottom/>
            <wp:docPr id="23" name="image2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image24.png"/>
                    <pic:cNvPicPr/>
                  </pic:nvPicPr>
                  <pic:blipFill>
                    <a:blip r:embed="rId5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880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:rsidR="00985C96" w:rsidRPr="004B77E8" w:rsidRDefault="00985C96" w:rsidP="004B77E8">
      <w:pPr>
        <w:pStyle w:val="BodyText"/>
        <w:spacing w:line="360" w:lineRule="auto"/>
        <w:ind w:left="2941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 xml:space="preserve">               Figure</w:t>
      </w:r>
      <w:r w:rsidRPr="00372D62">
        <w:rPr>
          <w:rFonts w:asciiTheme="majorBidi" w:hAnsiTheme="majorBidi" w:cstheme="majorBidi"/>
          <w:spacing w:val="9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14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92"/>
        </w:rPr>
        <w:t xml:space="preserve"> </w:t>
      </w:r>
      <w:r w:rsidRPr="00372D62">
        <w:rPr>
          <w:rFonts w:asciiTheme="majorBidi" w:hAnsiTheme="majorBidi" w:cstheme="majorBidi"/>
          <w:w w:val="95"/>
        </w:rPr>
        <w:t>transaction</w:t>
      </w:r>
      <w:r w:rsidRPr="00372D62">
        <w:rPr>
          <w:rFonts w:asciiTheme="majorBidi" w:hAnsiTheme="majorBidi" w:cstheme="majorBidi"/>
          <w:spacing w:val="9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single</w:t>
      </w:r>
      <w:r w:rsidRPr="00372D62">
        <w:rPr>
          <w:rFonts w:asciiTheme="majorBidi" w:hAnsiTheme="majorBidi" w:cstheme="majorBidi"/>
          <w:spacing w:val="10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page</w:t>
      </w:r>
    </w:p>
    <w:p w:rsidR="00BF7B5F" w:rsidRPr="00372D62" w:rsidRDefault="005E1C30" w:rsidP="00372D62">
      <w:pPr>
        <w:spacing w:before="183" w:line="360" w:lineRule="auto"/>
        <w:ind w:left="789" w:right="780"/>
        <w:rPr>
          <w:rFonts w:asciiTheme="majorBidi" w:hAnsiTheme="majorBidi" w:cstheme="majorBidi"/>
          <w:sz w:val="23"/>
        </w:rPr>
      </w:pPr>
      <w:r w:rsidRPr="00372D62">
        <w:rPr>
          <w:rFonts w:asciiTheme="majorBidi" w:hAnsiTheme="majorBidi" w:cstheme="majorBidi"/>
          <w:sz w:val="23"/>
        </w:rPr>
        <w:t>In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figure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="0075071E" w:rsidRPr="00372D62">
        <w:rPr>
          <w:rFonts w:asciiTheme="majorBidi" w:hAnsiTheme="majorBidi" w:cstheme="majorBidi"/>
          <w:sz w:val="23"/>
        </w:rPr>
        <w:t>(14</w:t>
      </w:r>
      <w:r w:rsidRPr="00372D62">
        <w:rPr>
          <w:rFonts w:asciiTheme="majorBidi" w:hAnsiTheme="majorBidi" w:cstheme="majorBidi"/>
          <w:sz w:val="23"/>
        </w:rPr>
        <w:t>)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shows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transaction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single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page,</w:t>
      </w:r>
      <w:r w:rsidRPr="00372D62">
        <w:rPr>
          <w:rFonts w:asciiTheme="majorBidi" w:hAnsiTheme="majorBidi" w:cstheme="majorBidi"/>
          <w:spacing w:val="16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all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transaction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information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appears</w:t>
      </w:r>
      <w:r w:rsidRPr="00372D62">
        <w:rPr>
          <w:rFonts w:asciiTheme="majorBidi" w:hAnsiTheme="majorBidi" w:cstheme="majorBidi"/>
          <w:spacing w:val="-78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and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contains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two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buttons,</w:t>
      </w:r>
      <w:r w:rsidRPr="00372D62">
        <w:rPr>
          <w:rFonts w:asciiTheme="majorBidi" w:hAnsiTheme="majorBidi" w:cstheme="majorBidi"/>
          <w:spacing w:val="-19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one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for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modification</w:t>
      </w:r>
      <w:r w:rsidRPr="00372D62">
        <w:rPr>
          <w:rFonts w:asciiTheme="majorBidi" w:hAnsiTheme="majorBidi" w:cstheme="majorBidi"/>
          <w:spacing w:val="-19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and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the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other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for</w:t>
      </w:r>
      <w:r w:rsidRPr="00372D62">
        <w:rPr>
          <w:rFonts w:asciiTheme="majorBidi" w:hAnsiTheme="majorBidi" w:cstheme="majorBidi"/>
          <w:spacing w:val="-19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deletion.</w:t>
      </w:r>
    </w:p>
    <w:p w:rsidR="00BF7B5F" w:rsidRPr="00372D62" w:rsidRDefault="005E1C30" w:rsidP="00372D62">
      <w:pPr>
        <w:spacing w:before="4" w:line="360" w:lineRule="auto"/>
        <w:ind w:left="540" w:right="1090"/>
        <w:rPr>
          <w:rFonts w:asciiTheme="majorBidi" w:hAnsiTheme="majorBidi" w:cstheme="majorBidi"/>
          <w:sz w:val="14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52608" behindDoc="0" locked="0" layoutInCell="1" allowOverlap="1">
            <wp:simplePos x="0" y="0"/>
            <wp:positionH relativeFrom="page">
              <wp:posOffset>590914</wp:posOffset>
            </wp:positionH>
            <wp:positionV relativeFrom="paragraph">
              <wp:posOffset>135686</wp:posOffset>
            </wp:positionV>
            <wp:extent cx="6106615" cy="2758440"/>
            <wp:effectExtent l="0" t="0" r="0" b="0"/>
            <wp:wrapTopAndBottom/>
            <wp:docPr id="25" name="image2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image25.png"/>
                    <pic:cNvPicPr/>
                  </pic:nvPicPr>
                  <pic:blipFill>
                    <a:blip r:embed="rId5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106615" cy="27584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F7B5F" w:rsidRPr="00372D62" w:rsidRDefault="00985C96" w:rsidP="00372D62">
      <w:pPr>
        <w:pStyle w:val="BodyText"/>
        <w:spacing w:before="3" w:line="360" w:lineRule="auto"/>
        <w:ind w:left="3056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10"/>
        </w:rPr>
        <w:t xml:space="preserve">       </w:t>
      </w:r>
      <w:r w:rsidR="005E1C30" w:rsidRPr="00372D62">
        <w:rPr>
          <w:rFonts w:asciiTheme="majorBidi" w:hAnsiTheme="majorBidi" w:cstheme="majorBidi"/>
          <w:w w:val="110"/>
        </w:rPr>
        <w:t>F</w:t>
      </w:r>
      <w:r w:rsidR="005E1C30" w:rsidRPr="00372D62">
        <w:rPr>
          <w:rFonts w:asciiTheme="majorBidi" w:hAnsiTheme="majorBidi" w:cstheme="majorBidi"/>
          <w:w w:val="101"/>
        </w:rPr>
        <w:t>i</w:t>
      </w:r>
      <w:r w:rsidR="005E1C30" w:rsidRPr="00372D62">
        <w:rPr>
          <w:rFonts w:asciiTheme="majorBidi" w:hAnsiTheme="majorBidi" w:cstheme="majorBidi"/>
          <w:w w:val="110"/>
        </w:rPr>
        <w:t>g</w:t>
      </w:r>
      <w:r w:rsidR="005E1C30" w:rsidRPr="00372D62">
        <w:rPr>
          <w:rFonts w:asciiTheme="majorBidi" w:hAnsiTheme="majorBidi" w:cstheme="majorBidi"/>
          <w:w w:val="106"/>
        </w:rPr>
        <w:t>u</w:t>
      </w:r>
      <w:r w:rsidR="005E1C30" w:rsidRPr="00372D62">
        <w:rPr>
          <w:rFonts w:asciiTheme="majorBidi" w:hAnsiTheme="majorBidi" w:cstheme="majorBidi"/>
          <w:w w:val="95"/>
        </w:rPr>
        <w:t>r</w:t>
      </w:r>
      <w:r w:rsidR="005E1C30" w:rsidRPr="00372D62">
        <w:rPr>
          <w:rFonts w:asciiTheme="majorBidi" w:hAnsiTheme="majorBidi" w:cstheme="majorBidi"/>
          <w:w w:val="102"/>
        </w:rPr>
        <w:t>e</w:t>
      </w:r>
      <w:r w:rsidR="005E1C30" w:rsidRPr="00372D62">
        <w:rPr>
          <w:rFonts w:asciiTheme="majorBidi" w:hAnsiTheme="majorBidi" w:cstheme="majorBidi"/>
          <w:spacing w:val="-20"/>
        </w:rPr>
        <w:t xml:space="preserve"> </w:t>
      </w:r>
      <w:r w:rsidR="005E1C30" w:rsidRPr="00372D62">
        <w:rPr>
          <w:rFonts w:asciiTheme="majorBidi" w:hAnsiTheme="majorBidi" w:cstheme="majorBidi"/>
          <w:w w:val="74"/>
        </w:rPr>
        <w:t>(</w:t>
      </w:r>
      <w:r w:rsidR="005E1C30" w:rsidRPr="00372D62">
        <w:rPr>
          <w:rFonts w:asciiTheme="majorBidi" w:hAnsiTheme="majorBidi" w:cstheme="majorBidi"/>
          <w:w w:val="58"/>
        </w:rPr>
        <w:t>1</w:t>
      </w:r>
      <w:r w:rsidR="0075071E" w:rsidRPr="00372D62">
        <w:rPr>
          <w:rFonts w:asciiTheme="majorBidi" w:hAnsiTheme="majorBidi" w:cstheme="majorBidi"/>
          <w:w w:val="105"/>
        </w:rPr>
        <w:t>5</w:t>
      </w:r>
      <w:r w:rsidR="005E1C30" w:rsidRPr="00372D62">
        <w:rPr>
          <w:rFonts w:asciiTheme="majorBidi" w:hAnsiTheme="majorBidi" w:cstheme="majorBidi"/>
          <w:w w:val="74"/>
        </w:rPr>
        <w:t>)</w:t>
      </w:r>
      <w:r w:rsidR="005E1C30" w:rsidRPr="00372D62">
        <w:rPr>
          <w:rFonts w:asciiTheme="majorBidi" w:hAnsiTheme="majorBidi" w:cstheme="majorBidi"/>
          <w:w w:val="49"/>
        </w:rPr>
        <w:t>:</w:t>
      </w:r>
      <w:r w:rsidR="005E1C30" w:rsidRPr="00372D62">
        <w:rPr>
          <w:rFonts w:asciiTheme="majorBidi" w:hAnsiTheme="majorBidi" w:cstheme="majorBidi"/>
        </w:rPr>
        <w:t xml:space="preserve"> </w:t>
      </w:r>
      <w:r w:rsidR="005E1C30" w:rsidRPr="00372D62">
        <w:rPr>
          <w:rFonts w:asciiTheme="majorBidi" w:hAnsiTheme="majorBidi" w:cstheme="majorBidi"/>
          <w:spacing w:val="-41"/>
        </w:rPr>
        <w:t xml:space="preserve"> </w:t>
      </w:r>
      <w:r w:rsidR="005E1C30" w:rsidRPr="00372D62">
        <w:rPr>
          <w:rFonts w:asciiTheme="majorBidi" w:hAnsiTheme="majorBidi" w:cstheme="majorBidi"/>
          <w:w w:val="102"/>
        </w:rPr>
        <w:t>e</w:t>
      </w:r>
      <w:r w:rsidR="005E1C30" w:rsidRPr="00372D62">
        <w:rPr>
          <w:rFonts w:asciiTheme="majorBidi" w:hAnsiTheme="majorBidi" w:cstheme="majorBidi"/>
          <w:w w:val="109"/>
        </w:rPr>
        <w:t>d</w:t>
      </w:r>
      <w:r w:rsidR="005E1C30" w:rsidRPr="00372D62">
        <w:rPr>
          <w:rFonts w:asciiTheme="majorBidi" w:hAnsiTheme="majorBidi" w:cstheme="majorBidi"/>
          <w:w w:val="101"/>
        </w:rPr>
        <w:t>i</w:t>
      </w:r>
      <w:r w:rsidR="005E1C30" w:rsidRPr="00372D62">
        <w:rPr>
          <w:rFonts w:asciiTheme="majorBidi" w:hAnsiTheme="majorBidi" w:cstheme="majorBidi"/>
          <w:w w:val="104"/>
        </w:rPr>
        <w:t>t</w:t>
      </w:r>
      <w:r w:rsidR="005E1C30" w:rsidRPr="00372D62">
        <w:rPr>
          <w:rFonts w:asciiTheme="majorBidi" w:hAnsiTheme="majorBidi" w:cstheme="majorBidi"/>
          <w:spacing w:val="-20"/>
        </w:rPr>
        <w:t xml:space="preserve"> </w:t>
      </w:r>
      <w:r w:rsidR="005E1C30" w:rsidRPr="00372D62">
        <w:rPr>
          <w:rFonts w:asciiTheme="majorBidi" w:hAnsiTheme="majorBidi" w:cstheme="majorBidi"/>
          <w:w w:val="104"/>
        </w:rPr>
        <w:t>t</w:t>
      </w:r>
      <w:r w:rsidR="005E1C30" w:rsidRPr="00372D62">
        <w:rPr>
          <w:rFonts w:asciiTheme="majorBidi" w:hAnsiTheme="majorBidi" w:cstheme="majorBidi"/>
          <w:w w:val="95"/>
        </w:rPr>
        <w:t>r</w:t>
      </w:r>
      <w:r w:rsidR="005E1C30" w:rsidRPr="00372D62">
        <w:rPr>
          <w:rFonts w:asciiTheme="majorBidi" w:hAnsiTheme="majorBidi" w:cstheme="majorBidi"/>
          <w:w w:val="99"/>
        </w:rPr>
        <w:t>a</w:t>
      </w:r>
      <w:r w:rsidR="005E1C30" w:rsidRPr="00372D62">
        <w:rPr>
          <w:rFonts w:asciiTheme="majorBidi" w:hAnsiTheme="majorBidi" w:cstheme="majorBidi"/>
          <w:w w:val="107"/>
        </w:rPr>
        <w:t>n</w:t>
      </w:r>
      <w:r w:rsidR="005E1C30" w:rsidRPr="00372D62">
        <w:rPr>
          <w:rFonts w:asciiTheme="majorBidi" w:hAnsiTheme="majorBidi" w:cstheme="majorBidi"/>
          <w:w w:val="96"/>
        </w:rPr>
        <w:t>s</w:t>
      </w:r>
      <w:r w:rsidR="005E1C30" w:rsidRPr="00372D62">
        <w:rPr>
          <w:rFonts w:asciiTheme="majorBidi" w:hAnsiTheme="majorBidi" w:cstheme="majorBidi"/>
          <w:w w:val="99"/>
        </w:rPr>
        <w:t>a</w:t>
      </w:r>
      <w:r w:rsidR="005E1C30" w:rsidRPr="00372D62">
        <w:rPr>
          <w:rFonts w:asciiTheme="majorBidi" w:hAnsiTheme="majorBidi" w:cstheme="majorBidi"/>
          <w:w w:val="109"/>
        </w:rPr>
        <w:t>c</w:t>
      </w:r>
      <w:r w:rsidR="005E1C30" w:rsidRPr="00372D62">
        <w:rPr>
          <w:rFonts w:asciiTheme="majorBidi" w:hAnsiTheme="majorBidi" w:cstheme="majorBidi"/>
          <w:w w:val="104"/>
        </w:rPr>
        <w:t>t</w:t>
      </w:r>
      <w:r w:rsidR="005E1C30" w:rsidRPr="00372D62">
        <w:rPr>
          <w:rFonts w:asciiTheme="majorBidi" w:hAnsiTheme="majorBidi" w:cstheme="majorBidi"/>
          <w:w w:val="101"/>
        </w:rPr>
        <w:t>i</w:t>
      </w:r>
      <w:r w:rsidR="005E1C30" w:rsidRPr="00372D62">
        <w:rPr>
          <w:rFonts w:asciiTheme="majorBidi" w:hAnsiTheme="majorBidi" w:cstheme="majorBidi"/>
          <w:w w:val="104"/>
        </w:rPr>
        <w:t>o</w:t>
      </w:r>
      <w:r w:rsidR="005E1C30" w:rsidRPr="00372D62">
        <w:rPr>
          <w:rFonts w:asciiTheme="majorBidi" w:hAnsiTheme="majorBidi" w:cstheme="majorBidi"/>
          <w:w w:val="107"/>
        </w:rPr>
        <w:t>n</w:t>
      </w:r>
      <w:r w:rsidR="005E1C30" w:rsidRPr="00372D62">
        <w:rPr>
          <w:rFonts w:asciiTheme="majorBidi" w:hAnsiTheme="majorBidi" w:cstheme="majorBidi"/>
          <w:spacing w:val="-20"/>
        </w:rPr>
        <w:t xml:space="preserve"> </w:t>
      </w:r>
      <w:r w:rsidR="005E1C30" w:rsidRPr="00372D62">
        <w:rPr>
          <w:rFonts w:asciiTheme="majorBidi" w:hAnsiTheme="majorBidi" w:cstheme="majorBidi"/>
          <w:w w:val="109"/>
        </w:rPr>
        <w:t>p</w:t>
      </w:r>
      <w:r w:rsidR="005E1C30" w:rsidRPr="00372D62">
        <w:rPr>
          <w:rFonts w:asciiTheme="majorBidi" w:hAnsiTheme="majorBidi" w:cstheme="majorBidi"/>
          <w:w w:val="99"/>
        </w:rPr>
        <w:t>a</w:t>
      </w:r>
      <w:r w:rsidR="005E1C30" w:rsidRPr="00372D62">
        <w:rPr>
          <w:rFonts w:asciiTheme="majorBidi" w:hAnsiTheme="majorBidi" w:cstheme="majorBidi"/>
          <w:w w:val="110"/>
        </w:rPr>
        <w:t>g</w:t>
      </w:r>
      <w:r w:rsidR="005E1C30" w:rsidRPr="00372D62">
        <w:rPr>
          <w:rFonts w:asciiTheme="majorBidi" w:hAnsiTheme="majorBidi" w:cstheme="majorBidi"/>
          <w:w w:val="102"/>
        </w:rPr>
        <w:t>e</w:t>
      </w:r>
    </w:p>
    <w:p w:rsidR="00BF7B5F" w:rsidRPr="00372D62" w:rsidRDefault="00BF7B5F" w:rsidP="00372D62">
      <w:pPr>
        <w:spacing w:before="5" w:line="360" w:lineRule="auto"/>
        <w:rPr>
          <w:rFonts w:asciiTheme="majorBidi" w:hAnsiTheme="majorBidi" w:cstheme="majorBidi"/>
          <w:sz w:val="33"/>
        </w:rPr>
      </w:pPr>
    </w:p>
    <w:p w:rsidR="00BF7B5F" w:rsidRPr="00372D62" w:rsidRDefault="005E1C30" w:rsidP="00372D62">
      <w:pPr>
        <w:spacing w:line="360" w:lineRule="auto"/>
        <w:ind w:left="789" w:right="778"/>
        <w:rPr>
          <w:rFonts w:asciiTheme="majorBidi" w:hAnsiTheme="majorBidi" w:cstheme="majorBidi"/>
          <w:sz w:val="21"/>
        </w:rPr>
      </w:pPr>
      <w:r w:rsidRPr="00372D62">
        <w:rPr>
          <w:rFonts w:asciiTheme="majorBidi" w:hAnsiTheme="majorBidi" w:cstheme="majorBidi"/>
          <w:w w:val="105"/>
          <w:sz w:val="21"/>
        </w:rPr>
        <w:t>Figure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="0075071E" w:rsidRPr="00372D62">
        <w:rPr>
          <w:rFonts w:asciiTheme="majorBidi" w:hAnsiTheme="majorBidi" w:cstheme="majorBidi"/>
          <w:w w:val="105"/>
          <w:sz w:val="21"/>
        </w:rPr>
        <w:t>(15</w:t>
      </w:r>
      <w:r w:rsidRPr="00372D62">
        <w:rPr>
          <w:rFonts w:asciiTheme="majorBidi" w:hAnsiTheme="majorBidi" w:cstheme="majorBidi"/>
          <w:w w:val="105"/>
          <w:sz w:val="21"/>
        </w:rPr>
        <w:t>)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depicts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he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edit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ransaction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page,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which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llows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dmin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or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procurement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o</w:t>
      </w:r>
      <w:r w:rsidRPr="00372D62">
        <w:rPr>
          <w:rFonts w:asciiTheme="majorBidi" w:hAnsiTheme="majorBidi" w:cstheme="majorBidi"/>
          <w:spacing w:val="-74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make</w:t>
      </w:r>
      <w:r w:rsidRPr="00372D62">
        <w:rPr>
          <w:rFonts w:asciiTheme="majorBidi" w:hAnsiTheme="majorBidi" w:cstheme="majorBidi"/>
          <w:spacing w:val="-2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changes</w:t>
      </w:r>
      <w:r w:rsidRPr="00372D62">
        <w:rPr>
          <w:rFonts w:asciiTheme="majorBidi" w:hAnsiTheme="majorBidi" w:cstheme="majorBidi"/>
          <w:spacing w:val="-1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o</w:t>
      </w:r>
      <w:r w:rsidRPr="00372D62">
        <w:rPr>
          <w:rFonts w:asciiTheme="majorBidi" w:hAnsiTheme="majorBidi" w:cstheme="majorBidi"/>
          <w:spacing w:val="-2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ransaction.</w:t>
      </w:r>
    </w:p>
    <w:p w:rsidR="00985C96" w:rsidRPr="00372D62" w:rsidRDefault="00985C96" w:rsidP="00372D62">
      <w:pPr>
        <w:spacing w:line="360" w:lineRule="auto"/>
        <w:rPr>
          <w:rFonts w:asciiTheme="majorBidi" w:hAnsiTheme="majorBidi" w:cstheme="majorBidi"/>
          <w:sz w:val="21"/>
        </w:rPr>
        <w:sectPr w:rsidR="00985C96" w:rsidRPr="00372D62" w:rsidSect="000D73D7">
          <w:pgSz w:w="11900" w:h="16850"/>
          <w:pgMar w:top="1180" w:right="420" w:bottom="1420" w:left="400" w:header="0" w:footer="144" w:gutter="0"/>
          <w:cols w:space="720"/>
          <w:docGrid w:linePitch="299"/>
        </w:sect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before="4" w:line="360" w:lineRule="auto"/>
        <w:rPr>
          <w:rFonts w:asciiTheme="majorBidi" w:hAnsiTheme="majorBidi" w:cstheme="majorBidi"/>
          <w:sz w:val="18"/>
        </w:rPr>
      </w:pPr>
    </w:p>
    <w:p w:rsidR="00BF7B5F" w:rsidRPr="00372D62" w:rsidRDefault="005E1C30" w:rsidP="00372D62">
      <w:pPr>
        <w:pStyle w:val="BodyText"/>
        <w:spacing w:before="91" w:line="360" w:lineRule="auto"/>
        <w:ind w:left="3371" w:right="3417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67968" behindDoc="1" locked="0" layoutInCell="1" allowOverlap="1">
            <wp:simplePos x="0" y="0"/>
            <wp:positionH relativeFrom="page">
              <wp:posOffset>592671</wp:posOffset>
            </wp:positionH>
            <wp:positionV relativeFrom="paragraph">
              <wp:posOffset>-2987750</wp:posOffset>
            </wp:positionV>
            <wp:extent cx="6385908" cy="3083508"/>
            <wp:effectExtent l="0" t="0" r="0" b="0"/>
            <wp:wrapNone/>
            <wp:docPr id="27" name="image2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image26.png"/>
                    <pic:cNvPicPr/>
                  </pic:nvPicPr>
                  <pic:blipFill>
                    <a:blip r:embed="rId5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385908" cy="30835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10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16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97"/>
        </w:rPr>
        <w:t xml:space="preserve"> </w:t>
      </w:r>
      <w:r w:rsidRPr="00372D62">
        <w:rPr>
          <w:rFonts w:asciiTheme="majorBidi" w:hAnsiTheme="majorBidi" w:cstheme="majorBidi"/>
          <w:w w:val="95"/>
        </w:rPr>
        <w:t>selling</w:t>
      </w:r>
      <w:r w:rsidRPr="00372D62">
        <w:rPr>
          <w:rFonts w:asciiTheme="majorBidi" w:hAnsiTheme="majorBidi" w:cstheme="majorBidi"/>
          <w:spacing w:val="10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dashboard</w:t>
      </w:r>
      <w:r w:rsidRPr="00372D62">
        <w:rPr>
          <w:rFonts w:asciiTheme="majorBidi" w:hAnsiTheme="majorBidi" w:cstheme="majorBidi"/>
          <w:spacing w:val="11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page</w:t>
      </w:r>
    </w:p>
    <w:p w:rsidR="00BF7B5F" w:rsidRPr="00372D62" w:rsidRDefault="00BF7B5F" w:rsidP="00372D62">
      <w:pPr>
        <w:spacing w:before="2" w:line="360" w:lineRule="auto"/>
        <w:rPr>
          <w:rFonts w:asciiTheme="majorBidi" w:hAnsiTheme="majorBidi" w:cstheme="majorBidi"/>
          <w:sz w:val="35"/>
        </w:rPr>
      </w:pPr>
    </w:p>
    <w:p w:rsidR="00BF7B5F" w:rsidRPr="00372D62" w:rsidRDefault="005E1C30" w:rsidP="00372D62">
      <w:pPr>
        <w:pStyle w:val="BodyText"/>
        <w:spacing w:line="360" w:lineRule="auto"/>
        <w:ind w:left="789" w:right="316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68992" behindDoc="1" locked="0" layoutInCell="1" allowOverlap="1">
            <wp:simplePos x="0" y="0"/>
            <wp:positionH relativeFrom="page">
              <wp:posOffset>629850</wp:posOffset>
            </wp:positionH>
            <wp:positionV relativeFrom="paragraph">
              <wp:posOffset>521505</wp:posOffset>
            </wp:positionV>
            <wp:extent cx="6062329" cy="2969303"/>
            <wp:effectExtent l="0" t="0" r="0" b="0"/>
            <wp:wrapNone/>
            <wp:docPr id="29" name="image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image27.png"/>
                    <pic:cNvPicPr/>
                  </pic:nvPicPr>
                  <pic:blipFill>
                    <a:blip r:embed="rId5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62329" cy="2969303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372D62">
        <w:rPr>
          <w:rFonts w:asciiTheme="majorBidi" w:hAnsiTheme="majorBidi" w:cstheme="majorBidi"/>
        </w:rPr>
        <w:t>Figure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="0075071E" w:rsidRPr="00372D62">
        <w:rPr>
          <w:rFonts w:asciiTheme="majorBidi" w:hAnsiTheme="majorBidi" w:cstheme="majorBidi"/>
        </w:rPr>
        <w:t>(16</w:t>
      </w:r>
      <w:r w:rsidRPr="00372D62">
        <w:rPr>
          <w:rFonts w:asciiTheme="majorBidi" w:hAnsiTheme="majorBidi" w:cstheme="majorBidi"/>
        </w:rPr>
        <w:t>)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</w:rPr>
        <w:t>depicts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</w:rPr>
        <w:t>selling</w:t>
      </w:r>
      <w:r w:rsidRPr="00372D62">
        <w:rPr>
          <w:rFonts w:asciiTheme="majorBidi" w:hAnsiTheme="majorBidi" w:cstheme="majorBidi"/>
          <w:spacing w:val="-4"/>
        </w:rPr>
        <w:t xml:space="preserve"> </w:t>
      </w:r>
      <w:r w:rsidRPr="00372D62">
        <w:rPr>
          <w:rFonts w:asciiTheme="majorBidi" w:hAnsiTheme="majorBidi" w:cstheme="majorBidi"/>
        </w:rPr>
        <w:t>dashboard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</w:rPr>
        <w:t>page,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</w:rPr>
        <w:t>which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</w:rPr>
        <w:t>allows</w:t>
      </w:r>
      <w:r w:rsidRPr="00372D62">
        <w:rPr>
          <w:rFonts w:asciiTheme="majorBidi" w:hAnsiTheme="majorBidi" w:cstheme="majorBidi"/>
          <w:spacing w:val="-4"/>
        </w:rPr>
        <w:t xml:space="preserve"> </w:t>
      </w:r>
      <w:r w:rsidRPr="00372D62">
        <w:rPr>
          <w:rFonts w:asciiTheme="majorBidi" w:hAnsiTheme="majorBidi" w:cstheme="majorBidi"/>
        </w:rPr>
        <w:t>admin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</w:rPr>
        <w:t>or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</w:rPr>
        <w:t>seller</w:t>
      </w:r>
      <w:r w:rsidRPr="00372D62">
        <w:rPr>
          <w:rFonts w:asciiTheme="majorBidi" w:hAnsiTheme="majorBidi" w:cstheme="majorBidi"/>
          <w:spacing w:val="-5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-81"/>
        </w:rPr>
        <w:t xml:space="preserve"> </w:t>
      </w:r>
      <w:r w:rsidRPr="00372D62">
        <w:rPr>
          <w:rFonts w:asciiTheme="majorBidi" w:hAnsiTheme="majorBidi" w:cstheme="majorBidi"/>
        </w:rPr>
        <w:t>mak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new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</w:rPr>
        <w:t>transaction.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4B77E8" w:rsidRPr="00372D62" w:rsidRDefault="004B77E8" w:rsidP="004B77E8">
      <w:pPr>
        <w:pStyle w:val="BodyText"/>
        <w:spacing w:line="360" w:lineRule="auto"/>
        <w:ind w:left="3371" w:right="3416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-10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(17):</w:t>
      </w:r>
      <w:r w:rsidRPr="00372D62">
        <w:rPr>
          <w:rFonts w:asciiTheme="majorBidi" w:hAnsiTheme="majorBidi" w:cstheme="majorBidi"/>
          <w:spacing w:val="62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all</w:t>
      </w:r>
      <w:r w:rsidRPr="00372D62">
        <w:rPr>
          <w:rFonts w:asciiTheme="majorBidi" w:hAnsiTheme="majorBidi" w:cstheme="majorBidi"/>
          <w:spacing w:val="-9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users</w:t>
      </w:r>
      <w:r w:rsidRPr="00372D62">
        <w:rPr>
          <w:rFonts w:asciiTheme="majorBidi" w:hAnsiTheme="majorBidi" w:cstheme="majorBidi"/>
          <w:spacing w:val="-9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page</w:t>
      </w:r>
    </w:p>
    <w:p w:rsidR="004B77E8" w:rsidRPr="00372D62" w:rsidRDefault="004B77E8" w:rsidP="004B77E8">
      <w:pPr>
        <w:spacing w:before="183" w:line="360" w:lineRule="auto"/>
        <w:ind w:left="789" w:right="780"/>
        <w:rPr>
          <w:rFonts w:asciiTheme="majorBidi" w:hAnsiTheme="majorBidi" w:cstheme="majorBidi"/>
          <w:sz w:val="23"/>
        </w:rPr>
      </w:pPr>
      <w:r w:rsidRPr="00372D62">
        <w:rPr>
          <w:rFonts w:asciiTheme="majorBidi" w:hAnsiTheme="majorBidi" w:cstheme="majorBidi"/>
          <w:sz w:val="23"/>
        </w:rPr>
        <w:t>In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figure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(17)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shows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all users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page, contain check user when click on it will show user single page.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BF7B5F" w:rsidP="00372D62">
      <w:pPr>
        <w:spacing w:before="9" w:line="360" w:lineRule="auto"/>
        <w:rPr>
          <w:rFonts w:asciiTheme="majorBidi" w:hAnsiTheme="majorBidi" w:cstheme="majorBidi"/>
          <w:sz w:val="24"/>
        </w:rPr>
      </w:pPr>
    </w:p>
    <w:p w:rsidR="00BF7B5F" w:rsidRPr="00372D62" w:rsidRDefault="005E1C30" w:rsidP="00372D62">
      <w:pPr>
        <w:spacing w:line="360" w:lineRule="auto"/>
        <w:ind w:left="533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  <w:sz w:val="20"/>
        </w:rPr>
        <w:drawing>
          <wp:inline distT="0" distB="0" distL="0" distR="0">
            <wp:extent cx="6408318" cy="3008376"/>
            <wp:effectExtent l="0" t="0" r="0" b="0"/>
            <wp:docPr id="31" name="image2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image28.png"/>
                    <pic:cNvPicPr/>
                  </pic:nvPicPr>
                  <pic:blipFill>
                    <a:blip r:embed="rId5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408318" cy="30083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F" w:rsidRPr="00372D62" w:rsidRDefault="00BF7B5F" w:rsidP="00372D62">
      <w:pPr>
        <w:spacing w:before="2" w:line="360" w:lineRule="auto"/>
        <w:rPr>
          <w:rFonts w:asciiTheme="majorBidi" w:hAnsiTheme="majorBidi" w:cstheme="majorBidi"/>
          <w:sz w:val="23"/>
        </w:rPr>
      </w:pPr>
    </w:p>
    <w:p w:rsidR="00BF7B5F" w:rsidRPr="00372D62" w:rsidRDefault="005E1C30" w:rsidP="00372D62">
      <w:pPr>
        <w:pStyle w:val="BodyText"/>
        <w:spacing w:before="91" w:line="360" w:lineRule="auto"/>
        <w:ind w:left="3371" w:right="3416"/>
        <w:jc w:val="center"/>
        <w:rPr>
          <w:rFonts w:asciiTheme="majorBidi" w:hAnsiTheme="majorBidi" w:cstheme="majorBidi"/>
          <w:w w:val="95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-3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18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75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user</w:t>
      </w:r>
      <w:r w:rsidRPr="00372D62">
        <w:rPr>
          <w:rFonts w:asciiTheme="majorBidi" w:hAnsiTheme="majorBidi" w:cstheme="majorBidi"/>
          <w:spacing w:val="-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single</w:t>
      </w:r>
      <w:r w:rsidRPr="00372D62">
        <w:rPr>
          <w:rFonts w:asciiTheme="majorBidi" w:hAnsiTheme="majorBidi" w:cstheme="majorBidi"/>
          <w:spacing w:val="-2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page</w:t>
      </w:r>
    </w:p>
    <w:p w:rsidR="00985C96" w:rsidRPr="00372D62" w:rsidRDefault="00985C96" w:rsidP="00372D62">
      <w:pPr>
        <w:spacing w:before="183" w:line="360" w:lineRule="auto"/>
        <w:ind w:left="789" w:right="780"/>
        <w:rPr>
          <w:rFonts w:asciiTheme="majorBidi" w:hAnsiTheme="majorBidi" w:cstheme="majorBidi"/>
          <w:sz w:val="23"/>
        </w:rPr>
      </w:pPr>
      <w:r w:rsidRPr="00372D62">
        <w:rPr>
          <w:rFonts w:asciiTheme="majorBidi" w:hAnsiTheme="majorBidi" w:cstheme="majorBidi"/>
          <w:sz w:val="23"/>
        </w:rPr>
        <w:t>In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figure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="0075071E" w:rsidRPr="00372D62">
        <w:rPr>
          <w:rFonts w:asciiTheme="majorBidi" w:hAnsiTheme="majorBidi" w:cstheme="majorBidi"/>
          <w:sz w:val="23"/>
        </w:rPr>
        <w:t>(18</w:t>
      </w:r>
      <w:r w:rsidRPr="00372D62">
        <w:rPr>
          <w:rFonts w:asciiTheme="majorBidi" w:hAnsiTheme="majorBidi" w:cstheme="majorBidi"/>
          <w:sz w:val="23"/>
        </w:rPr>
        <w:t>)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shows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user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single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page,</w:t>
      </w:r>
      <w:r w:rsidRPr="00372D62">
        <w:rPr>
          <w:rFonts w:asciiTheme="majorBidi" w:hAnsiTheme="majorBidi" w:cstheme="majorBidi"/>
          <w:spacing w:val="16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all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user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information</w:t>
      </w:r>
      <w:r w:rsidRPr="00372D62">
        <w:rPr>
          <w:rFonts w:asciiTheme="majorBidi" w:hAnsiTheme="majorBidi" w:cstheme="majorBidi"/>
          <w:spacing w:val="15"/>
          <w:sz w:val="23"/>
        </w:rPr>
        <w:t xml:space="preserve"> </w:t>
      </w:r>
      <w:r w:rsidRPr="00372D62">
        <w:rPr>
          <w:rFonts w:asciiTheme="majorBidi" w:hAnsiTheme="majorBidi" w:cstheme="majorBidi"/>
          <w:sz w:val="23"/>
        </w:rPr>
        <w:t>appears</w:t>
      </w:r>
      <w:r w:rsidRPr="00372D62">
        <w:rPr>
          <w:rFonts w:asciiTheme="majorBidi" w:hAnsiTheme="majorBidi" w:cstheme="majorBidi"/>
          <w:spacing w:val="-78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and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contains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three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buttons,</w:t>
      </w:r>
      <w:r w:rsidRPr="00372D62">
        <w:rPr>
          <w:rFonts w:asciiTheme="majorBidi" w:hAnsiTheme="majorBidi" w:cstheme="majorBidi"/>
          <w:spacing w:val="-19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one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for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modification</w:t>
      </w:r>
      <w:r w:rsidRPr="00372D62">
        <w:rPr>
          <w:rFonts w:asciiTheme="majorBidi" w:hAnsiTheme="majorBidi" w:cstheme="majorBidi"/>
          <w:spacing w:val="-19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and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the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other</w:t>
      </w:r>
      <w:r w:rsidRPr="00372D62">
        <w:rPr>
          <w:rFonts w:asciiTheme="majorBidi" w:hAnsiTheme="majorBidi" w:cstheme="majorBidi"/>
          <w:spacing w:val="-20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>for</w:t>
      </w:r>
      <w:r w:rsidRPr="00372D62">
        <w:rPr>
          <w:rFonts w:asciiTheme="majorBidi" w:hAnsiTheme="majorBidi" w:cstheme="majorBidi"/>
          <w:spacing w:val="-19"/>
          <w:w w:val="105"/>
          <w:sz w:val="23"/>
        </w:rPr>
        <w:t xml:space="preserve"> </w:t>
      </w:r>
      <w:r w:rsidRPr="00372D62">
        <w:rPr>
          <w:rFonts w:asciiTheme="majorBidi" w:hAnsiTheme="majorBidi" w:cstheme="majorBidi"/>
          <w:w w:val="105"/>
          <w:sz w:val="23"/>
        </w:rPr>
        <w:t xml:space="preserve">deletion and another button for back to all </w:t>
      </w:r>
      <w:proofErr w:type="gramStart"/>
      <w:r w:rsidRPr="00372D62">
        <w:rPr>
          <w:rFonts w:asciiTheme="majorBidi" w:hAnsiTheme="majorBidi" w:cstheme="majorBidi"/>
          <w:w w:val="105"/>
          <w:sz w:val="23"/>
        </w:rPr>
        <w:t>users</w:t>
      </w:r>
      <w:proofErr w:type="gramEnd"/>
      <w:r w:rsidRPr="00372D62">
        <w:rPr>
          <w:rFonts w:asciiTheme="majorBidi" w:hAnsiTheme="majorBidi" w:cstheme="majorBidi"/>
          <w:w w:val="105"/>
          <w:sz w:val="23"/>
        </w:rPr>
        <w:t xml:space="preserve"> page.</w:t>
      </w:r>
    </w:p>
    <w:p w:rsidR="00985C96" w:rsidRPr="00372D62" w:rsidRDefault="00985C96" w:rsidP="00372D62">
      <w:pPr>
        <w:pStyle w:val="BodyText"/>
        <w:spacing w:before="91" w:line="360" w:lineRule="auto"/>
        <w:ind w:left="3371" w:right="3416"/>
        <w:jc w:val="center"/>
        <w:rPr>
          <w:rFonts w:asciiTheme="majorBidi" w:hAnsiTheme="majorBidi" w:cstheme="majorBidi"/>
        </w:rPr>
      </w:pPr>
    </w:p>
    <w:p w:rsidR="00BF7B5F" w:rsidRPr="00372D62" w:rsidRDefault="00BF7B5F" w:rsidP="00372D62">
      <w:pPr>
        <w:spacing w:before="10" w:line="360" w:lineRule="auto"/>
        <w:rPr>
          <w:rFonts w:asciiTheme="majorBidi" w:hAnsiTheme="majorBidi" w:cstheme="majorBidi"/>
          <w:sz w:val="10"/>
        </w:rPr>
      </w:pPr>
    </w:p>
    <w:p w:rsidR="00BF7B5F" w:rsidRPr="00372D62" w:rsidRDefault="005E1C30" w:rsidP="00372D62">
      <w:pPr>
        <w:spacing w:line="360" w:lineRule="auto"/>
        <w:ind w:left="533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  <w:sz w:val="20"/>
        </w:rPr>
        <w:drawing>
          <wp:inline distT="0" distB="0" distL="0" distR="0">
            <wp:extent cx="6407768" cy="2960370"/>
            <wp:effectExtent l="0" t="0" r="0" b="0"/>
            <wp:docPr id="35" name="image3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image30.png"/>
                    <pic:cNvPicPr/>
                  </pic:nvPicPr>
                  <pic:blipFill>
                    <a:blip r:embed="rId5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407768" cy="2960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F" w:rsidRPr="00372D62" w:rsidRDefault="005E1C30" w:rsidP="00372D62">
      <w:pPr>
        <w:pStyle w:val="BodyText"/>
        <w:spacing w:before="35" w:line="360" w:lineRule="auto"/>
        <w:ind w:left="3371" w:right="3355"/>
        <w:jc w:val="center"/>
        <w:rPr>
          <w:rFonts w:asciiTheme="majorBidi" w:hAnsiTheme="majorBidi" w:cstheme="majorBidi"/>
          <w:w w:val="102"/>
        </w:rPr>
      </w:pPr>
      <w:r w:rsidRPr="00372D62">
        <w:rPr>
          <w:rFonts w:asciiTheme="majorBidi" w:hAnsiTheme="majorBidi" w:cstheme="majorBidi"/>
          <w:w w:val="110"/>
        </w:rPr>
        <w:t>F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w w:val="106"/>
        </w:rPr>
        <w:t>u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74"/>
        </w:rPr>
        <w:t>(</w:t>
      </w:r>
      <w:r w:rsidRPr="00372D62">
        <w:rPr>
          <w:rFonts w:asciiTheme="majorBidi" w:hAnsiTheme="majorBidi" w:cstheme="majorBidi"/>
          <w:w w:val="58"/>
        </w:rPr>
        <w:t>1</w:t>
      </w:r>
      <w:r w:rsidR="0075071E" w:rsidRPr="00372D62">
        <w:rPr>
          <w:rFonts w:asciiTheme="majorBidi" w:hAnsiTheme="majorBidi" w:cstheme="majorBidi"/>
          <w:w w:val="101"/>
        </w:rPr>
        <w:t>9</w:t>
      </w:r>
      <w:r w:rsidRPr="00372D62">
        <w:rPr>
          <w:rFonts w:asciiTheme="majorBidi" w:hAnsiTheme="majorBidi" w:cstheme="majorBidi"/>
          <w:w w:val="74"/>
        </w:rPr>
        <w:t>)</w:t>
      </w:r>
      <w:r w:rsidRPr="00372D62">
        <w:rPr>
          <w:rFonts w:asciiTheme="majorBidi" w:hAnsiTheme="majorBidi" w:cstheme="majorBidi"/>
          <w:w w:val="49"/>
        </w:rPr>
        <w:t>:</w:t>
      </w:r>
      <w:r w:rsidRPr="00372D62">
        <w:rPr>
          <w:rFonts w:asciiTheme="majorBidi" w:hAnsiTheme="majorBidi" w:cstheme="majorBidi"/>
        </w:rPr>
        <w:t xml:space="preserve"> </w:t>
      </w:r>
      <w:r w:rsidRPr="00372D62">
        <w:rPr>
          <w:rFonts w:asciiTheme="majorBidi" w:hAnsiTheme="majorBidi" w:cstheme="majorBidi"/>
          <w:spacing w:val="-41"/>
        </w:rPr>
        <w:t xml:space="preserve"> 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109"/>
        </w:rPr>
        <w:t>d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6"/>
        </w:rPr>
        <w:t>u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p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w w:val="102"/>
        </w:rPr>
        <w:t>e</w:t>
      </w:r>
    </w:p>
    <w:p w:rsidR="00ED71BB" w:rsidRPr="00372D62" w:rsidRDefault="00ED71BB" w:rsidP="00372D62">
      <w:pPr>
        <w:pStyle w:val="BodyText"/>
        <w:spacing w:before="35" w:line="360" w:lineRule="auto"/>
        <w:ind w:left="3371" w:right="3355"/>
        <w:jc w:val="center"/>
        <w:rPr>
          <w:rFonts w:asciiTheme="majorBidi" w:hAnsiTheme="majorBidi" w:cstheme="majorBidi"/>
        </w:rPr>
      </w:pPr>
    </w:p>
    <w:p w:rsidR="00985C96" w:rsidRPr="00372D62" w:rsidRDefault="00985C96" w:rsidP="00372D62">
      <w:pPr>
        <w:spacing w:line="360" w:lineRule="auto"/>
        <w:ind w:left="789" w:right="778"/>
        <w:rPr>
          <w:rFonts w:asciiTheme="majorBidi" w:hAnsiTheme="majorBidi" w:cstheme="majorBidi"/>
          <w:sz w:val="21"/>
        </w:rPr>
      </w:pPr>
      <w:r w:rsidRPr="00372D62">
        <w:rPr>
          <w:rFonts w:asciiTheme="majorBidi" w:hAnsiTheme="majorBidi" w:cstheme="majorBidi"/>
          <w:w w:val="105"/>
          <w:sz w:val="21"/>
        </w:rPr>
        <w:t>Figure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="0075071E" w:rsidRPr="00372D62">
        <w:rPr>
          <w:rFonts w:asciiTheme="majorBidi" w:hAnsiTheme="majorBidi" w:cstheme="majorBidi"/>
          <w:w w:val="105"/>
          <w:sz w:val="21"/>
        </w:rPr>
        <w:t>(19</w:t>
      </w:r>
      <w:r w:rsidRPr="00372D62">
        <w:rPr>
          <w:rFonts w:asciiTheme="majorBidi" w:hAnsiTheme="majorBidi" w:cstheme="majorBidi"/>
          <w:w w:val="105"/>
          <w:sz w:val="21"/>
        </w:rPr>
        <w:t>)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depicts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he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edit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="00ED71BB" w:rsidRPr="00372D62">
        <w:rPr>
          <w:rFonts w:asciiTheme="majorBidi" w:hAnsiTheme="majorBidi" w:cstheme="majorBidi"/>
          <w:w w:val="105"/>
          <w:sz w:val="21"/>
        </w:rPr>
        <w:t>user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page,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which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llows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dmin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changes</w:t>
      </w:r>
      <w:r w:rsidRPr="00372D62">
        <w:rPr>
          <w:rFonts w:asciiTheme="majorBidi" w:hAnsiTheme="majorBidi" w:cstheme="majorBidi"/>
          <w:spacing w:val="-1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to</w:t>
      </w:r>
      <w:r w:rsidRPr="00372D62">
        <w:rPr>
          <w:rFonts w:asciiTheme="majorBidi" w:hAnsiTheme="majorBidi" w:cstheme="majorBidi"/>
          <w:spacing w:val="-20"/>
          <w:w w:val="105"/>
          <w:sz w:val="21"/>
        </w:rPr>
        <w:t xml:space="preserve"> </w:t>
      </w:r>
      <w:r w:rsidR="00ED71BB" w:rsidRPr="00372D62">
        <w:rPr>
          <w:rFonts w:asciiTheme="majorBidi" w:hAnsiTheme="majorBidi" w:cstheme="majorBidi"/>
          <w:w w:val="105"/>
          <w:sz w:val="21"/>
        </w:rPr>
        <w:t>user</w:t>
      </w:r>
      <w:r w:rsidRPr="00372D62">
        <w:rPr>
          <w:rFonts w:asciiTheme="majorBidi" w:hAnsiTheme="majorBidi" w:cstheme="majorBidi"/>
          <w:w w:val="105"/>
          <w:sz w:val="21"/>
        </w:rPr>
        <w:t>.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spacing w:before="5" w:line="360" w:lineRule="auto"/>
        <w:rPr>
          <w:rFonts w:asciiTheme="majorBidi" w:hAnsiTheme="majorBidi" w:cstheme="majorBidi"/>
          <w:sz w:val="17"/>
        </w:rPr>
      </w:pPr>
      <w:r w:rsidRPr="00372D62">
        <w:rPr>
          <w:rFonts w:asciiTheme="majorBidi" w:hAnsiTheme="majorBidi" w:cstheme="majorBidi"/>
          <w:noProof/>
        </w:rPr>
        <w:lastRenderedPageBreak/>
        <w:drawing>
          <wp:anchor distT="0" distB="0" distL="0" distR="0" simplePos="0" relativeHeight="251655680" behindDoc="0" locked="0" layoutInCell="1" allowOverlap="1">
            <wp:simplePos x="0" y="0"/>
            <wp:positionH relativeFrom="page">
              <wp:posOffset>592671</wp:posOffset>
            </wp:positionH>
            <wp:positionV relativeFrom="paragraph">
              <wp:posOffset>159489</wp:posOffset>
            </wp:positionV>
            <wp:extent cx="6406008" cy="2816352"/>
            <wp:effectExtent l="0" t="0" r="0" b="0"/>
            <wp:wrapTopAndBottom/>
            <wp:docPr id="37" name="image3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image31.png"/>
                    <pic:cNvPicPr/>
                  </pic:nvPicPr>
                  <pic:blipFill>
                    <a:blip r:embed="rId5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406008" cy="281635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F7B5F" w:rsidRPr="00372D62" w:rsidRDefault="005E1C30" w:rsidP="00372D62">
      <w:pPr>
        <w:pStyle w:val="BodyText"/>
        <w:spacing w:before="4" w:line="360" w:lineRule="auto"/>
        <w:ind w:left="3371" w:right="3355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-3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20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75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create</w:t>
      </w:r>
      <w:r w:rsidRPr="00372D62">
        <w:rPr>
          <w:rFonts w:asciiTheme="majorBidi" w:hAnsiTheme="majorBidi" w:cstheme="majorBidi"/>
          <w:spacing w:val="-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user</w:t>
      </w:r>
      <w:r w:rsidRPr="00372D62">
        <w:rPr>
          <w:rFonts w:asciiTheme="majorBidi" w:hAnsiTheme="majorBidi" w:cstheme="majorBidi"/>
          <w:spacing w:val="-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page</w:t>
      </w:r>
    </w:p>
    <w:p w:rsidR="00BF7B5F" w:rsidRPr="00372D62" w:rsidRDefault="00BF7B5F" w:rsidP="00372D62">
      <w:pPr>
        <w:spacing w:line="360" w:lineRule="auto"/>
        <w:jc w:val="center"/>
        <w:rPr>
          <w:rFonts w:asciiTheme="majorBidi" w:hAnsiTheme="majorBidi" w:cstheme="majorBidi"/>
        </w:rPr>
      </w:pPr>
    </w:p>
    <w:p w:rsidR="00ED71BB" w:rsidRPr="00372D62" w:rsidRDefault="00ED71BB" w:rsidP="00372D62">
      <w:pPr>
        <w:spacing w:line="360" w:lineRule="auto"/>
        <w:jc w:val="center"/>
        <w:rPr>
          <w:rFonts w:asciiTheme="majorBidi" w:hAnsiTheme="majorBidi" w:cstheme="majorBidi"/>
        </w:rPr>
      </w:pPr>
    </w:p>
    <w:p w:rsidR="00ED71BB" w:rsidRPr="00372D62" w:rsidRDefault="00ED71BB" w:rsidP="00372D62">
      <w:pPr>
        <w:spacing w:line="360" w:lineRule="auto"/>
        <w:ind w:left="789" w:right="778"/>
        <w:rPr>
          <w:rFonts w:asciiTheme="majorBidi" w:hAnsiTheme="majorBidi" w:cstheme="majorBidi"/>
          <w:sz w:val="21"/>
        </w:rPr>
      </w:pPr>
      <w:r w:rsidRPr="00372D62">
        <w:rPr>
          <w:rFonts w:asciiTheme="majorBidi" w:hAnsiTheme="majorBidi" w:cstheme="majorBidi"/>
          <w:w w:val="105"/>
          <w:sz w:val="21"/>
        </w:rPr>
        <w:t>Figure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="0075071E" w:rsidRPr="00372D62">
        <w:rPr>
          <w:rFonts w:asciiTheme="majorBidi" w:hAnsiTheme="majorBidi" w:cstheme="majorBidi"/>
          <w:w w:val="105"/>
          <w:sz w:val="21"/>
        </w:rPr>
        <w:t>(20</w:t>
      </w:r>
      <w:r w:rsidRPr="00372D62">
        <w:rPr>
          <w:rFonts w:asciiTheme="majorBidi" w:hAnsiTheme="majorBidi" w:cstheme="majorBidi"/>
          <w:w w:val="105"/>
          <w:sz w:val="21"/>
        </w:rPr>
        <w:t>)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depicts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create user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page,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which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llows</w:t>
      </w:r>
      <w:r w:rsidRPr="00372D62">
        <w:rPr>
          <w:rFonts w:asciiTheme="majorBidi" w:hAnsiTheme="majorBidi" w:cstheme="majorBidi"/>
          <w:spacing w:val="9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admin</w:t>
      </w:r>
      <w:r w:rsidRPr="00372D62">
        <w:rPr>
          <w:rFonts w:asciiTheme="majorBidi" w:hAnsiTheme="majorBidi" w:cstheme="majorBidi"/>
          <w:spacing w:val="1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create new</w:t>
      </w:r>
      <w:r w:rsidRPr="00372D62">
        <w:rPr>
          <w:rFonts w:asciiTheme="majorBidi" w:hAnsiTheme="majorBidi" w:cstheme="majorBidi"/>
          <w:spacing w:val="-20"/>
          <w:w w:val="105"/>
          <w:sz w:val="21"/>
        </w:rPr>
        <w:t xml:space="preserve"> </w:t>
      </w:r>
      <w:r w:rsidRPr="00372D62">
        <w:rPr>
          <w:rFonts w:asciiTheme="majorBidi" w:hAnsiTheme="majorBidi" w:cstheme="majorBidi"/>
          <w:w w:val="105"/>
          <w:sz w:val="21"/>
        </w:rPr>
        <w:t>user.</w:t>
      </w:r>
    </w:p>
    <w:p w:rsidR="00ED71BB" w:rsidRPr="00372D62" w:rsidRDefault="00ED71BB" w:rsidP="00372D62">
      <w:pPr>
        <w:spacing w:line="360" w:lineRule="auto"/>
        <w:jc w:val="center"/>
        <w:rPr>
          <w:rFonts w:asciiTheme="majorBidi" w:hAnsiTheme="majorBidi" w:cstheme="majorBidi"/>
        </w:rPr>
        <w:sectPr w:rsidR="00ED71BB" w:rsidRPr="00372D62" w:rsidSect="0049593F">
          <w:pgSz w:w="11900" w:h="16850"/>
          <w:pgMar w:top="1180" w:right="420" w:bottom="1420" w:left="400" w:header="0" w:footer="288" w:gutter="0"/>
          <w:cols w:space="720"/>
          <w:docGrid w:linePitch="299"/>
        </w:sect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before="6" w:line="360" w:lineRule="auto"/>
        <w:rPr>
          <w:rFonts w:asciiTheme="majorBidi" w:hAnsiTheme="majorBidi" w:cstheme="majorBidi"/>
        </w:rPr>
      </w:pPr>
    </w:p>
    <w:p w:rsidR="00BF7B5F" w:rsidRPr="00372D62" w:rsidRDefault="00863992" w:rsidP="00372D62">
      <w:pPr>
        <w:spacing w:before="216" w:line="360" w:lineRule="auto"/>
        <w:ind w:left="1013"/>
        <w:rPr>
          <w:rFonts w:asciiTheme="majorBidi" w:hAnsiTheme="majorBidi" w:cstheme="majorBidi"/>
          <w:b/>
          <w:sz w:val="86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4720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173355</wp:posOffset>
                </wp:positionV>
                <wp:extent cx="37465" cy="37465"/>
                <wp:effectExtent l="0" t="0" r="0" b="0"/>
                <wp:wrapNone/>
                <wp:docPr id="210" name="Rectangle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C18A366" id="Rectangle 47" o:spid="_x0000_s1026" style="position:absolute;margin-left:418.25pt;margin-top:13.65pt;width:2.95pt;height:2.95pt;z-index:157747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5232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414655</wp:posOffset>
                </wp:positionV>
                <wp:extent cx="37465" cy="37465"/>
                <wp:effectExtent l="0" t="0" r="0" b="0"/>
                <wp:wrapNone/>
                <wp:docPr id="209" name="Rectangle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35613D2" id="Rectangle 46" o:spid="_x0000_s1026" style="position:absolute;margin-left:418.25pt;margin-top:32.65pt;width:2.95pt;height:2.95pt;z-index:157752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5744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655955</wp:posOffset>
                </wp:positionV>
                <wp:extent cx="37465" cy="29845"/>
                <wp:effectExtent l="0" t="0" r="0" b="0"/>
                <wp:wrapNone/>
                <wp:docPr id="208" name="Rectangle 4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BAD3138" id="Rectangle 45" o:spid="_x0000_s1026" style="position:absolute;margin-left:418.25pt;margin-top:51.65pt;width:2.95pt;height:2.35pt;z-index:157757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6256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173355</wp:posOffset>
                </wp:positionV>
                <wp:extent cx="37465" cy="37465"/>
                <wp:effectExtent l="0" t="0" r="0" b="0"/>
                <wp:wrapNone/>
                <wp:docPr id="207" name="Rectangle 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DF18819" id="Rectangle 44" o:spid="_x0000_s1026" style="position:absolute;margin-left:437.2pt;margin-top:13.65pt;width:2.95pt;height:2.95pt;z-index:157762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6768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414655</wp:posOffset>
                </wp:positionV>
                <wp:extent cx="37465" cy="37465"/>
                <wp:effectExtent l="0" t="0" r="0" b="0"/>
                <wp:wrapNone/>
                <wp:docPr id="206" name="Rectangle 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7AA817C" id="Rectangle 43" o:spid="_x0000_s1026" style="position:absolute;margin-left:437.2pt;margin-top:32.65pt;width:2.95pt;height:2.95pt;z-index:157767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7280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655955</wp:posOffset>
                </wp:positionV>
                <wp:extent cx="37465" cy="29845"/>
                <wp:effectExtent l="0" t="0" r="0" b="0"/>
                <wp:wrapNone/>
                <wp:docPr id="205" name="Rectangle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98A3A9A" id="Rectangle 42" o:spid="_x0000_s1026" style="position:absolute;margin-left:437.2pt;margin-top:51.65pt;width:2.95pt;height:2.35pt;z-index:1577728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7792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173355</wp:posOffset>
                </wp:positionV>
                <wp:extent cx="37465" cy="37465"/>
                <wp:effectExtent l="0" t="0" r="0" b="0"/>
                <wp:wrapNone/>
                <wp:docPr id="204" name="Rectangle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8AA3C8E" id="Rectangle 41" o:spid="_x0000_s1026" style="position:absolute;margin-left:456.2pt;margin-top:13.65pt;width:2.95pt;height:2.95pt;z-index:157777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8304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414655</wp:posOffset>
                </wp:positionV>
                <wp:extent cx="37465" cy="37465"/>
                <wp:effectExtent l="0" t="0" r="0" b="0"/>
                <wp:wrapNone/>
                <wp:docPr id="203" name="Rectangle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2C9064F" id="Rectangle 40" o:spid="_x0000_s1026" style="position:absolute;margin-left:456.2pt;margin-top:32.65pt;width:2.95pt;height:2.95pt;z-index:157783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8816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655955</wp:posOffset>
                </wp:positionV>
                <wp:extent cx="37465" cy="29845"/>
                <wp:effectExtent l="0" t="0" r="0" b="0"/>
                <wp:wrapNone/>
                <wp:docPr id="202" name="Rectangle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0621B11" id="Rectangle 39" o:spid="_x0000_s1026" style="position:absolute;margin-left:456.2pt;margin-top:51.65pt;width:2.95pt;height:2.35pt;z-index:157788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9328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173355</wp:posOffset>
                </wp:positionV>
                <wp:extent cx="37465" cy="37465"/>
                <wp:effectExtent l="0" t="0" r="0" b="0"/>
                <wp:wrapNone/>
                <wp:docPr id="201" name="Rectangle 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D024E30" id="Rectangle 38" o:spid="_x0000_s1026" style="position:absolute;margin-left:475.2pt;margin-top:13.65pt;width:2.95pt;height:2.95pt;z-index:157793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79840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414655</wp:posOffset>
                </wp:positionV>
                <wp:extent cx="37465" cy="37465"/>
                <wp:effectExtent l="0" t="0" r="0" b="0"/>
                <wp:wrapNone/>
                <wp:docPr id="200" name="Rectangle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0B15C8D" id="Rectangle 37" o:spid="_x0000_s1026" style="position:absolute;margin-left:475.2pt;margin-top:32.65pt;width:2.95pt;height:2.95pt;z-index:157798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0352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655955</wp:posOffset>
                </wp:positionV>
                <wp:extent cx="37465" cy="29845"/>
                <wp:effectExtent l="0" t="0" r="0" b="0"/>
                <wp:wrapNone/>
                <wp:docPr id="199" name="Rectangle 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CAA7D68" id="Rectangle 36" o:spid="_x0000_s1026" style="position:absolute;margin-left:475.2pt;margin-top:51.65pt;width:2.95pt;height:2.35pt;z-index:157803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0864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173355</wp:posOffset>
                </wp:positionV>
                <wp:extent cx="37465" cy="37465"/>
                <wp:effectExtent l="0" t="0" r="0" b="0"/>
                <wp:wrapNone/>
                <wp:docPr id="198" name="Rectangle 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76EFEC5" id="Rectangle 35" o:spid="_x0000_s1026" style="position:absolute;margin-left:494.2pt;margin-top:13.65pt;width:2.95pt;height:2.95pt;z-index:157808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1376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414655</wp:posOffset>
                </wp:positionV>
                <wp:extent cx="37465" cy="37465"/>
                <wp:effectExtent l="0" t="0" r="0" b="0"/>
                <wp:wrapNone/>
                <wp:docPr id="197" name="Rectangle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C819CD4" id="Rectangle 34" o:spid="_x0000_s1026" style="position:absolute;margin-left:494.2pt;margin-top:32.65pt;width:2.95pt;height:2.95pt;z-index:157813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1888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655955</wp:posOffset>
                </wp:positionV>
                <wp:extent cx="37465" cy="29845"/>
                <wp:effectExtent l="0" t="0" r="0" b="0"/>
                <wp:wrapNone/>
                <wp:docPr id="196" name="Rectangle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88B6324" id="Rectangle 33" o:spid="_x0000_s1026" style="position:absolute;margin-left:494.2pt;margin-top:51.65pt;width:2.95pt;height:2.35pt;z-index:157818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2400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173355</wp:posOffset>
                </wp:positionV>
                <wp:extent cx="37465" cy="37465"/>
                <wp:effectExtent l="0" t="0" r="0" b="0"/>
                <wp:wrapNone/>
                <wp:docPr id="195" name="Rectangle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C428D28" id="Rectangle 32" o:spid="_x0000_s1026" style="position:absolute;margin-left:513.15pt;margin-top:13.65pt;width:2.95pt;height:2.95pt;z-index:157824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2912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414655</wp:posOffset>
                </wp:positionV>
                <wp:extent cx="37465" cy="37465"/>
                <wp:effectExtent l="0" t="0" r="0" b="0"/>
                <wp:wrapNone/>
                <wp:docPr id="194" name="Rectangle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0B69CC2" id="Rectangle 31" o:spid="_x0000_s1026" style="position:absolute;margin-left:513.15pt;margin-top:32.65pt;width:2.95pt;height:2.95pt;z-index:157829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3424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655955</wp:posOffset>
                </wp:positionV>
                <wp:extent cx="37465" cy="29845"/>
                <wp:effectExtent l="0" t="0" r="0" b="0"/>
                <wp:wrapNone/>
                <wp:docPr id="193" name="Rectangle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1D2F4C3" id="Rectangle 30" o:spid="_x0000_s1026" style="position:absolute;margin-left:513.15pt;margin-top:51.65pt;width:2.95pt;height:2.35pt;z-index:157834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3936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173355</wp:posOffset>
                </wp:positionV>
                <wp:extent cx="37465" cy="37465"/>
                <wp:effectExtent l="0" t="0" r="0" b="0"/>
                <wp:wrapNone/>
                <wp:docPr id="192" name="Rectangle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457B7C1" id="Rectangle 29" o:spid="_x0000_s1026" style="position:absolute;margin-left:532.15pt;margin-top:13.65pt;width:2.95pt;height:2.95pt;z-index:157839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4448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414655</wp:posOffset>
                </wp:positionV>
                <wp:extent cx="37465" cy="37465"/>
                <wp:effectExtent l="0" t="0" r="0" b="0"/>
                <wp:wrapNone/>
                <wp:docPr id="191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5F8F853" id="Rectangle 28" o:spid="_x0000_s1026" style="position:absolute;margin-left:532.15pt;margin-top:32.65pt;width:2.95pt;height:2.95pt;z-index:157844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84960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655955</wp:posOffset>
                </wp:positionV>
                <wp:extent cx="37465" cy="29845"/>
                <wp:effectExtent l="0" t="0" r="0" b="0"/>
                <wp:wrapNone/>
                <wp:docPr id="190" name="Rectangle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CA4AD9C" id="Rectangle 27" o:spid="_x0000_s1026" style="position:absolute;margin-left:532.15pt;margin-top:51.65pt;width:2.95pt;height:2.35pt;z-index:157849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" fillcolor="#ffac20" stroked="f">
                <w10:wrap anchorx="page"/>
              </v:rect>
            </w:pict>
          </mc:Fallback>
        </mc:AlternateContent>
      </w:r>
      <w:r w:rsidR="005E1C30" w:rsidRPr="00372D62">
        <w:rPr>
          <w:rFonts w:asciiTheme="majorBidi" w:hAnsiTheme="majorBidi" w:cstheme="majorBidi"/>
          <w:b/>
          <w:color w:val="004AAC"/>
          <w:w w:val="110"/>
          <w:sz w:val="86"/>
        </w:rPr>
        <w:t>Discussion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BF7B5F" w:rsidP="00372D62">
      <w:pPr>
        <w:pStyle w:val="BodyText"/>
        <w:spacing w:before="5" w:line="360" w:lineRule="auto"/>
        <w:rPr>
          <w:rFonts w:asciiTheme="majorBidi" w:hAnsiTheme="majorBidi" w:cstheme="majorBidi"/>
          <w:b/>
          <w:sz w:val="19"/>
        </w:rPr>
      </w:pPr>
    </w:p>
    <w:p w:rsidR="00BF7B5F" w:rsidRPr="00372D62" w:rsidRDefault="005E1C30" w:rsidP="00372D62">
      <w:pPr>
        <w:pStyle w:val="BodyText"/>
        <w:spacing w:before="132" w:line="360" w:lineRule="auto"/>
        <w:ind w:left="789" w:right="785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In this report, I describe how I used PHP and the MVC design to create a POS (Point of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Sale)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system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that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can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process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transactions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keep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track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of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inventory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BodyText"/>
        <w:spacing w:line="360" w:lineRule="auto"/>
        <w:ind w:left="789" w:right="776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-To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store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data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for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POS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system,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I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created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database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structure.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Tables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for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users,</w:t>
      </w:r>
      <w:r w:rsidRPr="00372D62">
        <w:rPr>
          <w:rFonts w:asciiTheme="majorBidi" w:hAnsiTheme="majorBidi" w:cstheme="majorBidi"/>
          <w:spacing w:val="-70"/>
        </w:rPr>
        <w:t xml:space="preserve"> </w:t>
      </w:r>
      <w:r w:rsidRPr="00372D62">
        <w:rPr>
          <w:rFonts w:asciiTheme="majorBidi" w:hAnsiTheme="majorBidi" w:cstheme="majorBidi"/>
        </w:rPr>
        <w:t>items,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transactions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ar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included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this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BodyText"/>
        <w:spacing w:line="360" w:lineRule="auto"/>
        <w:ind w:left="789" w:right="784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-then I developed the MVC application's models. To retrieve and store data, the models</w:t>
      </w:r>
      <w:r w:rsidRPr="00372D62">
        <w:rPr>
          <w:rFonts w:asciiTheme="majorBidi" w:hAnsiTheme="majorBidi" w:cstheme="majorBidi"/>
          <w:spacing w:val="-70"/>
        </w:rPr>
        <w:t xml:space="preserve"> </w:t>
      </w:r>
      <w:r w:rsidRPr="00372D62">
        <w:rPr>
          <w:rFonts w:asciiTheme="majorBidi" w:hAnsiTheme="majorBidi" w:cstheme="majorBidi"/>
        </w:rPr>
        <w:t>must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communicat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with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database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BodyText"/>
        <w:spacing w:line="360" w:lineRule="auto"/>
        <w:ind w:left="789" w:right="784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-After</w:t>
      </w:r>
      <w:r w:rsidRPr="00372D62">
        <w:rPr>
          <w:rFonts w:asciiTheme="majorBidi" w:hAnsiTheme="majorBidi" w:cstheme="majorBidi"/>
          <w:spacing w:val="-16"/>
        </w:rPr>
        <w:t xml:space="preserve"> </w:t>
      </w:r>
      <w:r w:rsidRPr="00372D62">
        <w:rPr>
          <w:rFonts w:asciiTheme="majorBidi" w:hAnsiTheme="majorBidi" w:cstheme="majorBidi"/>
        </w:rPr>
        <w:t>that,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I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mad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MVC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application's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views.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views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ar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charge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of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presenting</w:t>
      </w:r>
      <w:r w:rsidRPr="00372D62">
        <w:rPr>
          <w:rFonts w:asciiTheme="majorBidi" w:hAnsiTheme="majorBidi" w:cstheme="majorBidi"/>
          <w:spacing w:val="-15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70"/>
        </w:rPr>
        <w:t xml:space="preserve"> </w:t>
      </w:r>
      <w:r w:rsidRPr="00372D62">
        <w:rPr>
          <w:rFonts w:asciiTheme="majorBidi" w:hAnsiTheme="majorBidi" w:cstheme="majorBidi"/>
        </w:rPr>
        <w:t>user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interface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enabling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user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interaction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with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2"/>
        </w:rPr>
        <w:t xml:space="preserve"> </w:t>
      </w:r>
      <w:r w:rsidRPr="00372D62">
        <w:rPr>
          <w:rFonts w:asciiTheme="majorBidi" w:hAnsiTheme="majorBidi" w:cstheme="majorBidi"/>
        </w:rPr>
        <w:t>system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BodyText"/>
        <w:spacing w:line="360" w:lineRule="auto"/>
        <w:ind w:left="789" w:right="772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-th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controllers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for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your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MVC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application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wer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then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written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by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me.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controllers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ar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-70"/>
        </w:rPr>
        <w:t xml:space="preserve"> </w:t>
      </w:r>
      <w:r w:rsidRPr="00372D62">
        <w:rPr>
          <w:rFonts w:asciiTheme="majorBidi" w:hAnsiTheme="majorBidi" w:cstheme="majorBidi"/>
        </w:rPr>
        <w:t>charge of receiving user input and sending it to the proper model or view, as well as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managing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communication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between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models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views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BodyText"/>
        <w:spacing w:before="1" w:line="360" w:lineRule="auto"/>
        <w:ind w:left="789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-Finally,</w:t>
      </w:r>
      <w:r w:rsidRPr="00372D62">
        <w:rPr>
          <w:rFonts w:asciiTheme="majorBidi" w:hAnsiTheme="majorBidi" w:cstheme="majorBidi"/>
          <w:spacing w:val="-19"/>
        </w:rPr>
        <w:t xml:space="preserve"> </w:t>
      </w:r>
      <w:r w:rsidRPr="00372D62">
        <w:rPr>
          <w:rFonts w:asciiTheme="majorBidi" w:hAnsiTheme="majorBidi" w:cstheme="majorBidi"/>
        </w:rPr>
        <w:t>I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tested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fixed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MVC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application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to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make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sure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it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was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working</w:t>
      </w:r>
      <w:r w:rsidRPr="00372D62">
        <w:rPr>
          <w:rFonts w:asciiTheme="majorBidi" w:hAnsiTheme="majorBidi" w:cstheme="majorBidi"/>
          <w:spacing w:val="-18"/>
        </w:rPr>
        <w:t xml:space="preserve"> </w:t>
      </w:r>
      <w:r w:rsidRPr="00372D62">
        <w:rPr>
          <w:rFonts w:asciiTheme="majorBidi" w:hAnsiTheme="majorBidi" w:cstheme="majorBidi"/>
        </w:rPr>
        <w:t>properly.</w:t>
      </w:r>
    </w:p>
    <w:p w:rsidR="00BF7B5F" w:rsidRPr="00372D62" w:rsidRDefault="00863992" w:rsidP="00372D62">
      <w:pPr>
        <w:pStyle w:val="BodyText"/>
        <w:spacing w:before="7" w:line="360" w:lineRule="auto"/>
        <w:rPr>
          <w:rFonts w:asciiTheme="majorBidi" w:hAnsiTheme="majorBidi" w:cstheme="majorBidi"/>
          <w:sz w:val="27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33408" behindDoc="1" locked="0" layoutInCell="1" allowOverlap="1">
                <wp:simplePos x="0" y="0"/>
                <wp:positionH relativeFrom="page">
                  <wp:posOffset>756920</wp:posOffset>
                </wp:positionH>
                <wp:positionV relativeFrom="paragraph">
                  <wp:posOffset>243205</wp:posOffset>
                </wp:positionV>
                <wp:extent cx="6043930" cy="1270"/>
                <wp:effectExtent l="0" t="0" r="0" b="0"/>
                <wp:wrapTopAndBottom/>
                <wp:docPr id="189" name="Freeform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6043930" cy="1270"/>
                        </a:xfrm>
                        <a:custGeom>
                          <a:avLst/>
                          <a:gdLst>
                            <a:gd name="T0" fmla="+- 0 1192 1192"/>
                            <a:gd name="T1" fmla="*/ T0 w 9518"/>
                            <a:gd name="T2" fmla="+- 0 10709 1192"/>
                            <a:gd name="T3" fmla="*/ T2 w 9518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9518">
                              <a:moveTo>
                                <a:pt x="0" y="0"/>
                              </a:moveTo>
                              <a:lnTo>
                                <a:pt x="9517" y="0"/>
                              </a:lnTo>
                            </a:path>
                          </a:pathLst>
                        </a:custGeom>
                        <a:noFill/>
                        <a:ln w="28551">
                          <a:solidFill>
                            <a:srgbClr val="FFAC2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F0CCFFD" id="Freeform 26" o:spid="_x0000_s1026" style="position:absolute;margin-left:59.6pt;margin-top:19.15pt;width:475.9pt;height:.1pt;z-index:-15683072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9518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" path="m,l9517,e" filled="f" strokecolor="#ffac20" strokeweight=".79308mm">
                <v:path arrowok="t" o:connecttype="custom" o:connectlocs="0,0;6043295,0" o:connectangles="0,0"/>
                <w10:wrap type="topAndBottom" anchorx="page"/>
              </v:shape>
            </w:pict>
          </mc:Fallback>
        </mc:AlternateConten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7"/>
        </w:rPr>
        <w:sectPr w:rsidR="00BF7B5F" w:rsidRPr="00372D62" w:rsidSect="000D73D7">
          <w:headerReference w:type="default" r:id="rId57"/>
          <w:footerReference w:type="default" r:id="rId58"/>
          <w:pgSz w:w="11900" w:h="16850"/>
          <w:pgMar w:top="1180" w:right="420" w:bottom="1420" w:left="400" w:header="0" w:footer="144" w:gutter="0"/>
          <w:cols w:space="720"/>
          <w:docGrid w:linePitch="299"/>
        </w:sect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before="5" w:line="360" w:lineRule="auto"/>
        <w:rPr>
          <w:rFonts w:asciiTheme="majorBidi" w:hAnsiTheme="majorBidi" w:cstheme="majorBidi"/>
          <w:sz w:val="17"/>
        </w:rPr>
      </w:pPr>
    </w:p>
    <w:p w:rsidR="00BF7B5F" w:rsidRPr="00372D62" w:rsidRDefault="005E1C30" w:rsidP="00372D62">
      <w:pPr>
        <w:spacing w:before="213" w:line="360" w:lineRule="auto"/>
        <w:ind w:left="789"/>
        <w:rPr>
          <w:rFonts w:asciiTheme="majorBidi" w:hAnsiTheme="majorBidi" w:cstheme="majorBidi"/>
          <w:b/>
          <w:sz w:val="84"/>
        </w:rPr>
      </w:pPr>
      <w:r w:rsidRPr="00372D62">
        <w:rPr>
          <w:rFonts w:asciiTheme="majorBidi" w:hAnsiTheme="majorBidi" w:cstheme="majorBidi"/>
          <w:b/>
          <w:color w:val="004AAC"/>
          <w:w w:val="110"/>
          <w:sz w:val="84"/>
        </w:rPr>
        <w:t>Conclusions</w:t>
      </w:r>
    </w:p>
    <w:p w:rsidR="00BF7B5F" w:rsidRPr="00372D62" w:rsidRDefault="005E1C30" w:rsidP="00372D62">
      <w:pPr>
        <w:pStyle w:val="BodyText"/>
        <w:spacing w:before="622" w:line="360" w:lineRule="auto"/>
        <w:ind w:left="789" w:right="774"/>
        <w:jc w:val="both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In conclusion, the development of a Point of Sale (POS) system is crucial for HTU's store</w:t>
      </w:r>
      <w:r w:rsidRPr="00372D62">
        <w:rPr>
          <w:rFonts w:asciiTheme="majorBidi" w:hAnsiTheme="majorBidi" w:cstheme="majorBidi"/>
          <w:spacing w:val="-70"/>
        </w:rPr>
        <w:t xml:space="preserve"> </w:t>
      </w:r>
      <w:r w:rsidRPr="00372D62">
        <w:rPr>
          <w:rFonts w:asciiTheme="majorBidi" w:hAnsiTheme="majorBidi" w:cstheme="majorBidi"/>
        </w:rPr>
        <w:t>at King Abdullah Business Park in order to effectively handle customer transactions,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track sales and inventory, and provide real-time data to the administrator. The POS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  <w:w w:val="95"/>
        </w:rPr>
        <w:t>system will improve efficiency, accuracy, and the overall customer experience, leading to</w:t>
      </w:r>
      <w:r w:rsidRPr="00372D62">
        <w:rPr>
          <w:rFonts w:asciiTheme="majorBidi" w:hAnsiTheme="majorBidi" w:cstheme="majorBidi"/>
          <w:spacing w:val="1"/>
          <w:w w:val="95"/>
        </w:rPr>
        <w:t xml:space="preserve"> </w:t>
      </w:r>
      <w:r w:rsidRPr="00372D62">
        <w:rPr>
          <w:rFonts w:asciiTheme="majorBidi" w:hAnsiTheme="majorBidi" w:cstheme="majorBidi"/>
        </w:rPr>
        <w:t>increased profits and a stronger competitive advantage for the store. The scope of th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project includes the development of a web application that meets these requirements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does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not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include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physical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hardware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or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integration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with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external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systems.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By</w:t>
      </w:r>
      <w:r w:rsidRPr="00372D62">
        <w:rPr>
          <w:rFonts w:asciiTheme="majorBidi" w:hAnsiTheme="majorBidi" w:cstheme="majorBidi"/>
          <w:spacing w:val="-9"/>
        </w:rPr>
        <w:t xml:space="preserve"> </w:t>
      </w:r>
      <w:r w:rsidRPr="00372D62">
        <w:rPr>
          <w:rFonts w:asciiTheme="majorBidi" w:hAnsiTheme="majorBidi" w:cstheme="majorBidi"/>
        </w:rPr>
        <w:t>meeting</w:t>
      </w:r>
      <w:r w:rsidRPr="00372D62">
        <w:rPr>
          <w:rFonts w:asciiTheme="majorBidi" w:hAnsiTheme="majorBidi" w:cstheme="majorBidi"/>
          <w:spacing w:val="-70"/>
        </w:rPr>
        <w:t xml:space="preserve"> </w:t>
      </w:r>
      <w:r w:rsidRPr="00372D62">
        <w:rPr>
          <w:rFonts w:asciiTheme="majorBidi" w:hAnsiTheme="majorBidi" w:cstheme="majorBidi"/>
        </w:rPr>
        <w:t>the objectives of the project, the POS system will enable HTU to effectively manage its</w:t>
      </w:r>
      <w:r w:rsidRPr="00372D62">
        <w:rPr>
          <w:rFonts w:asciiTheme="majorBidi" w:hAnsiTheme="majorBidi" w:cstheme="majorBidi"/>
          <w:spacing w:val="-70"/>
        </w:rPr>
        <w:t xml:space="preserve"> </w:t>
      </w:r>
      <w:r w:rsidRPr="00372D62">
        <w:rPr>
          <w:rFonts w:asciiTheme="majorBidi" w:hAnsiTheme="majorBidi" w:cstheme="majorBidi"/>
        </w:rPr>
        <w:t>store</w:t>
      </w:r>
      <w:r w:rsidRPr="00372D62">
        <w:rPr>
          <w:rFonts w:asciiTheme="majorBidi" w:hAnsiTheme="majorBidi" w:cstheme="majorBidi"/>
          <w:spacing w:val="-11"/>
        </w:rPr>
        <w:t xml:space="preserve"> </w:t>
      </w:r>
      <w:r w:rsidRPr="00372D62">
        <w:rPr>
          <w:rFonts w:asciiTheme="majorBidi" w:hAnsiTheme="majorBidi" w:cstheme="majorBidi"/>
        </w:rPr>
        <w:t>and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drive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business</w:t>
      </w:r>
      <w:r w:rsidRPr="00372D62">
        <w:rPr>
          <w:rFonts w:asciiTheme="majorBidi" w:hAnsiTheme="majorBidi" w:cstheme="majorBidi"/>
          <w:spacing w:val="-10"/>
        </w:rPr>
        <w:t xml:space="preserve"> </w:t>
      </w:r>
      <w:r w:rsidRPr="00372D62">
        <w:rPr>
          <w:rFonts w:asciiTheme="majorBidi" w:hAnsiTheme="majorBidi" w:cstheme="majorBidi"/>
        </w:rPr>
        <w:t>success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863992" w:rsidP="00372D62">
      <w:pPr>
        <w:pStyle w:val="BodyText"/>
        <w:spacing w:before="4" w:line="360" w:lineRule="auto"/>
        <w:rPr>
          <w:rFonts w:asciiTheme="majorBidi" w:hAnsiTheme="majorBidi" w:cstheme="majorBidi"/>
          <w:sz w:val="26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44672" behindDoc="1" locked="0" layoutInCell="1" allowOverlap="1">
                <wp:simplePos x="0" y="0"/>
                <wp:positionH relativeFrom="page">
                  <wp:posOffset>755650</wp:posOffset>
                </wp:positionH>
                <wp:positionV relativeFrom="paragraph">
                  <wp:posOffset>233680</wp:posOffset>
                </wp:positionV>
                <wp:extent cx="6043930" cy="1270"/>
                <wp:effectExtent l="0" t="0" r="0" b="0"/>
                <wp:wrapTopAndBottom/>
                <wp:docPr id="188" name="Freeform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6043930" cy="1270"/>
                        </a:xfrm>
                        <a:custGeom>
                          <a:avLst/>
                          <a:gdLst>
                            <a:gd name="T0" fmla="+- 0 1190 1190"/>
                            <a:gd name="T1" fmla="*/ T0 w 9518"/>
                            <a:gd name="T2" fmla="+- 0 10707 1190"/>
                            <a:gd name="T3" fmla="*/ T2 w 9518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9518">
                              <a:moveTo>
                                <a:pt x="0" y="0"/>
                              </a:moveTo>
                              <a:lnTo>
                                <a:pt x="9517" y="0"/>
                              </a:lnTo>
                            </a:path>
                          </a:pathLst>
                        </a:custGeom>
                        <a:noFill/>
                        <a:ln w="28551">
                          <a:solidFill>
                            <a:srgbClr val="FFAC2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DF21898" id="Freeform 25" o:spid="_x0000_s1026" style="position:absolute;margin-left:59.5pt;margin-top:18.4pt;width:475.9pt;height:.1pt;z-index:-15671808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9518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" path="m,l9517,e" filled="f" strokecolor="#ffac20" strokeweight=".79308mm">
                <v:path arrowok="t" o:connecttype="custom" o:connectlocs="0,0;6043295,0" o:connectangles="0,0"/>
                <w10:wrap type="topAndBottom" anchorx="page"/>
              </v:shape>
            </w:pict>
          </mc:Fallback>
        </mc:AlternateConten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6"/>
        </w:rPr>
        <w:sectPr w:rsidR="00BF7B5F" w:rsidRPr="00372D62" w:rsidSect="0049593F">
          <w:pgSz w:w="11900" w:h="16850"/>
          <w:pgMar w:top="1180" w:right="420" w:bottom="1420" w:left="400" w:header="0" w:footer="288" w:gutter="0"/>
          <w:cols w:space="720"/>
          <w:docGrid w:linePitch="299"/>
        </w:sect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before="4" w:line="360" w:lineRule="auto"/>
        <w:rPr>
          <w:rFonts w:asciiTheme="majorBidi" w:hAnsiTheme="majorBidi" w:cstheme="majorBidi"/>
          <w:sz w:val="28"/>
        </w:rPr>
      </w:pPr>
    </w:p>
    <w:p w:rsidR="00BF7B5F" w:rsidRPr="00372D62" w:rsidRDefault="00863992" w:rsidP="00372D62">
      <w:pPr>
        <w:pStyle w:val="Heading2"/>
        <w:spacing w:line="360" w:lineRule="auto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45184" behindDoc="1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781685</wp:posOffset>
                </wp:positionV>
                <wp:extent cx="37465" cy="29845"/>
                <wp:effectExtent l="0" t="0" r="0" b="0"/>
                <wp:wrapTopAndBottom/>
                <wp:docPr id="187" name="Rectangl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F0425A6" id="Rectangle 24" o:spid="_x0000_s1026" style="position:absolute;margin-left:418.25pt;margin-top:61.55pt;width:2.95pt;height:2.35pt;z-index:-15671296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" fillcolor="#ffac20" stroked="f">
                <w10:wrap type="topAndBottom"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45696" behindDoc="1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781685</wp:posOffset>
                </wp:positionV>
                <wp:extent cx="37465" cy="29845"/>
                <wp:effectExtent l="0" t="0" r="0" b="0"/>
                <wp:wrapTopAndBottom/>
                <wp:docPr id="186" name="Rectangle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D05B8F4" id="Rectangle 23" o:spid="_x0000_s1026" style="position:absolute;margin-left:437.2pt;margin-top:61.55pt;width:2.95pt;height:2.35pt;z-index:-15670784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" fillcolor="#ffac20" stroked="f">
                <w10:wrap type="topAndBottom"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46208" behindDoc="1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781685</wp:posOffset>
                </wp:positionV>
                <wp:extent cx="37465" cy="29845"/>
                <wp:effectExtent l="0" t="0" r="0" b="0"/>
                <wp:wrapTopAndBottom/>
                <wp:docPr id="185" name="Rectangle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30589B2" id="Rectangle 22" o:spid="_x0000_s1026" style="position:absolute;margin-left:456.2pt;margin-top:61.55pt;width:2.95pt;height:2.35pt;z-index:-15670272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" fillcolor="#ffac20" stroked="f">
                <w10:wrap type="topAndBottom"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46720" behindDoc="1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781685</wp:posOffset>
                </wp:positionV>
                <wp:extent cx="37465" cy="29845"/>
                <wp:effectExtent l="0" t="0" r="0" b="0"/>
                <wp:wrapTopAndBottom/>
                <wp:docPr id="184" name="Rectangle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5F53697" id="Rectangle 21" o:spid="_x0000_s1026" style="position:absolute;margin-left:475.2pt;margin-top:61.55pt;width:2.95pt;height:2.35pt;z-index:-15669760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" fillcolor="#ffac20" stroked="f">
                <w10:wrap type="topAndBottom"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47232" behindDoc="1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781685</wp:posOffset>
                </wp:positionV>
                <wp:extent cx="37465" cy="29845"/>
                <wp:effectExtent l="0" t="0" r="0" b="0"/>
                <wp:wrapTopAndBottom/>
                <wp:docPr id="183" name="Rectangl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224F950" id="Rectangle 20" o:spid="_x0000_s1026" style="position:absolute;margin-left:494.2pt;margin-top:61.55pt;width:2.95pt;height:2.35pt;z-index:-15669248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" fillcolor="#ffac20" stroked="f">
                <w10:wrap type="topAndBottom"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47744" behindDoc="1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781685</wp:posOffset>
                </wp:positionV>
                <wp:extent cx="37465" cy="29845"/>
                <wp:effectExtent l="0" t="0" r="0" b="0"/>
                <wp:wrapTopAndBottom/>
                <wp:docPr id="182" name="Rectangle 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59DD603" id="Rectangle 19" o:spid="_x0000_s1026" style="position:absolute;margin-left:513.15pt;margin-top:61.55pt;width:2.95pt;height:2.35pt;z-index:-15668736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" fillcolor="#ffac20" stroked="f">
                <w10:wrap type="topAndBottom"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48256" behindDoc="1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781685</wp:posOffset>
                </wp:positionV>
                <wp:extent cx="37465" cy="29845"/>
                <wp:effectExtent l="0" t="0" r="0" b="0"/>
                <wp:wrapTopAndBottom/>
                <wp:docPr id="181" name="Rectangle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2984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C43ACBA" id="Rectangle 18" o:spid="_x0000_s1026" style="position:absolute;margin-left:532.15pt;margin-top:61.55pt;width:2.95pt;height:2.35pt;z-index:-15668224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" fillcolor="#ffac20" stroked="f">
                <w10:wrap type="topAndBottom"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0080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299085</wp:posOffset>
                </wp:positionV>
                <wp:extent cx="37465" cy="37465"/>
                <wp:effectExtent l="0" t="0" r="0" b="0"/>
                <wp:wrapNone/>
                <wp:docPr id="180" name="Rectangle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C5FD244" id="Rectangle 17" o:spid="_x0000_s1026" style="position:absolute;margin-left:418.25pt;margin-top:23.55pt;width:2.95pt;height:2.95pt;z-index:1579008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YPjSfQIAAPs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0592" behindDoc="0" locked="0" layoutInCell="1" allowOverlap="1">
                <wp:simplePos x="0" y="0"/>
                <wp:positionH relativeFrom="page">
                  <wp:posOffset>5311775</wp:posOffset>
                </wp:positionH>
                <wp:positionV relativeFrom="paragraph">
                  <wp:posOffset>540385</wp:posOffset>
                </wp:positionV>
                <wp:extent cx="37465" cy="37465"/>
                <wp:effectExtent l="0" t="0" r="0" b="0"/>
                <wp:wrapNone/>
                <wp:docPr id="179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2BEEECA" id="Rectangle 16" o:spid="_x0000_s1026" style="position:absolute;margin-left:418.25pt;margin-top:42.55pt;width:2.95pt;height:2.95pt;z-index:157905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hOomfQIAAPs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1104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299085</wp:posOffset>
                </wp:positionV>
                <wp:extent cx="37465" cy="37465"/>
                <wp:effectExtent l="0" t="0" r="0" b="0"/>
                <wp:wrapNone/>
                <wp:docPr id="178" name="Rectangle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184EF92" id="Rectangle 15" o:spid="_x0000_s1026" style="position:absolute;margin-left:437.2pt;margin-top:23.55pt;width:2.95pt;height:2.95pt;z-index:157911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9hFYfQIAAPs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1616" behindDoc="0" locked="0" layoutInCell="1" allowOverlap="1">
                <wp:simplePos x="0" y="0"/>
                <wp:positionH relativeFrom="page">
                  <wp:posOffset>5552440</wp:posOffset>
                </wp:positionH>
                <wp:positionV relativeFrom="paragraph">
                  <wp:posOffset>540385</wp:posOffset>
                </wp:positionV>
                <wp:extent cx="37465" cy="37465"/>
                <wp:effectExtent l="0" t="0" r="0" b="0"/>
                <wp:wrapNone/>
                <wp:docPr id="177" name="Rectangle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3863E5E" id="Rectangle 14" o:spid="_x0000_s1026" style="position:absolute;margin-left:437.2pt;margin-top:42.55pt;width:2.95pt;height:2.95pt;z-index:157916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zbx0fQIAAPs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2128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299085</wp:posOffset>
                </wp:positionV>
                <wp:extent cx="37465" cy="37465"/>
                <wp:effectExtent l="0" t="0" r="0" b="0"/>
                <wp:wrapNone/>
                <wp:docPr id="176" name="Rectangle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8329C6B" id="Rectangle 13" o:spid="_x0000_s1026" style="position:absolute;margin-left:456.2pt;margin-top:23.55pt;width:2.95pt;height:2.95pt;z-index:157921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2640" behindDoc="0" locked="0" layoutInCell="1" allowOverlap="1">
                <wp:simplePos x="0" y="0"/>
                <wp:positionH relativeFrom="page">
                  <wp:posOffset>5793740</wp:posOffset>
                </wp:positionH>
                <wp:positionV relativeFrom="paragraph">
                  <wp:posOffset>540385</wp:posOffset>
                </wp:positionV>
                <wp:extent cx="37465" cy="37465"/>
                <wp:effectExtent l="0" t="0" r="0" b="0"/>
                <wp:wrapNone/>
                <wp:docPr id="175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6085C7A0" id="Rectangle 12" o:spid="_x0000_s1026" style="position:absolute;margin-left:456.2pt;margin-top:42.55pt;width:2.95pt;height:2.95pt;z-index:157926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3152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299085</wp:posOffset>
                </wp:positionV>
                <wp:extent cx="37465" cy="37465"/>
                <wp:effectExtent l="0" t="0" r="0" b="0"/>
                <wp:wrapNone/>
                <wp:docPr id="174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F045071" id="Rectangle 11" o:spid="_x0000_s1026" style="position:absolute;margin-left:475.2pt;margin-top:23.55pt;width:2.95pt;height:2.95pt;z-index:157931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3664" behindDoc="0" locked="0" layoutInCell="1" allowOverlap="1">
                <wp:simplePos x="0" y="0"/>
                <wp:positionH relativeFrom="page">
                  <wp:posOffset>6035040</wp:posOffset>
                </wp:positionH>
                <wp:positionV relativeFrom="paragraph">
                  <wp:posOffset>540385</wp:posOffset>
                </wp:positionV>
                <wp:extent cx="37465" cy="37465"/>
                <wp:effectExtent l="0" t="0" r="0" b="0"/>
                <wp:wrapNone/>
                <wp:docPr id="173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FF21077" id="Rectangle 10" o:spid="_x0000_s1026" style="position:absolute;margin-left:475.2pt;margin-top:42.55pt;width:2.95pt;height:2.95pt;z-index:157936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4176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299085</wp:posOffset>
                </wp:positionV>
                <wp:extent cx="37465" cy="37465"/>
                <wp:effectExtent l="0" t="0" r="0" b="0"/>
                <wp:wrapNone/>
                <wp:docPr id="172" name="Rectangl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1E43D61" id="Rectangle 9" o:spid="_x0000_s1026" style="position:absolute;margin-left:494.2pt;margin-top:23.55pt;width:2.95pt;height:2.95pt;z-index:157941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4688" behindDoc="0" locked="0" layoutInCell="1" allowOverlap="1">
                <wp:simplePos x="0" y="0"/>
                <wp:positionH relativeFrom="page">
                  <wp:posOffset>6276340</wp:posOffset>
                </wp:positionH>
                <wp:positionV relativeFrom="paragraph">
                  <wp:posOffset>540385</wp:posOffset>
                </wp:positionV>
                <wp:extent cx="37465" cy="37465"/>
                <wp:effectExtent l="0" t="0" r="0" b="0"/>
                <wp:wrapNone/>
                <wp:docPr id="171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5D77A03" id="Rectangle 8" o:spid="_x0000_s1026" style="position:absolute;margin-left:494.2pt;margin-top:42.55pt;width:2.95pt;height:2.95pt;z-index:157946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r/eZfAIAAPo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5200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299085</wp:posOffset>
                </wp:positionV>
                <wp:extent cx="37465" cy="37465"/>
                <wp:effectExtent l="0" t="0" r="0" b="0"/>
                <wp:wrapNone/>
                <wp:docPr id="170" name="Rectangl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AA4C5D6" id="Rectangle 7" o:spid="_x0000_s1026" style="position:absolute;margin-left:513.15pt;margin-top:23.55pt;width:2.95pt;height:2.95pt;z-index:157952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mfajfAIAAPo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5712" behindDoc="0" locked="0" layoutInCell="1" allowOverlap="1">
                <wp:simplePos x="0" y="0"/>
                <wp:positionH relativeFrom="page">
                  <wp:posOffset>6517005</wp:posOffset>
                </wp:positionH>
                <wp:positionV relativeFrom="paragraph">
                  <wp:posOffset>540385</wp:posOffset>
                </wp:positionV>
                <wp:extent cx="37465" cy="37465"/>
                <wp:effectExtent l="0" t="0" r="0" b="0"/>
                <wp:wrapNone/>
                <wp:docPr id="169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4AD85F2" id="Rectangle 6" o:spid="_x0000_s1026" style="position:absolute;margin-left:513.15pt;margin-top:42.55pt;width:2.95pt;height:2.95pt;z-index:157957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JAkfAIAAPo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6224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299085</wp:posOffset>
                </wp:positionV>
                <wp:extent cx="37465" cy="37465"/>
                <wp:effectExtent l="0" t="0" r="0" b="0"/>
                <wp:wrapNone/>
                <wp:docPr id="168" name="Rectangle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502708F" id="Rectangle 5" o:spid="_x0000_s1026" style="position:absolute;margin-left:532.15pt;margin-top:23.55pt;width:2.95pt;height:2.95pt;z-index:157962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XHbRfAIAAPo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" fillcolor="#ffac20" stroked="f">
                <w10:wrap anchorx="page"/>
              </v:rect>
            </w:pict>
          </mc:Fallback>
        </mc:AlternateContent>
      </w: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114300" distR="114300" simplePos="0" relativeHeight="15796736" behindDoc="0" locked="0" layoutInCell="1" allowOverlap="1">
                <wp:simplePos x="0" y="0"/>
                <wp:positionH relativeFrom="page">
                  <wp:posOffset>6758305</wp:posOffset>
                </wp:positionH>
                <wp:positionV relativeFrom="paragraph">
                  <wp:posOffset>540385</wp:posOffset>
                </wp:positionV>
                <wp:extent cx="37465" cy="37465"/>
                <wp:effectExtent l="0" t="0" r="0" b="0"/>
                <wp:wrapNone/>
                <wp:docPr id="167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37465" cy="37465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4B53EB6E" id="Rectangle 4" o:spid="_x0000_s1026" style="position:absolute;margin-left:532.15pt;margin-top:42.55pt;width:2.95pt;height:2.95pt;z-index:157967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XKR5fAIAAPo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" fillcolor="#ffac20" stroked="f">
                <w10:wrap anchorx="page"/>
              </v:rect>
            </w:pict>
          </mc:Fallback>
        </mc:AlternateContent>
      </w:r>
      <w:r w:rsidR="005E1C30" w:rsidRPr="00372D62">
        <w:rPr>
          <w:rFonts w:asciiTheme="majorBidi" w:hAnsiTheme="majorBidi" w:cstheme="majorBidi"/>
          <w:color w:val="004AAC"/>
        </w:rPr>
        <w:t>Recommendations</w:t>
      </w:r>
    </w:p>
    <w:p w:rsidR="00BF7B5F" w:rsidRPr="00372D62" w:rsidRDefault="00BF7B5F" w:rsidP="00372D62">
      <w:pPr>
        <w:pStyle w:val="BodyText"/>
        <w:spacing w:before="1" w:line="360" w:lineRule="auto"/>
        <w:rPr>
          <w:rFonts w:asciiTheme="majorBidi" w:hAnsiTheme="majorBidi" w:cstheme="majorBidi"/>
          <w:b/>
          <w:sz w:val="77"/>
        </w:rPr>
      </w:pPr>
    </w:p>
    <w:p w:rsidR="00BF7B5F" w:rsidRPr="00372D62" w:rsidRDefault="005E1C30" w:rsidP="00372D62">
      <w:pPr>
        <w:pStyle w:val="BodyText"/>
        <w:spacing w:line="360" w:lineRule="auto"/>
        <w:ind w:left="792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The following suggestions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can b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made based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on the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POS system</w:t>
      </w:r>
      <w:r w:rsidRPr="00372D62">
        <w:rPr>
          <w:rFonts w:asciiTheme="majorBidi" w:hAnsiTheme="majorBidi" w:cstheme="majorBidi"/>
          <w:spacing w:val="1"/>
        </w:rPr>
        <w:t xml:space="preserve"> </w:t>
      </w:r>
      <w:r w:rsidRPr="00372D62">
        <w:rPr>
          <w:rFonts w:asciiTheme="majorBidi" w:hAnsiTheme="majorBidi" w:cstheme="majorBidi"/>
        </w:rPr>
        <w:t>project's goals:</w:t>
      </w:r>
    </w:p>
    <w:p w:rsidR="00BF7B5F" w:rsidRPr="00372D62" w:rsidRDefault="00BF7B5F" w:rsidP="00372D62">
      <w:pPr>
        <w:pStyle w:val="BodyText"/>
        <w:spacing w:before="11" w:line="360" w:lineRule="auto"/>
        <w:rPr>
          <w:rFonts w:asciiTheme="majorBidi" w:hAnsiTheme="majorBidi" w:cstheme="majorBidi"/>
          <w:sz w:val="37"/>
        </w:rPr>
      </w:pPr>
    </w:p>
    <w:p w:rsidR="00BF7B5F" w:rsidRPr="00372D62" w:rsidRDefault="005E1C30" w:rsidP="00372D62">
      <w:pPr>
        <w:pStyle w:val="ListParagraph"/>
        <w:numPr>
          <w:ilvl w:val="0"/>
          <w:numId w:val="2"/>
        </w:numPr>
        <w:tabs>
          <w:tab w:val="left" w:pos="1087"/>
        </w:tabs>
        <w:spacing w:line="360" w:lineRule="auto"/>
        <w:ind w:right="780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To give customers a convenient checkout experience, we can integrate a variety of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ayment methods into the system, including cash, credit and debit cards, and mobile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ayments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ListParagraph"/>
        <w:numPr>
          <w:ilvl w:val="0"/>
          <w:numId w:val="2"/>
        </w:numPr>
        <w:tabs>
          <w:tab w:val="left" w:pos="1072"/>
        </w:tabs>
        <w:spacing w:line="360" w:lineRule="auto"/>
        <w:ind w:right="779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To safeguard sensitive store data, stop fraud, and secure data breaches, implement</w:t>
      </w:r>
      <w:r w:rsidRPr="00372D62">
        <w:rPr>
          <w:rFonts w:asciiTheme="majorBidi" w:hAnsiTheme="majorBidi" w:cstheme="majorBidi"/>
          <w:spacing w:val="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trong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ecurity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measures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ListParagraph"/>
        <w:numPr>
          <w:ilvl w:val="0"/>
          <w:numId w:val="2"/>
        </w:numPr>
        <w:tabs>
          <w:tab w:val="left" w:pos="996"/>
        </w:tabs>
        <w:spacing w:line="360" w:lineRule="auto"/>
        <w:ind w:right="784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Maintaining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updating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OS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ystem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on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regular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basis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will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help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o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ensure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its</w:t>
      </w:r>
      <w:r w:rsidRPr="00372D62">
        <w:rPr>
          <w:rFonts w:asciiTheme="majorBidi" w:hAnsiTheme="majorBidi" w:cstheme="majorBidi"/>
          <w:spacing w:val="-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dependability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bility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o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erve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needs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of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-12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tore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31"/>
        </w:rPr>
      </w:pPr>
    </w:p>
    <w:p w:rsidR="00BF7B5F" w:rsidRPr="00372D62" w:rsidRDefault="005E1C30" w:rsidP="00372D62">
      <w:pPr>
        <w:pStyle w:val="ListParagraph"/>
        <w:numPr>
          <w:ilvl w:val="0"/>
          <w:numId w:val="2"/>
        </w:numPr>
        <w:tabs>
          <w:tab w:val="left" w:pos="996"/>
        </w:tabs>
        <w:spacing w:before="1" w:line="360" w:lineRule="auto"/>
        <w:ind w:right="780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z w:val="24"/>
        </w:rPr>
        <w:t>To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ontinuously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enhance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he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POS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ystem's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usability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33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functionality,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onduct</w:t>
      </w:r>
      <w:r w:rsidRPr="00372D62">
        <w:rPr>
          <w:rFonts w:asciiTheme="majorBidi" w:hAnsiTheme="majorBidi" w:cstheme="majorBidi"/>
          <w:spacing w:val="34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user</w:t>
      </w:r>
      <w:r w:rsidRPr="00372D62">
        <w:rPr>
          <w:rFonts w:asciiTheme="majorBidi" w:hAnsiTheme="majorBidi" w:cstheme="majorBidi"/>
          <w:spacing w:val="-69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testing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olicit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input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from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staff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and</w:t>
      </w:r>
      <w:r w:rsidRPr="00372D62">
        <w:rPr>
          <w:rFonts w:asciiTheme="majorBidi" w:hAnsiTheme="majorBidi" w:cstheme="majorBidi"/>
          <w:spacing w:val="-11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consumers.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863992" w:rsidP="00372D62">
      <w:pPr>
        <w:pStyle w:val="BodyText"/>
        <w:spacing w:before="1" w:line="360" w:lineRule="auto"/>
        <w:rPr>
          <w:rFonts w:asciiTheme="majorBidi" w:hAnsiTheme="majorBidi" w:cstheme="majorBidi"/>
          <w:sz w:val="14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48768" behindDoc="1" locked="0" layoutInCell="1" allowOverlap="1">
                <wp:simplePos x="0" y="0"/>
                <wp:positionH relativeFrom="page">
                  <wp:posOffset>755650</wp:posOffset>
                </wp:positionH>
                <wp:positionV relativeFrom="paragraph">
                  <wp:posOffset>143510</wp:posOffset>
                </wp:positionV>
                <wp:extent cx="6043930" cy="1270"/>
                <wp:effectExtent l="0" t="0" r="0" b="0"/>
                <wp:wrapTopAndBottom/>
                <wp:docPr id="166" name="Freeform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6043930" cy="1270"/>
                        </a:xfrm>
                        <a:custGeom>
                          <a:avLst/>
                          <a:gdLst>
                            <a:gd name="T0" fmla="+- 0 1190 1190"/>
                            <a:gd name="T1" fmla="*/ T0 w 9518"/>
                            <a:gd name="T2" fmla="+- 0 10707 1190"/>
                            <a:gd name="T3" fmla="*/ T2 w 9518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9518">
                              <a:moveTo>
                                <a:pt x="0" y="0"/>
                              </a:moveTo>
                              <a:lnTo>
                                <a:pt x="9517" y="0"/>
                              </a:lnTo>
                            </a:path>
                          </a:pathLst>
                        </a:custGeom>
                        <a:noFill/>
                        <a:ln w="28551">
                          <a:solidFill>
                            <a:srgbClr val="FFAC2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3EF92C2" id="Freeform 3" o:spid="_x0000_s1026" style="position:absolute;margin-left:59.5pt;margin-top:11.3pt;width:475.9pt;height:.1pt;z-index:-15667712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9518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" path="m,l9517,e" filled="f" strokecolor="#ffac20" strokeweight=".79308mm">
                <v:path arrowok="t" o:connecttype="custom" o:connectlocs="0,0;6043295,0" o:connectangles="0,0"/>
                <w10:wrap type="topAndBottom" anchorx="page"/>
              </v:shape>
            </w:pict>
          </mc:Fallback>
        </mc:AlternateConten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14"/>
        </w:rPr>
        <w:sectPr w:rsidR="00BF7B5F" w:rsidRPr="00372D62" w:rsidSect="0049593F">
          <w:pgSz w:w="11900" w:h="16850"/>
          <w:pgMar w:top="1180" w:right="420" w:bottom="1420" w:left="400" w:header="0" w:footer="288" w:gutter="0"/>
          <w:cols w:space="720"/>
          <w:docGrid w:linePitch="299"/>
        </w:sect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pStyle w:val="ListParagraph"/>
        <w:numPr>
          <w:ilvl w:val="0"/>
          <w:numId w:val="1"/>
        </w:numPr>
        <w:tabs>
          <w:tab w:val="left" w:pos="1164"/>
        </w:tabs>
        <w:spacing w:before="230" w:line="360" w:lineRule="auto"/>
        <w:ind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w w:val="95"/>
          <w:sz w:val="24"/>
        </w:rPr>
        <w:t>F.</w:t>
      </w:r>
      <w:r w:rsidRPr="00372D62">
        <w:rPr>
          <w:rFonts w:asciiTheme="majorBidi" w:hAnsiTheme="majorBidi" w:cstheme="majorBidi"/>
          <w:spacing w:val="-6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Marisa</w:t>
      </w:r>
      <w:r w:rsidRPr="00372D62">
        <w:rPr>
          <w:rFonts w:asciiTheme="majorBidi" w:hAnsiTheme="majorBidi" w:cstheme="majorBidi"/>
          <w:spacing w:val="-5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and</w:t>
      </w:r>
      <w:r w:rsidRPr="00372D62">
        <w:rPr>
          <w:rFonts w:asciiTheme="majorBidi" w:hAnsiTheme="majorBidi" w:cstheme="majorBidi"/>
          <w:spacing w:val="-6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T.</w:t>
      </w:r>
      <w:r w:rsidRPr="00372D62">
        <w:rPr>
          <w:rFonts w:asciiTheme="majorBidi" w:hAnsiTheme="majorBidi" w:cstheme="majorBidi"/>
          <w:spacing w:val="-5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G.</w:t>
      </w:r>
      <w:r w:rsidRPr="00372D62">
        <w:rPr>
          <w:rFonts w:asciiTheme="majorBidi" w:hAnsiTheme="majorBidi" w:cstheme="majorBidi"/>
          <w:spacing w:val="-6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Yuarita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>,</w:t>
      </w:r>
      <w:r w:rsidRPr="00372D62">
        <w:rPr>
          <w:rFonts w:asciiTheme="majorBidi" w:hAnsiTheme="majorBidi" w:cstheme="majorBidi"/>
          <w:spacing w:val="-5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“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Perancangan</w:t>
      </w:r>
      <w:proofErr w:type="spellEnd"/>
      <w:r w:rsidRPr="00372D62">
        <w:rPr>
          <w:rFonts w:asciiTheme="majorBidi" w:hAnsiTheme="majorBidi" w:cstheme="majorBidi"/>
          <w:spacing w:val="-6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Aplikasi</w:t>
      </w:r>
      <w:proofErr w:type="spellEnd"/>
      <w:r w:rsidRPr="00372D62">
        <w:rPr>
          <w:rFonts w:asciiTheme="majorBidi" w:hAnsiTheme="majorBidi" w:cstheme="majorBidi"/>
          <w:spacing w:val="-5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Point</w:t>
      </w:r>
      <w:r w:rsidRPr="00372D62">
        <w:rPr>
          <w:rFonts w:asciiTheme="majorBidi" w:hAnsiTheme="majorBidi" w:cstheme="majorBidi"/>
          <w:spacing w:val="-5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of</w:t>
      </w:r>
      <w:r w:rsidRPr="00372D62">
        <w:rPr>
          <w:rFonts w:asciiTheme="majorBidi" w:hAnsiTheme="majorBidi" w:cstheme="majorBidi"/>
          <w:spacing w:val="-6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Sales</w:t>
      </w:r>
      <w:r w:rsidRPr="00372D62">
        <w:rPr>
          <w:rFonts w:asciiTheme="majorBidi" w:hAnsiTheme="majorBidi" w:cstheme="majorBidi"/>
          <w:spacing w:val="-5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(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Pos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>)</w:t>
      </w:r>
      <w:r w:rsidRPr="00372D62">
        <w:rPr>
          <w:rFonts w:asciiTheme="majorBidi" w:hAnsiTheme="majorBidi" w:cstheme="majorBidi"/>
          <w:spacing w:val="-6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Berbasis</w:t>
      </w:r>
      <w:proofErr w:type="spellEnd"/>
      <w:r w:rsidRPr="00372D62">
        <w:rPr>
          <w:rFonts w:asciiTheme="majorBidi" w:hAnsiTheme="majorBidi" w:cstheme="majorBidi"/>
          <w:spacing w:val="-5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Web</w:t>
      </w:r>
      <w:r w:rsidRPr="00372D62">
        <w:rPr>
          <w:rFonts w:asciiTheme="majorBidi" w:hAnsiTheme="majorBidi" w:cstheme="majorBidi"/>
          <w:spacing w:val="-70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Menggunakan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Metode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Siklus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Hidup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Pengembangan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Sistem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 xml:space="preserve">,” J.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Teknol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 xml:space="preserve">. Dan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Manaj</w:t>
      </w:r>
      <w:proofErr w:type="spellEnd"/>
      <w:r w:rsidRPr="00372D62">
        <w:rPr>
          <w:rFonts w:asciiTheme="majorBidi" w:hAnsiTheme="majorBidi" w:cstheme="majorBidi"/>
          <w:w w:val="95"/>
          <w:sz w:val="24"/>
        </w:rPr>
        <w:t>.</w:t>
      </w:r>
      <w:r w:rsidRPr="00372D62">
        <w:rPr>
          <w:rFonts w:asciiTheme="majorBidi" w:hAnsiTheme="majorBidi" w:cstheme="majorBidi"/>
          <w:spacing w:val="1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Inform.,</w:t>
      </w:r>
      <w:r w:rsidRPr="00372D62">
        <w:rPr>
          <w:rFonts w:asciiTheme="majorBidi" w:hAnsiTheme="majorBidi" w:cstheme="majorBidi"/>
          <w:spacing w:val="-18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vol.</w:t>
      </w:r>
      <w:r w:rsidRPr="00372D62">
        <w:rPr>
          <w:rFonts w:asciiTheme="majorBidi" w:hAnsiTheme="majorBidi" w:cstheme="majorBidi"/>
          <w:spacing w:val="-17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3,</w:t>
      </w:r>
      <w:r w:rsidRPr="00372D62">
        <w:rPr>
          <w:rFonts w:asciiTheme="majorBidi" w:hAnsiTheme="majorBidi" w:cstheme="majorBidi"/>
          <w:spacing w:val="-17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no.</w:t>
      </w:r>
      <w:r w:rsidRPr="00372D62">
        <w:rPr>
          <w:rFonts w:asciiTheme="majorBidi" w:hAnsiTheme="majorBidi" w:cstheme="majorBidi"/>
          <w:spacing w:val="-17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2,</w:t>
      </w:r>
      <w:r w:rsidRPr="00372D62">
        <w:rPr>
          <w:rFonts w:asciiTheme="majorBidi" w:hAnsiTheme="majorBidi" w:cstheme="majorBidi"/>
          <w:spacing w:val="-17"/>
          <w:sz w:val="24"/>
        </w:rPr>
        <w:t xml:space="preserve"> </w:t>
      </w:r>
      <w:r w:rsidRPr="00372D62">
        <w:rPr>
          <w:rFonts w:asciiTheme="majorBidi" w:hAnsiTheme="majorBidi" w:cstheme="majorBidi"/>
          <w:sz w:val="24"/>
        </w:rPr>
        <w:t>2017.</w:t>
      </w:r>
    </w:p>
    <w:p w:rsidR="00BF7B5F" w:rsidRPr="00372D62" w:rsidRDefault="00BF7B5F" w:rsidP="00372D62">
      <w:pPr>
        <w:pStyle w:val="BodyText"/>
        <w:spacing w:before="1" w:line="360" w:lineRule="auto"/>
        <w:rPr>
          <w:rFonts w:asciiTheme="majorBidi" w:hAnsiTheme="majorBidi" w:cstheme="majorBidi"/>
          <w:sz w:val="23"/>
        </w:rPr>
      </w:pPr>
    </w:p>
    <w:p w:rsidR="00BF7B5F" w:rsidRPr="00372D62" w:rsidRDefault="005E1C30" w:rsidP="00372D62">
      <w:pPr>
        <w:pStyle w:val="ListParagraph"/>
        <w:numPr>
          <w:ilvl w:val="0"/>
          <w:numId w:val="1"/>
        </w:numPr>
        <w:tabs>
          <w:tab w:val="left" w:pos="1166"/>
        </w:tabs>
        <w:spacing w:line="360" w:lineRule="auto"/>
        <w:ind w:right="778" w:firstLine="0"/>
        <w:rPr>
          <w:rFonts w:asciiTheme="majorBidi" w:hAnsiTheme="majorBidi" w:cstheme="majorBidi"/>
          <w:sz w:val="24"/>
        </w:rPr>
      </w:pPr>
      <w:r w:rsidRPr="00372D62">
        <w:rPr>
          <w:rFonts w:asciiTheme="majorBidi" w:hAnsiTheme="majorBidi" w:cstheme="majorBidi"/>
          <w:spacing w:val="-1"/>
          <w:w w:val="95"/>
          <w:sz w:val="24"/>
        </w:rPr>
        <w:t>A.</w:t>
      </w:r>
      <w:r w:rsidRPr="00372D62">
        <w:rPr>
          <w:rFonts w:asciiTheme="majorBidi" w:hAnsiTheme="majorBidi" w:cstheme="majorBidi"/>
          <w:spacing w:val="-15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spacing w:val="-1"/>
          <w:w w:val="95"/>
          <w:sz w:val="24"/>
        </w:rPr>
        <w:t>S.</w:t>
      </w:r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spacing w:val="-1"/>
          <w:w w:val="95"/>
          <w:sz w:val="24"/>
        </w:rPr>
        <w:t>Sani,</w:t>
      </w:r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spacing w:val="-1"/>
          <w:w w:val="95"/>
          <w:sz w:val="24"/>
        </w:rPr>
        <w:t>“Pembangunan</w:t>
      </w:r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sistem</w:t>
      </w:r>
      <w:proofErr w:type="spellEnd"/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informasi</w:t>
      </w:r>
      <w:proofErr w:type="spellEnd"/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point</w:t>
      </w:r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of</w:t>
      </w:r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r w:rsidRPr="00372D62">
        <w:rPr>
          <w:rFonts w:asciiTheme="majorBidi" w:hAnsiTheme="majorBidi" w:cstheme="majorBidi"/>
          <w:w w:val="95"/>
          <w:sz w:val="24"/>
        </w:rPr>
        <w:t>sales</w:t>
      </w:r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terintegrasi</w:t>
      </w:r>
      <w:proofErr w:type="spellEnd"/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dalam</w:t>
      </w:r>
      <w:proofErr w:type="spellEnd"/>
      <w:r w:rsidRPr="00372D62">
        <w:rPr>
          <w:rFonts w:asciiTheme="majorBidi" w:hAnsiTheme="majorBidi" w:cstheme="majorBidi"/>
          <w:spacing w:val="-14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  <w:sz w:val="24"/>
        </w:rPr>
        <w:t>lingkup</w:t>
      </w:r>
      <w:proofErr w:type="spellEnd"/>
      <w:r w:rsidRPr="00372D62">
        <w:rPr>
          <w:rFonts w:asciiTheme="majorBidi" w:hAnsiTheme="majorBidi" w:cstheme="majorBidi"/>
          <w:spacing w:val="-69"/>
          <w:w w:val="95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rumah</w:t>
      </w:r>
      <w:proofErr w:type="spellEnd"/>
      <w:r w:rsidRPr="00372D62">
        <w:rPr>
          <w:rFonts w:asciiTheme="majorBidi" w:hAnsiTheme="majorBidi" w:cstheme="majorBidi"/>
          <w:w w:val="90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makan</w:t>
      </w:r>
      <w:proofErr w:type="spellEnd"/>
      <w:r w:rsidRPr="00372D62">
        <w:rPr>
          <w:rFonts w:asciiTheme="majorBidi" w:hAnsiTheme="majorBidi" w:cstheme="majorBidi"/>
          <w:spacing w:val="1"/>
          <w:w w:val="90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beserta</w:t>
      </w:r>
      <w:proofErr w:type="spellEnd"/>
      <w:r w:rsidRPr="00372D62">
        <w:rPr>
          <w:rFonts w:asciiTheme="majorBidi" w:hAnsiTheme="majorBidi" w:cstheme="majorBidi"/>
          <w:spacing w:val="1"/>
          <w:w w:val="90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cabangnya</w:t>
      </w:r>
      <w:proofErr w:type="spellEnd"/>
      <w:r w:rsidRPr="00372D62">
        <w:rPr>
          <w:rFonts w:asciiTheme="majorBidi" w:hAnsiTheme="majorBidi" w:cstheme="majorBidi"/>
          <w:w w:val="90"/>
          <w:sz w:val="24"/>
        </w:rPr>
        <w:t xml:space="preserve"> (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studi</w:t>
      </w:r>
      <w:proofErr w:type="spellEnd"/>
      <w:r w:rsidRPr="00372D62">
        <w:rPr>
          <w:rFonts w:asciiTheme="majorBidi" w:hAnsiTheme="majorBidi" w:cstheme="majorBidi"/>
          <w:spacing w:val="1"/>
          <w:w w:val="90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kasus</w:t>
      </w:r>
      <w:proofErr w:type="spellEnd"/>
      <w:r w:rsidRPr="00372D62">
        <w:rPr>
          <w:rFonts w:asciiTheme="majorBidi" w:hAnsiTheme="majorBidi" w:cstheme="majorBidi"/>
          <w:w w:val="90"/>
          <w:sz w:val="24"/>
        </w:rPr>
        <w:t>:</w:t>
      </w:r>
      <w:r w:rsidRPr="00372D62">
        <w:rPr>
          <w:rFonts w:asciiTheme="majorBidi" w:hAnsiTheme="majorBidi" w:cstheme="majorBidi"/>
          <w:spacing w:val="1"/>
          <w:w w:val="90"/>
          <w:sz w:val="24"/>
        </w:rPr>
        <w:t xml:space="preserve"> </w:t>
      </w:r>
      <w:r w:rsidRPr="00372D62">
        <w:rPr>
          <w:rFonts w:asciiTheme="majorBidi" w:hAnsiTheme="majorBidi" w:cstheme="majorBidi"/>
          <w:w w:val="90"/>
          <w:sz w:val="24"/>
        </w:rPr>
        <w:t xml:space="preserve">RM. 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Pecel</w:t>
      </w:r>
      <w:proofErr w:type="spellEnd"/>
      <w:r w:rsidRPr="00372D62">
        <w:rPr>
          <w:rFonts w:asciiTheme="majorBidi" w:hAnsiTheme="majorBidi" w:cstheme="majorBidi"/>
          <w:spacing w:val="1"/>
          <w:w w:val="90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Pincuk</w:t>
      </w:r>
      <w:proofErr w:type="spellEnd"/>
      <w:r w:rsidRPr="00372D62">
        <w:rPr>
          <w:rFonts w:asciiTheme="majorBidi" w:hAnsiTheme="majorBidi" w:cstheme="majorBidi"/>
          <w:spacing w:val="1"/>
          <w:w w:val="90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bu</w:t>
      </w:r>
      <w:proofErr w:type="spellEnd"/>
      <w:r w:rsidRPr="00372D62">
        <w:rPr>
          <w:rFonts w:asciiTheme="majorBidi" w:hAnsiTheme="majorBidi" w:cstheme="majorBidi"/>
          <w:spacing w:val="1"/>
          <w:w w:val="90"/>
          <w:sz w:val="24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0"/>
          <w:sz w:val="24"/>
        </w:rPr>
        <w:t>Tinuk</w:t>
      </w:r>
      <w:proofErr w:type="spellEnd"/>
      <w:r w:rsidRPr="00372D62">
        <w:rPr>
          <w:rFonts w:asciiTheme="majorBidi" w:hAnsiTheme="majorBidi" w:cstheme="majorBidi"/>
          <w:w w:val="90"/>
          <w:sz w:val="24"/>
        </w:rPr>
        <w:t>),” 2018.</w:t>
      </w:r>
    </w:p>
    <w:p w:rsidR="00FF15F0" w:rsidRPr="00372D62" w:rsidRDefault="00FF15F0" w:rsidP="00372D62">
      <w:pPr>
        <w:pStyle w:val="ListParagraph"/>
        <w:spacing w:line="360" w:lineRule="auto"/>
        <w:rPr>
          <w:rFonts w:asciiTheme="majorBidi" w:hAnsiTheme="majorBidi" w:cstheme="majorBidi"/>
          <w:sz w:val="24"/>
        </w:rPr>
      </w:pPr>
    </w:p>
    <w:p w:rsidR="0075071E" w:rsidRPr="00372D62" w:rsidRDefault="0075071E" w:rsidP="00372D62">
      <w:pPr>
        <w:pStyle w:val="Bibliography"/>
        <w:tabs>
          <w:tab w:val="clear" w:pos="384"/>
        </w:tabs>
        <w:spacing w:line="360" w:lineRule="auto"/>
        <w:ind w:left="630" w:firstLine="0"/>
        <w:rPr>
          <w:rFonts w:asciiTheme="majorBidi" w:hAnsiTheme="majorBidi" w:cstheme="majorBidi"/>
          <w:sz w:val="24"/>
          <w:szCs w:val="24"/>
        </w:rPr>
      </w:pPr>
      <w:r w:rsidRPr="00372D62">
        <w:rPr>
          <w:rFonts w:asciiTheme="majorBidi" w:hAnsiTheme="majorBidi" w:cstheme="majorBidi"/>
        </w:rPr>
        <w:t xml:space="preserve">  </w:t>
      </w:r>
      <w:r w:rsidR="00FF15F0" w:rsidRPr="00372D62">
        <w:rPr>
          <w:rFonts w:asciiTheme="majorBidi" w:hAnsiTheme="majorBidi" w:cstheme="majorBidi"/>
        </w:rPr>
        <w:fldChar w:fldCharType="begin"/>
      </w:r>
      <w:r w:rsidR="00FF15F0" w:rsidRPr="00372D62">
        <w:rPr>
          <w:rFonts w:asciiTheme="majorBidi" w:hAnsiTheme="majorBidi" w:cstheme="majorBidi"/>
        </w:rPr>
        <w:instrText xml:space="preserve"> ADDIN ZOTERO_BIBL {"uncited":[],"omitted":[],"custom":[]} CSL_BIBLIOGRAPHY </w:instrText>
      </w:r>
      <w:r w:rsidR="00FF15F0" w:rsidRPr="00372D62">
        <w:rPr>
          <w:rFonts w:asciiTheme="majorBidi" w:hAnsiTheme="majorBidi" w:cstheme="majorBidi"/>
        </w:rPr>
        <w:fldChar w:fldCharType="separate"/>
      </w:r>
      <w:r w:rsidRPr="00372D62">
        <w:rPr>
          <w:rFonts w:asciiTheme="majorBidi" w:hAnsiTheme="majorBidi" w:cstheme="majorBidi"/>
          <w:sz w:val="24"/>
          <w:szCs w:val="24"/>
        </w:rPr>
        <w:t>[3]</w:t>
      </w:r>
      <w:r w:rsidRPr="00372D62">
        <w:rPr>
          <w:rFonts w:asciiTheme="majorBidi" w:hAnsiTheme="majorBidi" w:cstheme="majorBidi"/>
          <w:sz w:val="24"/>
          <w:szCs w:val="24"/>
        </w:rPr>
        <w:tab/>
        <w:t xml:space="preserve">K. McArthur, </w:t>
      </w:r>
      <w:r w:rsidRPr="00372D62">
        <w:rPr>
          <w:rFonts w:asciiTheme="majorBidi" w:hAnsiTheme="majorBidi" w:cstheme="majorBidi"/>
          <w:i/>
          <w:iCs/>
          <w:sz w:val="24"/>
          <w:szCs w:val="24"/>
        </w:rPr>
        <w:t>Pro PHP: Patterns, Frameworks, Testing and More</w:t>
      </w:r>
      <w:r w:rsidRPr="00372D62"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 w:rsidRPr="00372D62">
        <w:rPr>
          <w:rFonts w:asciiTheme="majorBidi" w:hAnsiTheme="majorBidi" w:cstheme="majorBidi"/>
          <w:sz w:val="24"/>
          <w:szCs w:val="24"/>
        </w:rPr>
        <w:t>Apress</w:t>
      </w:r>
      <w:proofErr w:type="spellEnd"/>
      <w:r w:rsidRPr="00372D62">
        <w:rPr>
          <w:rFonts w:asciiTheme="majorBidi" w:hAnsiTheme="majorBidi" w:cstheme="majorBidi"/>
          <w:sz w:val="24"/>
          <w:szCs w:val="24"/>
        </w:rPr>
        <w:t>, 2008.</w:t>
      </w:r>
    </w:p>
    <w:p w:rsidR="0075071E" w:rsidRPr="00372D62" w:rsidRDefault="0075071E" w:rsidP="00372D62">
      <w:pPr>
        <w:spacing w:line="360" w:lineRule="auto"/>
        <w:ind w:left="630"/>
        <w:rPr>
          <w:rFonts w:asciiTheme="majorBidi" w:hAnsiTheme="majorBidi" w:cstheme="majorBidi"/>
        </w:rPr>
      </w:pPr>
    </w:p>
    <w:p w:rsidR="0075071E" w:rsidRPr="00372D62" w:rsidRDefault="0075071E" w:rsidP="00372D62">
      <w:pPr>
        <w:pStyle w:val="Bibliography"/>
        <w:tabs>
          <w:tab w:val="clear" w:pos="384"/>
        </w:tabs>
        <w:spacing w:line="360" w:lineRule="auto"/>
        <w:ind w:left="630" w:firstLine="0"/>
        <w:rPr>
          <w:rFonts w:asciiTheme="majorBidi" w:hAnsiTheme="majorBidi" w:cstheme="majorBidi"/>
          <w:sz w:val="24"/>
          <w:szCs w:val="24"/>
        </w:rPr>
      </w:pPr>
      <w:r w:rsidRPr="00372D62">
        <w:rPr>
          <w:rFonts w:asciiTheme="majorBidi" w:hAnsiTheme="majorBidi" w:cstheme="majorBidi"/>
          <w:sz w:val="24"/>
          <w:szCs w:val="24"/>
        </w:rPr>
        <w:t xml:space="preserve">  [4]</w:t>
      </w:r>
      <w:r w:rsidRPr="00372D62">
        <w:rPr>
          <w:rFonts w:asciiTheme="majorBidi" w:hAnsiTheme="majorBidi" w:cstheme="majorBidi"/>
          <w:sz w:val="24"/>
          <w:szCs w:val="24"/>
        </w:rPr>
        <w:tab/>
        <w:t xml:space="preserve">S. </w:t>
      </w:r>
      <w:proofErr w:type="spellStart"/>
      <w:r w:rsidRPr="00372D62">
        <w:rPr>
          <w:rFonts w:asciiTheme="majorBidi" w:hAnsiTheme="majorBidi" w:cstheme="majorBidi"/>
          <w:sz w:val="24"/>
          <w:szCs w:val="24"/>
        </w:rPr>
        <w:t>Abeysinghe</w:t>
      </w:r>
      <w:proofErr w:type="spellEnd"/>
      <w:r w:rsidRPr="00372D62">
        <w:rPr>
          <w:rFonts w:asciiTheme="majorBidi" w:hAnsiTheme="majorBidi" w:cstheme="majorBidi"/>
          <w:sz w:val="24"/>
          <w:szCs w:val="24"/>
        </w:rPr>
        <w:t xml:space="preserve">, </w:t>
      </w:r>
      <w:r w:rsidRPr="00372D62">
        <w:rPr>
          <w:rFonts w:asciiTheme="majorBidi" w:hAnsiTheme="majorBidi" w:cstheme="majorBidi"/>
          <w:i/>
          <w:iCs/>
          <w:sz w:val="24"/>
          <w:szCs w:val="24"/>
        </w:rPr>
        <w:t>PHP team development: easy and effective team work using MVC, agile         development, source control, testing, bug tracking, and more</w:t>
      </w:r>
      <w:r w:rsidRPr="00372D62"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 w:rsidRPr="00372D62">
        <w:rPr>
          <w:rFonts w:asciiTheme="majorBidi" w:hAnsiTheme="majorBidi" w:cstheme="majorBidi"/>
          <w:sz w:val="24"/>
          <w:szCs w:val="24"/>
        </w:rPr>
        <w:t>Packt</w:t>
      </w:r>
      <w:proofErr w:type="spellEnd"/>
      <w:r w:rsidRPr="00372D62">
        <w:rPr>
          <w:rFonts w:asciiTheme="majorBidi" w:hAnsiTheme="majorBidi" w:cstheme="majorBidi"/>
          <w:sz w:val="24"/>
          <w:szCs w:val="24"/>
        </w:rPr>
        <w:t xml:space="preserve"> Publishing Ltd, 2009.</w:t>
      </w:r>
    </w:p>
    <w:p w:rsidR="0075071E" w:rsidRPr="00372D62" w:rsidRDefault="0075071E" w:rsidP="00372D62">
      <w:pPr>
        <w:pStyle w:val="Bibliography"/>
        <w:tabs>
          <w:tab w:val="clear" w:pos="384"/>
        </w:tabs>
        <w:spacing w:line="360" w:lineRule="auto"/>
        <w:ind w:left="630" w:firstLine="0"/>
        <w:rPr>
          <w:rFonts w:asciiTheme="majorBidi" w:hAnsiTheme="majorBidi" w:cstheme="majorBidi"/>
          <w:sz w:val="24"/>
          <w:szCs w:val="24"/>
        </w:rPr>
      </w:pPr>
      <w:r w:rsidRPr="00372D62">
        <w:rPr>
          <w:rFonts w:asciiTheme="majorBidi" w:hAnsiTheme="majorBidi" w:cstheme="majorBidi"/>
          <w:sz w:val="24"/>
          <w:szCs w:val="24"/>
        </w:rPr>
        <w:t xml:space="preserve">  [5]</w:t>
      </w:r>
      <w:r w:rsidRPr="00372D62">
        <w:rPr>
          <w:rFonts w:asciiTheme="majorBidi" w:hAnsiTheme="majorBidi" w:cstheme="majorBidi"/>
          <w:sz w:val="24"/>
          <w:szCs w:val="24"/>
        </w:rPr>
        <w:tab/>
        <w:t xml:space="preserve">C. Pitt, </w:t>
      </w:r>
      <w:r w:rsidRPr="00372D62">
        <w:rPr>
          <w:rFonts w:asciiTheme="majorBidi" w:hAnsiTheme="majorBidi" w:cstheme="majorBidi"/>
          <w:i/>
          <w:iCs/>
          <w:sz w:val="24"/>
          <w:szCs w:val="24"/>
        </w:rPr>
        <w:t>Pro PHP 8 MVC: Model View Controller Architecture-Driven Application Development</w:t>
      </w:r>
      <w:r w:rsidRPr="00372D62">
        <w:rPr>
          <w:rFonts w:asciiTheme="majorBidi" w:hAnsiTheme="majorBidi" w:cstheme="majorBidi"/>
          <w:sz w:val="24"/>
          <w:szCs w:val="24"/>
        </w:rPr>
        <w:t>. Springer, 2021.</w:t>
      </w:r>
    </w:p>
    <w:p w:rsidR="00FF15F0" w:rsidRPr="00372D62" w:rsidRDefault="00FF15F0" w:rsidP="00372D62">
      <w:pPr>
        <w:spacing w:line="360" w:lineRule="auto"/>
        <w:ind w:left="630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fldChar w:fldCharType="end"/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863992" w:rsidP="00372D62">
      <w:pPr>
        <w:pStyle w:val="BodyText"/>
        <w:spacing w:before="2" w:line="360" w:lineRule="auto"/>
        <w:rPr>
          <w:rFonts w:asciiTheme="majorBidi" w:hAnsiTheme="majorBidi" w:cstheme="majorBidi"/>
          <w:sz w:val="25"/>
        </w:rPr>
      </w:pPr>
      <w:r w:rsidRPr="00372D62">
        <w:rPr>
          <w:rFonts w:asciiTheme="majorBidi" w:hAnsiTheme="majorBidi" w:cstheme="majorBidi"/>
          <w:noProof/>
        </w:rPr>
        <mc:AlternateContent>
          <mc:Choice Requires="wps">
            <w:drawing>
              <wp:anchor distT="0" distB="0" distL="0" distR="0" simplePos="0" relativeHeight="487656448" behindDoc="1" locked="0" layoutInCell="1" allowOverlap="1">
                <wp:simplePos x="0" y="0"/>
                <wp:positionH relativeFrom="page">
                  <wp:posOffset>755650</wp:posOffset>
                </wp:positionH>
                <wp:positionV relativeFrom="paragraph">
                  <wp:posOffset>284480</wp:posOffset>
                </wp:positionV>
                <wp:extent cx="6043930" cy="1270"/>
                <wp:effectExtent l="0" t="0" r="0" b="0"/>
                <wp:wrapTopAndBottom/>
                <wp:docPr id="165" name="Freeform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6043930" cy="1270"/>
                        </a:xfrm>
                        <a:custGeom>
                          <a:avLst/>
                          <a:gdLst>
                            <a:gd name="T0" fmla="+- 0 1190 1190"/>
                            <a:gd name="T1" fmla="*/ T0 w 9518"/>
                            <a:gd name="T2" fmla="+- 0 10707 1190"/>
                            <a:gd name="T3" fmla="*/ T2 w 9518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9518">
                              <a:moveTo>
                                <a:pt x="0" y="0"/>
                              </a:moveTo>
                              <a:lnTo>
                                <a:pt x="9517" y="0"/>
                              </a:lnTo>
                            </a:path>
                          </a:pathLst>
                        </a:custGeom>
                        <a:noFill/>
                        <a:ln w="28551">
                          <a:solidFill>
                            <a:srgbClr val="FFAC2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36E8FA9" id="Freeform 2" o:spid="_x0000_s1026" style="position:absolute;margin-left:59.5pt;margin-top:22.4pt;width:475.9pt;height:.1pt;z-index:-15660032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9518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" path="m,l9517,e" filled="f" strokecolor="#ffac20" strokeweight=".79308mm">
                <v:path arrowok="t" o:connecttype="custom" o:connectlocs="0,0;6043295,0" o:connectangles="0,0"/>
                <w10:wrap type="topAndBottom" anchorx="page"/>
              </v:shape>
            </w:pict>
          </mc:Fallback>
        </mc:AlternateConten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5"/>
        </w:rPr>
        <w:sectPr w:rsidR="00BF7B5F" w:rsidRPr="00372D62" w:rsidSect="000D73D7">
          <w:headerReference w:type="default" r:id="rId59"/>
          <w:footerReference w:type="default" r:id="rId60"/>
          <w:pgSz w:w="11900" w:h="16850"/>
          <w:pgMar w:top="3020" w:right="420" w:bottom="1420" w:left="400" w:header="0" w:footer="0" w:gutter="0"/>
          <w:cols w:space="720"/>
          <w:docGrid w:linePitch="299"/>
        </w:sectPr>
      </w:pP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pStyle w:val="BodyText"/>
        <w:spacing w:before="8" w:line="360" w:lineRule="auto"/>
        <w:rPr>
          <w:rFonts w:asciiTheme="majorBidi" w:hAnsiTheme="majorBidi" w:cstheme="majorBidi"/>
          <w:sz w:val="16"/>
        </w:rPr>
      </w:pPr>
    </w:p>
    <w:p w:rsidR="00BF7B5F" w:rsidRPr="00372D62" w:rsidRDefault="005E1C30" w:rsidP="00372D62">
      <w:pPr>
        <w:pStyle w:val="Heading2"/>
        <w:spacing w:line="360" w:lineRule="auto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color w:val="004AAC"/>
        </w:rPr>
        <w:t>Appendix</w:t>
      </w:r>
    </w:p>
    <w:p w:rsidR="00BF7B5F" w:rsidRPr="00372D62" w:rsidRDefault="00BF7B5F" w:rsidP="00372D62">
      <w:pPr>
        <w:pStyle w:val="BodyText"/>
        <w:spacing w:line="360" w:lineRule="auto"/>
        <w:rPr>
          <w:rFonts w:asciiTheme="majorBidi" w:hAnsiTheme="majorBidi" w:cstheme="majorBidi"/>
          <w:b/>
          <w:sz w:val="20"/>
        </w:rPr>
      </w:pPr>
    </w:p>
    <w:p w:rsidR="00BF7B5F" w:rsidRPr="00372D62" w:rsidRDefault="005E1C30" w:rsidP="00372D62">
      <w:pPr>
        <w:pStyle w:val="BodyText"/>
        <w:spacing w:before="217" w:line="360" w:lineRule="auto"/>
        <w:ind w:left="537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73"/>
        </w:rPr>
        <w:t>I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f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w w:val="106"/>
        </w:rPr>
        <w:t>u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74"/>
        </w:rPr>
        <w:t>(</w:t>
      </w:r>
      <w:r w:rsidR="0075071E" w:rsidRPr="00372D62">
        <w:rPr>
          <w:rFonts w:asciiTheme="majorBidi" w:hAnsiTheme="majorBidi" w:cstheme="majorBidi"/>
          <w:w w:val="90"/>
        </w:rPr>
        <w:t>21</w:t>
      </w:r>
      <w:r w:rsidRPr="00372D62">
        <w:rPr>
          <w:rFonts w:asciiTheme="majorBidi" w:hAnsiTheme="majorBidi" w:cstheme="majorBidi"/>
          <w:w w:val="74"/>
        </w:rPr>
        <w:t>)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7"/>
        </w:rPr>
        <w:t>n</w:t>
      </w:r>
      <w:r w:rsidRPr="00372D62">
        <w:rPr>
          <w:rFonts w:asciiTheme="majorBidi" w:hAnsiTheme="majorBidi" w:cstheme="majorBidi"/>
          <w:w w:val="109"/>
        </w:rPr>
        <w:t>d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f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w w:val="106"/>
        </w:rPr>
        <w:t>u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74"/>
        </w:rPr>
        <w:t>(</w:t>
      </w:r>
      <w:r w:rsidRPr="00372D62">
        <w:rPr>
          <w:rFonts w:asciiTheme="majorBidi" w:hAnsiTheme="majorBidi" w:cstheme="majorBidi"/>
          <w:w w:val="90"/>
        </w:rPr>
        <w:t>2</w:t>
      </w:r>
      <w:r w:rsidR="0075071E" w:rsidRPr="00372D62">
        <w:rPr>
          <w:rFonts w:asciiTheme="majorBidi" w:hAnsiTheme="majorBidi" w:cstheme="majorBidi"/>
          <w:w w:val="58"/>
        </w:rPr>
        <w:t>2</w:t>
      </w:r>
      <w:r w:rsidRPr="00372D62">
        <w:rPr>
          <w:rFonts w:asciiTheme="majorBidi" w:hAnsiTheme="majorBidi" w:cstheme="majorBidi"/>
          <w:w w:val="74"/>
        </w:rPr>
        <w:t>)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w w:val="107"/>
        </w:rPr>
        <w:t>h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9"/>
        </w:rPr>
        <w:t>w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p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</w:rPr>
        <w:t>f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c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9"/>
        </w:rPr>
        <w:t>d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</w:rPr>
        <w:t>f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8"/>
        </w:rPr>
        <w:t>m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9"/>
        </w:rPr>
        <w:t>d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101"/>
        </w:rPr>
        <w:t>l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4"/>
        </w:rPr>
        <w:t>to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c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1"/>
        </w:rPr>
        <w:t>ll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w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107"/>
        </w:rPr>
        <w:t>h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d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4"/>
        </w:rPr>
        <w:t>t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109"/>
        </w:rPr>
        <w:t>b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96"/>
        </w:rPr>
        <w:t>s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49"/>
        </w:rPr>
        <w:t>:</w:t>
      </w:r>
    </w:p>
    <w:p w:rsidR="00BF7B5F" w:rsidRPr="00372D62" w:rsidRDefault="005E1C30" w:rsidP="00372D62">
      <w:pPr>
        <w:spacing w:before="3" w:line="360" w:lineRule="auto"/>
        <w:rPr>
          <w:rFonts w:asciiTheme="majorBidi" w:hAnsiTheme="majorBidi" w:cstheme="majorBidi"/>
          <w:sz w:val="26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56704" behindDoc="0" locked="0" layoutInCell="1" allowOverlap="1">
            <wp:simplePos x="0" y="0"/>
            <wp:positionH relativeFrom="page">
              <wp:posOffset>628850</wp:posOffset>
            </wp:positionH>
            <wp:positionV relativeFrom="paragraph">
              <wp:posOffset>227939</wp:posOffset>
            </wp:positionV>
            <wp:extent cx="6037931" cy="6266497"/>
            <wp:effectExtent l="0" t="0" r="0" b="0"/>
            <wp:wrapTopAndBottom/>
            <wp:docPr id="39" name="image35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image35.jpeg"/>
                    <pic:cNvPicPr/>
                  </pic:nvPicPr>
                  <pic:blipFill>
                    <a:blip r:embed="rId6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37931" cy="626649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F7B5F" w:rsidRPr="00372D62" w:rsidRDefault="00BF7B5F" w:rsidP="00372D62">
      <w:pPr>
        <w:spacing w:before="7" w:line="360" w:lineRule="auto"/>
        <w:rPr>
          <w:rFonts w:asciiTheme="majorBidi" w:hAnsiTheme="majorBidi" w:cstheme="majorBidi"/>
          <w:sz w:val="32"/>
        </w:rPr>
      </w:pPr>
    </w:p>
    <w:p w:rsidR="00BF7B5F" w:rsidRPr="00372D62" w:rsidRDefault="005E1C30" w:rsidP="00372D62">
      <w:pPr>
        <w:pStyle w:val="BodyText"/>
        <w:spacing w:line="360" w:lineRule="auto"/>
        <w:ind w:left="3183" w:right="3417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10"/>
        </w:rPr>
        <w:t>F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w w:val="106"/>
        </w:rPr>
        <w:t>u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74"/>
        </w:rPr>
        <w:t>(</w:t>
      </w:r>
      <w:r w:rsidRPr="00372D62">
        <w:rPr>
          <w:rFonts w:asciiTheme="majorBidi" w:hAnsiTheme="majorBidi" w:cstheme="majorBidi"/>
          <w:w w:val="90"/>
        </w:rPr>
        <w:t>2</w:t>
      </w:r>
      <w:r w:rsidR="0075071E" w:rsidRPr="00372D62">
        <w:rPr>
          <w:rFonts w:asciiTheme="majorBidi" w:hAnsiTheme="majorBidi" w:cstheme="majorBidi"/>
          <w:w w:val="104"/>
        </w:rPr>
        <w:t>1</w:t>
      </w:r>
      <w:r w:rsidRPr="00372D62">
        <w:rPr>
          <w:rFonts w:asciiTheme="majorBidi" w:hAnsiTheme="majorBidi" w:cstheme="majorBidi"/>
          <w:w w:val="74"/>
        </w:rPr>
        <w:t>)</w:t>
      </w:r>
      <w:r w:rsidRPr="00372D62">
        <w:rPr>
          <w:rFonts w:asciiTheme="majorBidi" w:hAnsiTheme="majorBidi" w:cstheme="majorBidi"/>
          <w:w w:val="49"/>
        </w:rPr>
        <w:t>:</w:t>
      </w:r>
      <w:r w:rsidRPr="00372D62">
        <w:rPr>
          <w:rFonts w:asciiTheme="majorBidi" w:hAnsiTheme="majorBidi" w:cstheme="majorBidi"/>
        </w:rPr>
        <w:t xml:space="preserve"> </w:t>
      </w:r>
      <w:r w:rsidRPr="00372D62">
        <w:rPr>
          <w:rFonts w:asciiTheme="majorBidi" w:hAnsiTheme="majorBidi" w:cstheme="majorBidi"/>
          <w:spacing w:val="-40"/>
        </w:rPr>
        <w:t xml:space="preserve"> </w:t>
      </w:r>
      <w:r w:rsidRPr="00372D62">
        <w:rPr>
          <w:rFonts w:asciiTheme="majorBidi" w:hAnsiTheme="majorBidi" w:cstheme="majorBidi"/>
          <w:w w:val="108"/>
        </w:rPr>
        <w:t>m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9"/>
        </w:rPr>
        <w:t>d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w w:val="101"/>
        </w:rPr>
        <w:t>l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109"/>
        </w:rPr>
        <w:t>c</w:t>
      </w:r>
      <w:r w:rsidRPr="00372D62">
        <w:rPr>
          <w:rFonts w:asciiTheme="majorBidi" w:hAnsiTheme="majorBidi" w:cstheme="majorBidi"/>
          <w:w w:val="104"/>
        </w:rPr>
        <w:t>o</w:t>
      </w:r>
      <w:r w:rsidRPr="00372D62">
        <w:rPr>
          <w:rFonts w:asciiTheme="majorBidi" w:hAnsiTheme="majorBidi" w:cstheme="majorBidi"/>
          <w:w w:val="109"/>
        </w:rPr>
        <w:t>d</w:t>
      </w:r>
      <w:r w:rsidRPr="00372D62">
        <w:rPr>
          <w:rFonts w:asciiTheme="majorBidi" w:hAnsiTheme="majorBidi" w:cstheme="majorBidi"/>
          <w:w w:val="102"/>
        </w:rPr>
        <w:t>e</w:t>
      </w:r>
    </w:p>
    <w:p w:rsidR="00BF7B5F" w:rsidRPr="00372D62" w:rsidRDefault="00BF7B5F" w:rsidP="00372D62">
      <w:pPr>
        <w:spacing w:line="360" w:lineRule="auto"/>
        <w:jc w:val="center"/>
        <w:rPr>
          <w:rFonts w:asciiTheme="majorBidi" w:hAnsiTheme="majorBidi" w:cstheme="majorBidi"/>
        </w:rPr>
        <w:sectPr w:rsidR="00BF7B5F" w:rsidRPr="00372D62" w:rsidSect="000D73D7">
          <w:headerReference w:type="default" r:id="rId62"/>
          <w:footerReference w:type="default" r:id="rId63"/>
          <w:pgSz w:w="11900" w:h="16850"/>
          <w:pgMar w:top="1180" w:right="420" w:bottom="1420" w:left="400" w:header="0" w:footer="0" w:gutter="0"/>
          <w:cols w:space="720"/>
          <w:docGrid w:linePitch="299"/>
        </w:sectPr>
      </w:pPr>
    </w:p>
    <w:p w:rsidR="00BF7B5F" w:rsidRPr="00372D62" w:rsidRDefault="00BF7B5F" w:rsidP="00372D62">
      <w:pPr>
        <w:spacing w:before="2" w:line="360" w:lineRule="auto"/>
        <w:rPr>
          <w:rFonts w:asciiTheme="majorBidi" w:hAnsiTheme="majorBidi" w:cstheme="majorBidi"/>
          <w:sz w:val="29"/>
        </w:rPr>
      </w:pPr>
    </w:p>
    <w:p w:rsidR="00BF7B5F" w:rsidRPr="00372D62" w:rsidRDefault="005E1C30" w:rsidP="00372D62">
      <w:pPr>
        <w:spacing w:line="360" w:lineRule="auto"/>
        <w:ind w:left="846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  <w:sz w:val="20"/>
        </w:rPr>
        <w:drawing>
          <wp:inline distT="0" distB="0" distL="0" distR="0">
            <wp:extent cx="5996621" cy="7279576"/>
            <wp:effectExtent l="0" t="0" r="0" b="0"/>
            <wp:docPr id="41" name="image3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image37.jpeg"/>
                    <pic:cNvPicPr/>
                  </pic:nvPicPr>
                  <pic:blipFill>
                    <a:blip r:embed="rId6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96621" cy="72795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F" w:rsidRPr="00372D62" w:rsidRDefault="00BF7B5F" w:rsidP="00372D62">
      <w:pPr>
        <w:spacing w:before="7"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pStyle w:val="BodyText"/>
        <w:spacing w:before="91" w:line="360" w:lineRule="auto"/>
        <w:ind w:left="3371" w:right="3355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-3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22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74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model</w:t>
      </w:r>
      <w:r w:rsidRPr="00372D62">
        <w:rPr>
          <w:rFonts w:asciiTheme="majorBidi" w:hAnsiTheme="majorBidi" w:cstheme="majorBidi"/>
          <w:spacing w:val="-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code</w:t>
      </w:r>
    </w:p>
    <w:p w:rsidR="00BF7B5F" w:rsidRPr="00372D62" w:rsidRDefault="00BF7B5F" w:rsidP="00372D62">
      <w:pPr>
        <w:spacing w:line="360" w:lineRule="auto"/>
        <w:jc w:val="center"/>
        <w:rPr>
          <w:rFonts w:asciiTheme="majorBidi" w:hAnsiTheme="majorBidi" w:cstheme="majorBidi"/>
        </w:rPr>
        <w:sectPr w:rsidR="00BF7B5F" w:rsidRPr="00372D62" w:rsidSect="000D73D7">
          <w:headerReference w:type="default" r:id="rId65"/>
          <w:footerReference w:type="default" r:id="rId66"/>
          <w:pgSz w:w="11900" w:h="16850"/>
          <w:pgMar w:top="1180" w:right="420" w:bottom="1420" w:left="400" w:header="0" w:footer="0" w:gutter="0"/>
          <w:cols w:space="720"/>
          <w:docGrid w:linePitch="299"/>
        </w:sect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before="10" w:line="360" w:lineRule="auto"/>
        <w:rPr>
          <w:rFonts w:asciiTheme="majorBidi" w:hAnsiTheme="majorBidi" w:cstheme="majorBidi"/>
          <w:sz w:val="21"/>
        </w:rPr>
      </w:pPr>
    </w:p>
    <w:p w:rsidR="00BF7B5F" w:rsidRPr="00372D62" w:rsidRDefault="005E1C30" w:rsidP="00372D62">
      <w:pPr>
        <w:pStyle w:val="BodyText"/>
        <w:spacing w:line="360" w:lineRule="auto"/>
        <w:ind w:left="588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</w:rPr>
        <w:t>In</w:t>
      </w:r>
      <w:r w:rsidRPr="00372D62">
        <w:rPr>
          <w:rFonts w:asciiTheme="majorBidi" w:hAnsiTheme="majorBidi" w:cstheme="majorBidi"/>
          <w:spacing w:val="-4"/>
        </w:rPr>
        <w:t xml:space="preserve"> </w:t>
      </w:r>
      <w:r w:rsidRPr="00372D62">
        <w:rPr>
          <w:rFonts w:asciiTheme="majorBidi" w:hAnsiTheme="majorBidi" w:cstheme="majorBidi"/>
        </w:rPr>
        <w:t>figure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="0075071E" w:rsidRPr="00372D62">
        <w:rPr>
          <w:rFonts w:asciiTheme="majorBidi" w:hAnsiTheme="majorBidi" w:cstheme="majorBidi"/>
        </w:rPr>
        <w:t>(23</w:t>
      </w:r>
      <w:r w:rsidRPr="00372D62">
        <w:rPr>
          <w:rFonts w:asciiTheme="majorBidi" w:hAnsiTheme="majorBidi" w:cstheme="majorBidi"/>
        </w:rPr>
        <w:t>)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shows</w:t>
      </w:r>
      <w:r w:rsidRPr="00372D62">
        <w:rPr>
          <w:rFonts w:asciiTheme="majorBidi" w:hAnsiTheme="majorBidi" w:cstheme="majorBidi"/>
          <w:spacing w:val="-4"/>
        </w:rPr>
        <w:t xml:space="preserve"> </w:t>
      </w:r>
      <w:r w:rsidRPr="00372D62">
        <w:rPr>
          <w:rFonts w:asciiTheme="majorBidi" w:hAnsiTheme="majorBidi" w:cstheme="majorBidi"/>
        </w:rPr>
        <w:t>view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class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that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responsible</w:t>
      </w:r>
      <w:r w:rsidRPr="00372D62">
        <w:rPr>
          <w:rFonts w:asciiTheme="majorBidi" w:hAnsiTheme="majorBidi" w:cstheme="majorBidi"/>
          <w:spacing w:val="-4"/>
        </w:rPr>
        <w:t xml:space="preserve"> </w:t>
      </w:r>
      <w:r w:rsidRPr="00372D62">
        <w:rPr>
          <w:rFonts w:asciiTheme="majorBidi" w:hAnsiTheme="majorBidi" w:cstheme="majorBidi"/>
        </w:rPr>
        <w:t>for</w:t>
      </w:r>
      <w:r w:rsidRPr="00372D62">
        <w:rPr>
          <w:rFonts w:asciiTheme="majorBidi" w:hAnsiTheme="majorBidi" w:cstheme="majorBidi"/>
          <w:spacing w:val="-3"/>
        </w:rPr>
        <w:t xml:space="preserve"> </w:t>
      </w:r>
      <w:proofErr w:type="spellStart"/>
      <w:r w:rsidRPr="00372D62">
        <w:rPr>
          <w:rFonts w:asciiTheme="majorBidi" w:hAnsiTheme="majorBidi" w:cstheme="majorBidi"/>
        </w:rPr>
        <w:t>inclued</w:t>
      </w:r>
      <w:proofErr w:type="spellEnd"/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the</w:t>
      </w:r>
      <w:r w:rsidRPr="00372D62">
        <w:rPr>
          <w:rFonts w:asciiTheme="majorBidi" w:hAnsiTheme="majorBidi" w:cstheme="majorBidi"/>
          <w:spacing w:val="-3"/>
        </w:rPr>
        <w:t xml:space="preserve"> </w:t>
      </w:r>
      <w:proofErr w:type="spellStart"/>
      <w:r w:rsidRPr="00372D62">
        <w:rPr>
          <w:rFonts w:asciiTheme="majorBidi" w:hAnsiTheme="majorBidi" w:cstheme="majorBidi"/>
        </w:rPr>
        <w:t>php</w:t>
      </w:r>
      <w:proofErr w:type="spellEnd"/>
      <w:r w:rsidRPr="00372D62">
        <w:rPr>
          <w:rFonts w:asciiTheme="majorBidi" w:hAnsiTheme="majorBidi" w:cstheme="majorBidi"/>
          <w:spacing w:val="-4"/>
        </w:rPr>
        <w:t xml:space="preserve"> </w:t>
      </w:r>
      <w:r w:rsidRPr="00372D62">
        <w:rPr>
          <w:rFonts w:asciiTheme="majorBidi" w:hAnsiTheme="majorBidi" w:cstheme="majorBidi"/>
        </w:rPr>
        <w:t>html</w:t>
      </w:r>
      <w:r w:rsidRPr="00372D62">
        <w:rPr>
          <w:rFonts w:asciiTheme="majorBidi" w:hAnsiTheme="majorBidi" w:cstheme="majorBidi"/>
          <w:spacing w:val="-3"/>
        </w:rPr>
        <w:t xml:space="preserve"> </w:t>
      </w:r>
      <w:r w:rsidRPr="00372D62">
        <w:rPr>
          <w:rFonts w:asciiTheme="majorBidi" w:hAnsiTheme="majorBidi" w:cstheme="majorBidi"/>
        </w:rPr>
        <w:t>template</w:t>
      </w:r>
    </w:p>
    <w:p w:rsidR="00BF7B5F" w:rsidRPr="00372D62" w:rsidRDefault="005E1C30" w:rsidP="00372D62">
      <w:pPr>
        <w:spacing w:before="9" w:line="360" w:lineRule="auto"/>
        <w:rPr>
          <w:rFonts w:asciiTheme="majorBidi" w:hAnsiTheme="majorBidi" w:cstheme="majorBidi"/>
          <w:sz w:val="21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57728" behindDoc="0" locked="0" layoutInCell="1" allowOverlap="1">
            <wp:simplePos x="0" y="0"/>
            <wp:positionH relativeFrom="page">
              <wp:posOffset>755365</wp:posOffset>
            </wp:positionH>
            <wp:positionV relativeFrom="paragraph">
              <wp:posOffset>192555</wp:posOffset>
            </wp:positionV>
            <wp:extent cx="6055158" cy="5101590"/>
            <wp:effectExtent l="0" t="0" r="0" b="0"/>
            <wp:wrapTopAndBottom/>
            <wp:docPr id="43" name="image38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image38.jpeg"/>
                    <pic:cNvPicPr/>
                  </pic:nvPicPr>
                  <pic:blipFill>
                    <a:blip r:embed="rId6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55158" cy="510159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F7B5F" w:rsidRPr="00372D62" w:rsidRDefault="005E1C30" w:rsidP="00372D62">
      <w:pPr>
        <w:pStyle w:val="BodyText"/>
        <w:spacing w:before="185" w:line="360" w:lineRule="auto"/>
        <w:ind w:left="3675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2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23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80"/>
        </w:rPr>
        <w:t xml:space="preserve"> </w:t>
      </w:r>
      <w:r w:rsidRPr="00372D62">
        <w:rPr>
          <w:rFonts w:asciiTheme="majorBidi" w:hAnsiTheme="majorBidi" w:cstheme="majorBidi"/>
          <w:w w:val="95"/>
        </w:rPr>
        <w:t>view</w:t>
      </w:r>
      <w:r w:rsidRPr="00372D62">
        <w:rPr>
          <w:rFonts w:asciiTheme="majorBidi" w:hAnsiTheme="majorBidi" w:cstheme="majorBidi"/>
          <w:spacing w:val="2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model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</w:rPr>
        <w:sectPr w:rsidR="00BF7B5F" w:rsidRPr="00372D62" w:rsidSect="0049593F">
          <w:pgSz w:w="11900" w:h="16850"/>
          <w:pgMar w:top="1180" w:right="420" w:bottom="1420" w:left="400" w:header="0" w:footer="288" w:gutter="0"/>
          <w:cols w:space="720"/>
          <w:docGrid w:linePitch="299"/>
        </w:sect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before="7" w:line="360" w:lineRule="auto"/>
        <w:rPr>
          <w:rFonts w:asciiTheme="majorBidi" w:hAnsiTheme="majorBidi" w:cstheme="majorBidi"/>
          <w:sz w:val="25"/>
        </w:rPr>
      </w:pPr>
    </w:p>
    <w:p w:rsidR="00BF7B5F" w:rsidRPr="00372D62" w:rsidRDefault="005E1C30" w:rsidP="00372D62">
      <w:pPr>
        <w:pStyle w:val="BodyText"/>
        <w:spacing w:before="91" w:line="360" w:lineRule="auto"/>
        <w:ind w:left="789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In</w:t>
      </w:r>
      <w:r w:rsidRPr="00372D62">
        <w:rPr>
          <w:rFonts w:asciiTheme="majorBidi" w:hAnsiTheme="majorBidi" w:cstheme="majorBidi"/>
          <w:spacing w:val="3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4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(2</w:t>
      </w:r>
      <w:r w:rsidR="0075071E" w:rsidRPr="00372D62">
        <w:rPr>
          <w:rFonts w:asciiTheme="majorBidi" w:hAnsiTheme="majorBidi" w:cstheme="majorBidi"/>
          <w:w w:val="95"/>
        </w:rPr>
        <w:t>4</w:t>
      </w:r>
      <w:r w:rsidRPr="00372D62">
        <w:rPr>
          <w:rFonts w:asciiTheme="majorBidi" w:hAnsiTheme="majorBidi" w:cstheme="majorBidi"/>
          <w:w w:val="95"/>
        </w:rPr>
        <w:t>)</w:t>
      </w:r>
      <w:r w:rsidRPr="00372D62">
        <w:rPr>
          <w:rFonts w:asciiTheme="majorBidi" w:hAnsiTheme="majorBidi" w:cstheme="majorBidi"/>
          <w:spacing w:val="4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the</w:t>
      </w:r>
      <w:r w:rsidRPr="00372D62">
        <w:rPr>
          <w:rFonts w:asciiTheme="majorBidi" w:hAnsiTheme="majorBidi" w:cstheme="majorBidi"/>
          <w:spacing w:val="4"/>
          <w:w w:val="95"/>
        </w:rPr>
        <w:t xml:space="preserve"> </w:t>
      </w:r>
      <w:proofErr w:type="spellStart"/>
      <w:r w:rsidRPr="00372D62">
        <w:rPr>
          <w:rFonts w:asciiTheme="majorBidi" w:hAnsiTheme="majorBidi" w:cstheme="majorBidi"/>
          <w:w w:val="95"/>
        </w:rPr>
        <w:t>jquery</w:t>
      </w:r>
      <w:proofErr w:type="spellEnd"/>
      <w:r w:rsidRPr="00372D62">
        <w:rPr>
          <w:rFonts w:asciiTheme="majorBidi" w:hAnsiTheme="majorBidi" w:cstheme="majorBidi"/>
          <w:spacing w:val="4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and</w:t>
      </w:r>
      <w:r w:rsidRPr="00372D62">
        <w:rPr>
          <w:rFonts w:asciiTheme="majorBidi" w:hAnsiTheme="majorBidi" w:cstheme="majorBidi"/>
          <w:spacing w:val="4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ajax</w:t>
      </w:r>
      <w:r w:rsidRPr="00372D62">
        <w:rPr>
          <w:rFonts w:asciiTheme="majorBidi" w:hAnsiTheme="majorBidi" w:cstheme="majorBidi"/>
          <w:spacing w:val="4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code.</w:t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spacing w:before="7" w:line="360" w:lineRule="auto"/>
        <w:rPr>
          <w:rFonts w:asciiTheme="majorBidi" w:hAnsiTheme="majorBidi" w:cstheme="majorBidi"/>
          <w:sz w:val="26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58752" behindDoc="0" locked="0" layoutInCell="1" allowOverlap="1">
            <wp:simplePos x="0" y="0"/>
            <wp:positionH relativeFrom="page">
              <wp:posOffset>755365</wp:posOffset>
            </wp:positionH>
            <wp:positionV relativeFrom="paragraph">
              <wp:posOffset>230481</wp:posOffset>
            </wp:positionV>
            <wp:extent cx="6123472" cy="3770471"/>
            <wp:effectExtent l="0" t="0" r="0" b="0"/>
            <wp:wrapTopAndBottom/>
            <wp:docPr id="45" name="image39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image39.jpeg"/>
                    <pic:cNvPicPr/>
                  </pic:nvPicPr>
                  <pic:blipFill>
                    <a:blip r:embed="rId6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123472" cy="3770471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A26D91" w:rsidRPr="00372D62" w:rsidRDefault="00A26D91" w:rsidP="00372D62">
      <w:pPr>
        <w:pStyle w:val="BodyText"/>
        <w:spacing w:before="185" w:line="360" w:lineRule="auto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2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(2</w:t>
      </w:r>
      <w:r w:rsidR="0075071E" w:rsidRPr="00372D62">
        <w:rPr>
          <w:rFonts w:asciiTheme="majorBidi" w:hAnsiTheme="majorBidi" w:cstheme="majorBidi"/>
          <w:w w:val="95"/>
        </w:rPr>
        <w:t>4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80"/>
        </w:rPr>
        <w:t xml:space="preserve"> </w:t>
      </w:r>
      <w:r w:rsidRPr="00372D62">
        <w:rPr>
          <w:rFonts w:asciiTheme="majorBidi" w:hAnsiTheme="majorBidi" w:cstheme="majorBidi"/>
          <w:w w:val="95"/>
        </w:rPr>
        <w:t>ajax get method</w:t>
      </w:r>
    </w:p>
    <w:p w:rsidR="00A26D91" w:rsidRPr="00372D62" w:rsidRDefault="00A26D91" w:rsidP="00372D62">
      <w:pPr>
        <w:spacing w:line="360" w:lineRule="auto"/>
        <w:jc w:val="center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A26D91" w:rsidP="00372D62">
      <w:pPr>
        <w:spacing w:line="360" w:lineRule="auto"/>
        <w:rPr>
          <w:rFonts w:asciiTheme="majorBidi" w:hAnsiTheme="majorBidi" w:cstheme="majorBidi"/>
          <w:sz w:val="26"/>
        </w:rPr>
      </w:pPr>
    </w:p>
    <w:p w:rsidR="00A26D91" w:rsidRPr="00372D62" w:rsidRDefault="003B0D3D" w:rsidP="003B0D3D">
      <w:pPr>
        <w:spacing w:line="360" w:lineRule="auto"/>
        <w:jc w:val="center"/>
        <w:rPr>
          <w:rFonts w:asciiTheme="majorBidi" w:hAnsiTheme="majorBidi" w:cstheme="majorBidi"/>
          <w:sz w:val="26"/>
        </w:rPr>
      </w:pPr>
      <w:r w:rsidRPr="00372D62">
        <w:rPr>
          <w:rFonts w:asciiTheme="majorBidi" w:hAnsiTheme="majorBidi" w:cstheme="majorBidi"/>
          <w:noProof/>
          <w:sz w:val="20"/>
        </w:rPr>
        <w:drawing>
          <wp:inline distT="0" distB="0" distL="0" distR="0" wp14:anchorId="27E3535B" wp14:editId="57018D0B">
            <wp:extent cx="6064063" cy="5596128"/>
            <wp:effectExtent l="0" t="0" r="0" b="0"/>
            <wp:docPr id="47" name="image40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image40.jpeg"/>
                    <pic:cNvPicPr/>
                  </pic:nvPicPr>
                  <pic:blipFill>
                    <a:blip r:embed="rId6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6064063" cy="55961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F" w:rsidRPr="00372D62" w:rsidRDefault="00BF7B5F" w:rsidP="00372D62">
      <w:pPr>
        <w:spacing w:before="8" w:line="360" w:lineRule="auto"/>
        <w:rPr>
          <w:rFonts w:asciiTheme="majorBidi" w:hAnsiTheme="majorBidi" w:cstheme="majorBidi"/>
          <w:sz w:val="15"/>
        </w:rPr>
      </w:pPr>
      <w:bookmarkStart w:id="1" w:name="_GoBack"/>
      <w:bookmarkEnd w:id="1"/>
    </w:p>
    <w:p w:rsidR="00BF7B5F" w:rsidRPr="00372D62" w:rsidRDefault="005E1C30" w:rsidP="00372D62">
      <w:pPr>
        <w:pStyle w:val="BodyText"/>
        <w:spacing w:before="91" w:line="360" w:lineRule="auto"/>
        <w:ind w:left="3371" w:right="3416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110"/>
        </w:rPr>
        <w:t>F</w:t>
      </w:r>
      <w:r w:rsidRPr="00372D62">
        <w:rPr>
          <w:rFonts w:asciiTheme="majorBidi" w:hAnsiTheme="majorBidi" w:cstheme="majorBidi"/>
          <w:w w:val="101"/>
        </w:rPr>
        <w:t>i</w:t>
      </w:r>
      <w:r w:rsidRPr="00372D62">
        <w:rPr>
          <w:rFonts w:asciiTheme="majorBidi" w:hAnsiTheme="majorBidi" w:cstheme="majorBidi"/>
          <w:w w:val="110"/>
        </w:rPr>
        <w:t>g</w:t>
      </w:r>
      <w:r w:rsidRPr="00372D62">
        <w:rPr>
          <w:rFonts w:asciiTheme="majorBidi" w:hAnsiTheme="majorBidi" w:cstheme="majorBidi"/>
          <w:w w:val="106"/>
        </w:rPr>
        <w:t>u</w:t>
      </w:r>
      <w:r w:rsidRPr="00372D62">
        <w:rPr>
          <w:rFonts w:asciiTheme="majorBidi" w:hAnsiTheme="majorBidi" w:cstheme="majorBidi"/>
          <w:w w:val="95"/>
        </w:rPr>
        <w:t>r</w:t>
      </w:r>
      <w:r w:rsidRPr="00372D62">
        <w:rPr>
          <w:rFonts w:asciiTheme="majorBidi" w:hAnsiTheme="majorBidi" w:cstheme="majorBidi"/>
          <w:w w:val="102"/>
        </w:rPr>
        <w:t>e</w:t>
      </w:r>
      <w:r w:rsidRPr="00372D62">
        <w:rPr>
          <w:rFonts w:asciiTheme="majorBidi" w:hAnsiTheme="majorBidi" w:cstheme="majorBidi"/>
          <w:spacing w:val="-20"/>
        </w:rPr>
        <w:t xml:space="preserve"> </w:t>
      </w:r>
      <w:r w:rsidRPr="00372D62">
        <w:rPr>
          <w:rFonts w:asciiTheme="majorBidi" w:hAnsiTheme="majorBidi" w:cstheme="majorBidi"/>
          <w:w w:val="74"/>
        </w:rPr>
        <w:t>(</w:t>
      </w:r>
      <w:r w:rsidRPr="00372D62">
        <w:rPr>
          <w:rFonts w:asciiTheme="majorBidi" w:hAnsiTheme="majorBidi" w:cstheme="majorBidi"/>
          <w:w w:val="90"/>
        </w:rPr>
        <w:t>2</w:t>
      </w:r>
      <w:r w:rsidR="0075071E" w:rsidRPr="00372D62">
        <w:rPr>
          <w:rFonts w:asciiTheme="majorBidi" w:hAnsiTheme="majorBidi" w:cstheme="majorBidi"/>
          <w:w w:val="105"/>
        </w:rPr>
        <w:t>5</w:t>
      </w:r>
      <w:r w:rsidRPr="00372D62">
        <w:rPr>
          <w:rFonts w:asciiTheme="majorBidi" w:hAnsiTheme="majorBidi" w:cstheme="majorBidi"/>
          <w:w w:val="74"/>
        </w:rPr>
        <w:t>)</w:t>
      </w:r>
      <w:r w:rsidRPr="00372D62">
        <w:rPr>
          <w:rFonts w:asciiTheme="majorBidi" w:hAnsiTheme="majorBidi" w:cstheme="majorBidi"/>
          <w:w w:val="49"/>
        </w:rPr>
        <w:t>:</w:t>
      </w:r>
      <w:r w:rsidRPr="00372D62">
        <w:rPr>
          <w:rFonts w:asciiTheme="majorBidi" w:hAnsiTheme="majorBidi" w:cstheme="majorBidi"/>
        </w:rPr>
        <w:t xml:space="preserve"> </w:t>
      </w:r>
      <w:r w:rsidRPr="00372D62">
        <w:rPr>
          <w:rFonts w:asciiTheme="majorBidi" w:hAnsiTheme="majorBidi" w:cstheme="majorBidi"/>
          <w:spacing w:val="-40"/>
        </w:rPr>
        <w:t xml:space="preserve"> 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82"/>
        </w:rPr>
        <w:t>j</w:t>
      </w:r>
      <w:r w:rsidRPr="00372D62">
        <w:rPr>
          <w:rFonts w:asciiTheme="majorBidi" w:hAnsiTheme="majorBidi" w:cstheme="majorBidi"/>
          <w:w w:val="99"/>
        </w:rPr>
        <w:t>a</w:t>
      </w:r>
      <w:r w:rsidRPr="00372D62">
        <w:rPr>
          <w:rFonts w:asciiTheme="majorBidi" w:hAnsiTheme="majorBidi" w:cstheme="majorBidi"/>
          <w:w w:val="93"/>
        </w:rPr>
        <w:t>x</w:t>
      </w:r>
      <w:r w:rsidR="00A26D91" w:rsidRPr="00372D62">
        <w:rPr>
          <w:rFonts w:asciiTheme="majorBidi" w:hAnsiTheme="majorBidi" w:cstheme="majorBidi"/>
          <w:w w:val="93"/>
        </w:rPr>
        <w:t xml:space="preserve"> put method</w:t>
      </w:r>
    </w:p>
    <w:p w:rsidR="00BF7B5F" w:rsidRPr="00372D62" w:rsidRDefault="00BF7B5F" w:rsidP="00372D62">
      <w:pPr>
        <w:spacing w:line="360" w:lineRule="auto"/>
        <w:jc w:val="center"/>
        <w:rPr>
          <w:rFonts w:asciiTheme="majorBidi" w:hAnsiTheme="majorBidi" w:cstheme="majorBidi"/>
        </w:rPr>
        <w:sectPr w:rsidR="00BF7B5F" w:rsidRPr="00372D62" w:rsidSect="0049593F">
          <w:pgSz w:w="11900" w:h="16850"/>
          <w:pgMar w:top="1180" w:right="420" w:bottom="1420" w:left="400" w:header="0" w:footer="288" w:gutter="0"/>
          <w:cols w:space="720"/>
          <w:docGrid w:linePitch="299"/>
        </w:sect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10"/>
        </w:rPr>
      </w:pPr>
    </w:p>
    <w:p w:rsidR="00BF7B5F" w:rsidRPr="00372D62" w:rsidRDefault="005E1C30" w:rsidP="00372D62">
      <w:pPr>
        <w:spacing w:line="360" w:lineRule="auto"/>
        <w:ind w:left="789"/>
        <w:rPr>
          <w:rFonts w:asciiTheme="majorBidi" w:hAnsiTheme="majorBidi" w:cstheme="majorBidi"/>
          <w:sz w:val="20"/>
        </w:rPr>
      </w:pPr>
      <w:r w:rsidRPr="00372D62">
        <w:rPr>
          <w:rFonts w:asciiTheme="majorBidi" w:hAnsiTheme="majorBidi" w:cstheme="majorBidi"/>
          <w:noProof/>
          <w:sz w:val="20"/>
        </w:rPr>
        <w:drawing>
          <wp:inline distT="0" distB="0" distL="0" distR="0">
            <wp:extent cx="5818178" cy="3875627"/>
            <wp:effectExtent l="0" t="0" r="0" b="0"/>
            <wp:docPr id="49" name="image4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image41.jpeg"/>
                    <pic:cNvPicPr/>
                  </pic:nvPicPr>
                  <pic:blipFill>
                    <a:blip r:embed="rId7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818178" cy="38756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BF7B5F" w:rsidP="00372D62">
      <w:pPr>
        <w:spacing w:before="3" w:line="360" w:lineRule="auto"/>
        <w:rPr>
          <w:rFonts w:asciiTheme="majorBidi" w:hAnsiTheme="majorBidi" w:cstheme="majorBidi"/>
          <w:sz w:val="21"/>
        </w:rPr>
      </w:pPr>
    </w:p>
    <w:p w:rsidR="00BF7B5F" w:rsidRPr="00372D62" w:rsidRDefault="005E1C30" w:rsidP="00372D62">
      <w:pPr>
        <w:pStyle w:val="BodyText"/>
        <w:spacing w:line="360" w:lineRule="auto"/>
        <w:ind w:left="2861" w:right="3417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0"/>
        </w:rPr>
        <w:t>Figure</w:t>
      </w:r>
      <w:r w:rsidRPr="00372D62">
        <w:rPr>
          <w:rFonts w:asciiTheme="majorBidi" w:hAnsiTheme="majorBidi" w:cstheme="majorBidi"/>
          <w:spacing w:val="3"/>
          <w:w w:val="90"/>
        </w:rPr>
        <w:t xml:space="preserve"> </w:t>
      </w:r>
      <w:r w:rsidR="0075071E" w:rsidRPr="00372D62">
        <w:rPr>
          <w:rFonts w:asciiTheme="majorBidi" w:hAnsiTheme="majorBidi" w:cstheme="majorBidi"/>
          <w:w w:val="90"/>
        </w:rPr>
        <w:t>(26</w:t>
      </w:r>
      <w:r w:rsidRPr="00372D62">
        <w:rPr>
          <w:rFonts w:asciiTheme="majorBidi" w:hAnsiTheme="majorBidi" w:cstheme="majorBidi"/>
          <w:w w:val="90"/>
        </w:rPr>
        <w:t>):</w:t>
      </w:r>
      <w:r w:rsidRPr="00372D62">
        <w:rPr>
          <w:rFonts w:asciiTheme="majorBidi" w:hAnsiTheme="majorBidi" w:cstheme="majorBidi"/>
          <w:spacing w:val="74"/>
        </w:rPr>
        <w:t xml:space="preserve"> </w:t>
      </w:r>
      <w:r w:rsidRPr="00372D62">
        <w:rPr>
          <w:rFonts w:asciiTheme="majorBidi" w:hAnsiTheme="majorBidi" w:cstheme="majorBidi"/>
          <w:w w:val="90"/>
        </w:rPr>
        <w:t>ajax</w:t>
      </w:r>
      <w:r w:rsidR="00A26D91" w:rsidRPr="00372D62">
        <w:rPr>
          <w:rFonts w:asciiTheme="majorBidi" w:hAnsiTheme="majorBidi" w:cstheme="majorBidi"/>
          <w:w w:val="90"/>
        </w:rPr>
        <w:t xml:space="preserve"> delete </w:t>
      </w:r>
      <w:proofErr w:type="spellStart"/>
      <w:r w:rsidR="00A26D91" w:rsidRPr="00372D62">
        <w:rPr>
          <w:rFonts w:asciiTheme="majorBidi" w:hAnsiTheme="majorBidi" w:cstheme="majorBidi"/>
          <w:w w:val="90"/>
        </w:rPr>
        <w:t>mehtod</w:t>
      </w:r>
      <w:proofErr w:type="spellEnd"/>
    </w:p>
    <w:p w:rsidR="00BF7B5F" w:rsidRPr="00372D62" w:rsidRDefault="00BF7B5F" w:rsidP="00372D62">
      <w:pPr>
        <w:spacing w:line="360" w:lineRule="auto"/>
        <w:rPr>
          <w:rFonts w:asciiTheme="majorBidi" w:hAnsiTheme="majorBidi" w:cstheme="majorBidi"/>
          <w:sz w:val="20"/>
        </w:rPr>
      </w:pPr>
    </w:p>
    <w:p w:rsidR="00BF7B5F" w:rsidRPr="00372D62" w:rsidRDefault="005E1C30" w:rsidP="00372D62">
      <w:pPr>
        <w:spacing w:before="11" w:line="360" w:lineRule="auto"/>
        <w:rPr>
          <w:rFonts w:asciiTheme="majorBidi" w:hAnsiTheme="majorBidi" w:cstheme="majorBidi"/>
          <w:sz w:val="18"/>
        </w:rPr>
      </w:pPr>
      <w:r w:rsidRPr="00372D62">
        <w:rPr>
          <w:rFonts w:asciiTheme="majorBidi" w:hAnsiTheme="majorBidi" w:cstheme="majorBidi"/>
          <w:noProof/>
        </w:rPr>
        <w:drawing>
          <wp:anchor distT="0" distB="0" distL="0" distR="0" simplePos="0" relativeHeight="251659776" behindDoc="0" locked="0" layoutInCell="1" allowOverlap="1">
            <wp:simplePos x="0" y="0"/>
            <wp:positionH relativeFrom="page">
              <wp:posOffset>755365</wp:posOffset>
            </wp:positionH>
            <wp:positionV relativeFrom="paragraph">
              <wp:posOffset>171288</wp:posOffset>
            </wp:positionV>
            <wp:extent cx="5822720" cy="2380297"/>
            <wp:effectExtent l="0" t="0" r="0" b="0"/>
            <wp:wrapTopAndBottom/>
            <wp:docPr id="51" name="image4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image42.jpeg"/>
                    <pic:cNvPicPr/>
                  </pic:nvPicPr>
                  <pic:blipFill>
                    <a:blip r:embed="rId7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822720" cy="2380297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F7B5F" w:rsidRPr="00372D62" w:rsidRDefault="00BF7B5F" w:rsidP="00372D62">
      <w:pPr>
        <w:spacing w:before="1" w:line="360" w:lineRule="auto"/>
        <w:rPr>
          <w:rFonts w:asciiTheme="majorBidi" w:hAnsiTheme="majorBidi" w:cstheme="majorBidi"/>
        </w:rPr>
      </w:pPr>
    </w:p>
    <w:p w:rsidR="00BF7B5F" w:rsidRPr="00372D62" w:rsidRDefault="005E1C30" w:rsidP="00372D62">
      <w:pPr>
        <w:pStyle w:val="BodyText"/>
        <w:spacing w:line="360" w:lineRule="auto"/>
        <w:ind w:left="3119" w:right="3417"/>
        <w:jc w:val="center"/>
        <w:rPr>
          <w:rFonts w:asciiTheme="majorBidi" w:hAnsiTheme="majorBidi" w:cstheme="majorBidi"/>
        </w:rPr>
      </w:pPr>
      <w:r w:rsidRPr="00372D62">
        <w:rPr>
          <w:rFonts w:asciiTheme="majorBidi" w:hAnsiTheme="majorBidi" w:cstheme="majorBidi"/>
          <w:w w:val="95"/>
        </w:rPr>
        <w:t>Figure</w:t>
      </w:r>
      <w:r w:rsidRPr="00372D62">
        <w:rPr>
          <w:rFonts w:asciiTheme="majorBidi" w:hAnsiTheme="majorBidi" w:cstheme="majorBidi"/>
          <w:spacing w:val="8"/>
          <w:w w:val="95"/>
        </w:rPr>
        <w:t xml:space="preserve"> </w:t>
      </w:r>
      <w:r w:rsidR="0075071E" w:rsidRPr="00372D62">
        <w:rPr>
          <w:rFonts w:asciiTheme="majorBidi" w:hAnsiTheme="majorBidi" w:cstheme="majorBidi"/>
          <w:w w:val="95"/>
        </w:rPr>
        <w:t>(27</w:t>
      </w:r>
      <w:r w:rsidRPr="00372D62">
        <w:rPr>
          <w:rFonts w:asciiTheme="majorBidi" w:hAnsiTheme="majorBidi" w:cstheme="majorBidi"/>
          <w:w w:val="95"/>
        </w:rPr>
        <w:t>):</w:t>
      </w:r>
      <w:r w:rsidRPr="00372D62">
        <w:rPr>
          <w:rFonts w:asciiTheme="majorBidi" w:hAnsiTheme="majorBidi" w:cstheme="majorBidi"/>
          <w:spacing w:val="93"/>
        </w:rPr>
        <w:t xml:space="preserve"> </w:t>
      </w:r>
      <w:r w:rsidRPr="00372D62">
        <w:rPr>
          <w:rFonts w:asciiTheme="majorBidi" w:hAnsiTheme="majorBidi" w:cstheme="majorBidi"/>
          <w:w w:val="95"/>
        </w:rPr>
        <w:t>items</w:t>
      </w:r>
      <w:r w:rsidRPr="00372D62">
        <w:rPr>
          <w:rFonts w:asciiTheme="majorBidi" w:hAnsiTheme="majorBidi" w:cstheme="majorBidi"/>
          <w:spacing w:val="9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index</w:t>
      </w:r>
      <w:r w:rsidRPr="00372D62">
        <w:rPr>
          <w:rFonts w:asciiTheme="majorBidi" w:hAnsiTheme="majorBidi" w:cstheme="majorBidi"/>
          <w:spacing w:val="9"/>
          <w:w w:val="95"/>
        </w:rPr>
        <w:t xml:space="preserve"> </w:t>
      </w:r>
      <w:r w:rsidRPr="00372D62">
        <w:rPr>
          <w:rFonts w:asciiTheme="majorBidi" w:hAnsiTheme="majorBidi" w:cstheme="majorBidi"/>
          <w:w w:val="95"/>
        </w:rPr>
        <w:t>page</w:t>
      </w:r>
    </w:p>
    <w:sectPr w:rsidR="00BF7B5F" w:rsidRPr="00372D62" w:rsidSect="0049593F">
      <w:pgSz w:w="11900" w:h="16850"/>
      <w:pgMar w:top="1180" w:right="420" w:bottom="1420" w:left="400" w:header="0" w:footer="288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655FA" w:rsidRDefault="00E655FA">
      <w:r>
        <w:separator/>
      </w:r>
    </w:p>
  </w:endnote>
  <w:endnote w:type="continuationSeparator" w:id="0">
    <w:p w:rsidR="00E655FA" w:rsidRDefault="00E655F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 w:rsidP="000D73D7">
    <w:pPr>
      <w:pStyle w:val="Footer"/>
      <w:jc w:val="center"/>
    </w:pP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id w:val="92446181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D3D">
          <w:rPr>
            <w:noProof/>
          </w:rPr>
          <w:t>7</w:t>
        </w:r>
        <w:r>
          <w:rPr>
            <w:noProof/>
          </w:rPr>
          <w:fldChar w:fldCharType="end"/>
        </w:r>
      </w:sdtContent>
    </w:sdt>
  </w:p>
  <w:p w:rsidR="0075071E" w:rsidRPr="00ED71BB" w:rsidRDefault="0075071E" w:rsidP="00ED71BB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 w:rsidP="000D73D7">
    <w:pPr>
      <w:pStyle w:val="Footer"/>
      <w:jc w:val="center"/>
    </w:pP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id w:val="838502699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D3D">
          <w:rPr>
            <w:noProof/>
          </w:rPr>
          <w:t>27</w:t>
        </w:r>
        <w:r>
          <w:rPr>
            <w:noProof/>
          </w:rPr>
          <w:fldChar w:fldCharType="end"/>
        </w:r>
      </w:sdtContent>
    </w:sdt>
  </w:p>
  <w:p w:rsidR="0075071E" w:rsidRPr="000D73D7" w:rsidRDefault="0075071E" w:rsidP="000D73D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Pr="00DD528A" w:rsidRDefault="0075071E" w:rsidP="000D73D7">
    <w:pPr>
      <w:pStyle w:val="Footer"/>
      <w:tabs>
        <w:tab w:val="left" w:pos="9900"/>
      </w:tabs>
      <w:ind w:right="910"/>
      <w:rPr>
        <w:sz w:val="24"/>
        <w:szCs w:val="24"/>
      </w:rPr>
    </w:pPr>
    <w:r>
      <w:tab/>
    </w:r>
    <w:r>
      <w:rPr>
        <w:sz w:val="24"/>
        <w:szCs w:val="24"/>
      </w:rPr>
      <w:t xml:space="preserve">           </w:t>
    </w: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rPr>
          <w:rStyle w:val="PageNumber"/>
          <w:sz w:val="24"/>
          <w:szCs w:val="24"/>
        </w:rPr>
        <w:id w:val="-2016909316"/>
        <w:docPartObj>
          <w:docPartGallery w:val="Page Numbers (Bottom of Page)"/>
          <w:docPartUnique/>
        </w:docPartObj>
      </w:sdtPr>
      <w:sdtContent>
        <w:sdt>
          <w:sdtPr>
            <w:id w:val="-521244816"/>
            <w:docPartObj>
              <w:docPartGallery w:val="Page Numbers (Bottom of Page)"/>
              <w:docPartUnique/>
            </w:docPartObj>
          </w:sdtPr>
          <w:sdtEndPr>
            <w:rPr>
              <w:noProof/>
            </w:rPr>
          </w:sdtEndPr>
          <w:sdtContent>
            <w:r>
              <w:fldChar w:fldCharType="begin"/>
            </w:r>
            <w:r>
              <w:instrText xml:space="preserve"> PAGE   \* MERGEFORMAT </w:instrText>
            </w:r>
            <w:r>
              <w:fldChar w:fldCharType="separate"/>
            </w:r>
            <w:r w:rsidR="003B0D3D"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</w:sdtContent>
        </w:sdt>
      </w:sdtContent>
    </w:sdt>
  </w:p>
  <w:p w:rsidR="0075071E" w:rsidRDefault="0075071E" w:rsidP="000D73D7">
    <w:pPr>
      <w:pStyle w:val="Footer"/>
      <w:jc w:val="right"/>
    </w:pPr>
    <w:r>
      <w:t xml:space="preserve"> </w:t>
    </w:r>
  </w:p>
  <w:p w:rsidR="0075071E" w:rsidRDefault="0075071E">
    <w:pPr>
      <w:pStyle w:val="BodyText"/>
      <w:spacing w:line="14" w:lineRule="auto"/>
      <w:rPr>
        <w:sz w:val="2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Pr="007F6742" w:rsidRDefault="0075071E" w:rsidP="000D73D7">
    <w:pPr>
      <w:pStyle w:val="Footer"/>
      <w:jc w:val="center"/>
    </w:pP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id w:val="-2099708407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D3D">
          <w:rPr>
            <w:noProof/>
          </w:rPr>
          <w:t>10</w:t>
        </w:r>
        <w:r>
          <w:rPr>
            <w:noProof/>
          </w:rPr>
          <w:fldChar w:fldCharType="end"/>
        </w:r>
      </w:sdtContent>
    </w:sdt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 w:rsidP="000D73D7">
    <w:pPr>
      <w:pStyle w:val="Footer"/>
      <w:tabs>
        <w:tab w:val="left" w:pos="9900"/>
      </w:tabs>
      <w:ind w:right="910"/>
    </w:pPr>
    <w:r>
      <w:tab/>
    </w:r>
    <w:r>
      <w:rPr>
        <w:sz w:val="24"/>
        <w:szCs w:val="24"/>
      </w:rPr>
      <w:t xml:space="preserve">           </w:t>
    </w: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id w:val="-964583399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D3D">
          <w:rPr>
            <w:noProof/>
          </w:rPr>
          <w:t>12</w:t>
        </w:r>
        <w:r>
          <w:rPr>
            <w:noProof/>
          </w:rPr>
          <w:fldChar w:fldCharType="end"/>
        </w:r>
      </w:sdtContent>
    </w:sdt>
    <w:r>
      <w:t xml:space="preserve"> </w:t>
    </w:r>
  </w:p>
  <w:p w:rsidR="0075071E" w:rsidRPr="00D25816" w:rsidRDefault="0075071E" w:rsidP="00D25816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 w:rsidP="000D73D7">
    <w:pPr>
      <w:pStyle w:val="Footer"/>
      <w:jc w:val="center"/>
    </w:pP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id w:val="1625880685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D3D">
          <w:rPr>
            <w:noProof/>
          </w:rPr>
          <w:t>13</w:t>
        </w:r>
        <w:r>
          <w:rPr>
            <w:noProof/>
          </w:rPr>
          <w:fldChar w:fldCharType="end"/>
        </w:r>
      </w:sdtContent>
    </w:sdt>
  </w:p>
  <w:p w:rsidR="0075071E" w:rsidRPr="00D25816" w:rsidRDefault="0075071E" w:rsidP="000D73D7">
    <w:pPr>
      <w:pStyle w:val="Footer"/>
      <w:tabs>
        <w:tab w:val="left" w:pos="9900"/>
      </w:tabs>
      <w:ind w:right="910"/>
      <w:jc w:val="center"/>
    </w:pPr>
  </w:p>
  <w:p w:rsidR="0075071E" w:rsidRPr="000D73D7" w:rsidRDefault="0075071E" w:rsidP="000D73D7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 w:rsidP="000D73D7">
    <w:pPr>
      <w:pStyle w:val="Footer"/>
      <w:jc w:val="center"/>
    </w:pP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id w:val="1408732680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D3D">
          <w:rPr>
            <w:noProof/>
          </w:rPr>
          <w:t>15</w:t>
        </w:r>
        <w:r>
          <w:rPr>
            <w:noProof/>
          </w:rPr>
          <w:fldChar w:fldCharType="end"/>
        </w:r>
      </w:sdtContent>
    </w:sdt>
  </w:p>
  <w:p w:rsidR="0075071E" w:rsidRPr="000D73D7" w:rsidRDefault="0075071E" w:rsidP="000D73D7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 w:rsidP="000D73D7">
    <w:pPr>
      <w:pStyle w:val="Footer"/>
      <w:jc w:val="center"/>
      <w:rPr>
        <w:rStyle w:val="PageNumber"/>
        <w:sz w:val="24"/>
        <w:szCs w:val="24"/>
      </w:rPr>
    </w:pP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rPr>
          <w:rStyle w:val="PageNumber"/>
          <w:sz w:val="24"/>
          <w:szCs w:val="24"/>
        </w:rPr>
        <w:id w:val="219178902"/>
        <w:docPartObj>
          <w:docPartGallery w:val="Page Numbers (Bottom of Page)"/>
          <w:docPartUnique/>
        </w:docPartObj>
      </w:sdtPr>
      <w:sdtContent>
        <w:sdt>
          <w:sdtPr>
            <w:id w:val="269514370"/>
            <w:docPartObj>
              <w:docPartGallery w:val="Page Numbers (Bottom of Page)"/>
              <w:docPartUnique/>
            </w:docPartObj>
          </w:sdtPr>
          <w:sdtEndPr>
            <w:rPr>
              <w:noProof/>
            </w:rPr>
          </w:sdtEndPr>
          <w:sdtContent>
            <w:r>
              <w:fldChar w:fldCharType="begin"/>
            </w:r>
            <w:r>
              <w:instrText xml:space="preserve"> PAGE   \* MERGEFORMAT </w:instrText>
            </w:r>
            <w:r>
              <w:fldChar w:fldCharType="separate"/>
            </w:r>
            <w:r w:rsidR="003B0D3D"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</w:sdtContent>
        </w:sdt>
      </w:sdtContent>
    </w:sdt>
  </w:p>
  <w:p w:rsidR="0075071E" w:rsidRPr="00D25816" w:rsidRDefault="0075071E" w:rsidP="000D73D7">
    <w:pPr>
      <w:pStyle w:val="Footer"/>
      <w:jc w:val="center"/>
    </w:pPr>
  </w:p>
</w:ftr>
</file>

<file path=word/footer8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 w:rsidP="000D73D7">
    <w:pPr>
      <w:pStyle w:val="Footer"/>
      <w:jc w:val="center"/>
    </w:pP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id w:val="-94946837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D3D">
          <w:rPr>
            <w:noProof/>
          </w:rPr>
          <w:t>24</w:t>
        </w:r>
        <w:r>
          <w:rPr>
            <w:noProof/>
          </w:rPr>
          <w:fldChar w:fldCharType="end"/>
        </w:r>
      </w:sdtContent>
    </w:sdt>
  </w:p>
  <w:p w:rsidR="0075071E" w:rsidRPr="00D25816" w:rsidRDefault="0075071E" w:rsidP="000D73D7">
    <w:pPr>
      <w:pStyle w:val="Footer"/>
      <w:tabs>
        <w:tab w:val="left" w:pos="9900"/>
      </w:tabs>
      <w:ind w:right="910"/>
    </w:pPr>
  </w:p>
  <w:p w:rsidR="0075071E" w:rsidRPr="000D73D7" w:rsidRDefault="0075071E" w:rsidP="000D73D7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 w:rsidP="000D73D7">
    <w:pPr>
      <w:pStyle w:val="Footer"/>
      <w:jc w:val="center"/>
    </w:pPr>
    <w:r w:rsidRPr="00D25816">
      <w:rPr>
        <w:sz w:val="24"/>
        <w:szCs w:val="24"/>
      </w:rPr>
      <w:t>Asma’a A</w:t>
    </w:r>
    <w:r>
      <w:rPr>
        <w:sz w:val="24"/>
        <w:szCs w:val="24"/>
      </w:rPr>
      <w:t xml:space="preserve">bughaith (PHP-FULL STACK)  </w:t>
    </w:r>
    <w:r w:rsidRPr="00D25816">
      <w:rPr>
        <w:sz w:val="24"/>
        <w:szCs w:val="24"/>
      </w:rPr>
      <w:t xml:space="preserve"> </w:t>
    </w:r>
    <w:r w:rsidRPr="00D25816">
      <w:rPr>
        <w:rFonts w:hint="cs"/>
        <w:sz w:val="24"/>
        <w:szCs w:val="24"/>
        <w:rtl/>
      </w:rPr>
      <w:t xml:space="preserve"> </w:t>
    </w:r>
    <w:r w:rsidRPr="00D25816">
      <w:rPr>
        <w:sz w:val="24"/>
        <w:szCs w:val="24"/>
      </w:rPr>
      <w:t xml:space="preserve"> </w:t>
    </w:r>
    <w:r>
      <w:rPr>
        <w:sz w:val="24"/>
        <w:szCs w:val="24"/>
      </w:rPr>
      <w:t xml:space="preserve">  </w:t>
    </w:r>
    <w:r w:rsidRPr="00D25816">
      <w:rPr>
        <w:sz w:val="24"/>
        <w:szCs w:val="24"/>
      </w:rPr>
      <w:t xml:space="preserve">  POS SYSTEM        </w:t>
    </w:r>
    <w:r>
      <w:rPr>
        <w:sz w:val="24"/>
        <w:szCs w:val="24"/>
      </w:rPr>
      <w:t xml:space="preserve"> </w:t>
    </w:r>
    <w:r w:rsidRPr="00D25816">
      <w:rPr>
        <w:sz w:val="24"/>
        <w:szCs w:val="24"/>
      </w:rPr>
      <w:t xml:space="preserve">     PAGE</w:t>
    </w:r>
    <w:r>
      <w:rPr>
        <w:sz w:val="24"/>
        <w:szCs w:val="24"/>
      </w:rPr>
      <w:t xml:space="preserve"> </w:t>
    </w:r>
    <w:sdt>
      <w:sdtPr>
        <w:id w:val="-1558546089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B0D3D">
          <w:rPr>
            <w:noProof/>
          </w:rPr>
          <w:t>25</w:t>
        </w:r>
        <w:r>
          <w:rPr>
            <w:noProof/>
          </w:rPr>
          <w:fldChar w:fldCharType="end"/>
        </w:r>
      </w:sdtContent>
    </w:sdt>
  </w:p>
  <w:p w:rsidR="0075071E" w:rsidRPr="00D25816" w:rsidRDefault="0075071E" w:rsidP="000D73D7">
    <w:pPr>
      <w:pStyle w:val="Footer"/>
      <w:jc w:val="center"/>
    </w:pPr>
  </w:p>
  <w:p w:rsidR="0075071E" w:rsidRPr="000D73D7" w:rsidRDefault="0075071E" w:rsidP="000D73D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655FA" w:rsidRDefault="00E655FA">
      <w:r>
        <w:separator/>
      </w:r>
    </w:p>
  </w:footnote>
  <w:footnote w:type="continuationSeparator" w:id="0">
    <w:p w:rsidR="00E655FA" w:rsidRDefault="00E655F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487026176" behindDoc="1" locked="0" layoutInCell="1" allowOverlap="1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7556500" cy="755650"/>
              <wp:effectExtent l="0" t="0" r="0" b="0"/>
              <wp:wrapNone/>
              <wp:docPr id="157" name="Group 15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556500" cy="755650"/>
                        <a:chOff x="0" y="0"/>
                        <a:chExt cx="11900" cy="1190"/>
                      </a:xfrm>
                    </wpg:grpSpPr>
                    <wps:wsp>
                      <wps:cNvPr id="158" name="Rectangle 156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322" cy="411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159" name="Freeform 155"/>
                      <wps:cNvSpPr>
                        <a:spLocks/>
                      </wps:cNvSpPr>
                      <wps:spPr bwMode="auto">
                        <a:xfrm>
                          <a:off x="7647" y="0"/>
                          <a:ext cx="4090" cy="1190"/>
                        </a:xfrm>
                        <a:custGeom>
                          <a:avLst/>
                          <a:gdLst>
                            <a:gd name="T0" fmla="+- 0 9692 7648"/>
                            <a:gd name="T1" fmla="*/ T0 w 4090"/>
                            <a:gd name="T2" fmla="*/ 1190 h 1190"/>
                            <a:gd name="T3" fmla="+- 0 7648 7648"/>
                            <a:gd name="T4" fmla="*/ T3 w 4090"/>
                            <a:gd name="T5" fmla="*/ 0 h 1190"/>
                            <a:gd name="T6" fmla="+- 0 11737 7648"/>
                            <a:gd name="T7" fmla="*/ T6 w 4090"/>
                            <a:gd name="T8" fmla="*/ 0 h 1190"/>
                            <a:gd name="T9" fmla="+- 0 9692 7648"/>
                            <a:gd name="T10" fmla="*/ T9 w 4090"/>
                            <a:gd name="T11" fmla="*/ 1190 h 1190"/>
                          </a:gdLst>
                          <a:ahLst/>
                          <a:cxnLst>
                            <a:cxn ang="0">
                              <a:pos x="T1" y="T2"/>
                            </a:cxn>
                            <a:cxn ang="0">
                              <a:pos x="T4" y="T5"/>
                            </a:cxn>
                            <a:cxn ang="0">
                              <a:pos x="T7" y="T8"/>
                            </a:cxn>
                            <a:cxn ang="0">
                              <a:pos x="T10" y="T11"/>
                            </a:cxn>
                          </a:cxnLst>
                          <a:rect l="0" t="0" r="r" b="b"/>
                          <a:pathLst>
                            <a:path w="4090" h="1190">
                              <a:moveTo>
                                <a:pt x="2044" y="1190"/>
                              </a:moveTo>
                              <a:lnTo>
                                <a:pt x="0" y="0"/>
                              </a:lnTo>
                              <a:lnTo>
                                <a:pt x="4089" y="0"/>
                              </a:lnTo>
                              <a:lnTo>
                                <a:pt x="2044" y="119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pic:pic xmlns:pic="http://schemas.openxmlformats.org/drawingml/2006/picture">
                      <pic:nvPicPr>
                        <pic:cNvPr id="160" name="Picture 154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9697" y="0"/>
                          <a:ext cx="2202" cy="1185"/>
                        </a:xfrm>
                        <a:prstGeom prst="rect">
                          <a:avLst/>
                        </a:prstGeom>
                        <a:noFill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pic:spPr>
                    </pic:pic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109EA6D8" id="Group 153" o:spid="_x0000_s1026" style="position:absolute;margin-left:0;margin-top:0;width:595pt;height:59.5pt;z-index:-16290304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">
              <v:rect id="Rectangle 156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" fillcolor="#ffac20" stroked="f"/>
              <v:shape id="Freeform 155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" path="m2044,1190l,,4089,,2044,1190xe" fillcolor="#003172" stroked="f">
                <v:path arrowok="t" o:connecttype="custom" o:connectlocs="2044,1190;0,0;4089,0;2044,1190" o:connectangles="0,0,0,0"/>
              </v:shape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154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">
                <v:imagedata r:id="rId2" o:title=""/>
              </v:shape>
              <w10:wrap anchorx="page" anchory="page"/>
            </v:group>
          </w:pict>
        </mc:Fallback>
      </mc:AlternateContent>
    </w:r>
  </w:p>
</w:hdr>
</file>

<file path=word/header10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487090688" behindDoc="1" locked="0" layoutInCell="1" allowOverlap="1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7556500" cy="755650"/>
              <wp:effectExtent l="0" t="0" r="0" b="0"/>
              <wp:wrapNone/>
              <wp:docPr id="2" name="Group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556500" cy="755650"/>
                        <a:chOff x="0" y="0"/>
                        <a:chExt cx="11900" cy="1190"/>
                      </a:xfrm>
                    </wpg:grpSpPr>
                    <wps:wsp>
                      <wps:cNvPr id="45" name="Rectangle 6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322" cy="411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47" name="Freeform 5"/>
                      <wps:cNvSpPr>
                        <a:spLocks/>
                      </wps:cNvSpPr>
                      <wps:spPr bwMode="auto">
                        <a:xfrm>
                          <a:off x="7647" y="0"/>
                          <a:ext cx="4090" cy="1190"/>
                        </a:xfrm>
                        <a:custGeom>
                          <a:avLst/>
                          <a:gdLst>
                            <a:gd name="T0" fmla="+- 0 9692 7648"/>
                            <a:gd name="T1" fmla="*/ T0 w 4090"/>
                            <a:gd name="T2" fmla="*/ 1190 h 1190"/>
                            <a:gd name="T3" fmla="+- 0 7648 7648"/>
                            <a:gd name="T4" fmla="*/ T3 w 4090"/>
                            <a:gd name="T5" fmla="*/ 0 h 1190"/>
                            <a:gd name="T6" fmla="+- 0 11737 7648"/>
                            <a:gd name="T7" fmla="*/ T6 w 4090"/>
                            <a:gd name="T8" fmla="*/ 0 h 1190"/>
                            <a:gd name="T9" fmla="+- 0 9692 7648"/>
                            <a:gd name="T10" fmla="*/ T9 w 4090"/>
                            <a:gd name="T11" fmla="*/ 1190 h 1190"/>
                          </a:gdLst>
                          <a:ahLst/>
                          <a:cxnLst>
                            <a:cxn ang="0">
                              <a:pos x="T1" y="T2"/>
                            </a:cxn>
                            <a:cxn ang="0">
                              <a:pos x="T4" y="T5"/>
                            </a:cxn>
                            <a:cxn ang="0">
                              <a:pos x="T7" y="T8"/>
                            </a:cxn>
                            <a:cxn ang="0">
                              <a:pos x="T10" y="T11"/>
                            </a:cxn>
                          </a:cxnLst>
                          <a:rect l="0" t="0" r="r" b="b"/>
                          <a:pathLst>
                            <a:path w="4090" h="1190">
                              <a:moveTo>
                                <a:pt x="2044" y="1190"/>
                              </a:moveTo>
                              <a:lnTo>
                                <a:pt x="0" y="0"/>
                              </a:lnTo>
                              <a:lnTo>
                                <a:pt x="4089" y="0"/>
                              </a:lnTo>
                              <a:lnTo>
                                <a:pt x="2044" y="119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pic:pic xmlns:pic="http://schemas.openxmlformats.org/drawingml/2006/picture">
                      <pic:nvPicPr>
                        <pic:cNvPr id="49" name="Picture 4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9697" y="0"/>
                          <a:ext cx="2202" cy="1185"/>
                        </a:xfrm>
                        <a:prstGeom prst="rect">
                          <a:avLst/>
                        </a:prstGeom>
                        <a:noFill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pic:spPr>
                    </pic:pic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3E4FE688" id="Group 3" o:spid="_x0000_s1026" style="position:absolute;margin-left:0;margin-top:0;width:595pt;height:59.5pt;z-index:-16225792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">
              <v:rect id="Rectangle 6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" fillcolor="#ffac20" stroked="f"/>
              <v:shape id="Freeform 5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" path="m2044,1190l,,4089,,2044,1190xe" fillcolor="#003172" stroked="f">
                <v:path arrowok="t" o:connecttype="custom" o:connectlocs="2044,1190;0,0;4089,0;2044,1190" o:connectangles="0,0,0,0"/>
              </v:shape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4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">
                <v:imagedata r:id="rId2" o:title=""/>
              </v:shape>
              <w10:wrap anchorx="page" anchory="page"/>
            </v:group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487041536" behindDoc="1" locked="0" layoutInCell="1" allowOverlap="1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7556500" cy="755650"/>
              <wp:effectExtent l="0" t="0" r="0" b="0"/>
              <wp:wrapNone/>
              <wp:docPr id="128" name="Group 11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556500" cy="755650"/>
                        <a:chOff x="0" y="0"/>
                        <a:chExt cx="11900" cy="1190"/>
                      </a:xfrm>
                    </wpg:grpSpPr>
                    <wps:wsp>
                      <wps:cNvPr id="129" name="Rectangle 120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322" cy="411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130" name="Freeform 119"/>
                      <wps:cNvSpPr>
                        <a:spLocks/>
                      </wps:cNvSpPr>
                      <wps:spPr bwMode="auto">
                        <a:xfrm>
                          <a:off x="7647" y="0"/>
                          <a:ext cx="4090" cy="1190"/>
                        </a:xfrm>
                        <a:custGeom>
                          <a:avLst/>
                          <a:gdLst>
                            <a:gd name="T0" fmla="+- 0 9692 7648"/>
                            <a:gd name="T1" fmla="*/ T0 w 4090"/>
                            <a:gd name="T2" fmla="*/ 1190 h 1190"/>
                            <a:gd name="T3" fmla="+- 0 7648 7648"/>
                            <a:gd name="T4" fmla="*/ T3 w 4090"/>
                            <a:gd name="T5" fmla="*/ 0 h 1190"/>
                            <a:gd name="T6" fmla="+- 0 11737 7648"/>
                            <a:gd name="T7" fmla="*/ T6 w 4090"/>
                            <a:gd name="T8" fmla="*/ 0 h 1190"/>
                            <a:gd name="T9" fmla="+- 0 9692 7648"/>
                            <a:gd name="T10" fmla="*/ T9 w 4090"/>
                            <a:gd name="T11" fmla="*/ 1190 h 1190"/>
                          </a:gdLst>
                          <a:ahLst/>
                          <a:cxnLst>
                            <a:cxn ang="0">
                              <a:pos x="T1" y="T2"/>
                            </a:cxn>
                            <a:cxn ang="0">
                              <a:pos x="T4" y="T5"/>
                            </a:cxn>
                            <a:cxn ang="0">
                              <a:pos x="T7" y="T8"/>
                            </a:cxn>
                            <a:cxn ang="0">
                              <a:pos x="T10" y="T11"/>
                            </a:cxn>
                          </a:cxnLst>
                          <a:rect l="0" t="0" r="r" b="b"/>
                          <a:pathLst>
                            <a:path w="4090" h="1190">
                              <a:moveTo>
                                <a:pt x="2044" y="1190"/>
                              </a:moveTo>
                              <a:lnTo>
                                <a:pt x="0" y="0"/>
                              </a:lnTo>
                              <a:lnTo>
                                <a:pt x="4089" y="0"/>
                              </a:lnTo>
                              <a:lnTo>
                                <a:pt x="2044" y="119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pic:pic xmlns:pic="http://schemas.openxmlformats.org/drawingml/2006/picture">
                      <pic:nvPicPr>
                        <pic:cNvPr id="131" name="Picture 118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9697" y="0"/>
                          <a:ext cx="2202" cy="1185"/>
                        </a:xfrm>
                        <a:prstGeom prst="rect">
                          <a:avLst/>
                        </a:prstGeom>
                        <a:noFill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pic:spPr>
                    </pic:pic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60F24AD1" id="Group 117" o:spid="_x0000_s1026" style="position:absolute;margin-left:0;margin-top:0;width:595pt;height:59.5pt;z-index:-16274944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">
              <v:rect id="Rectangle 120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" fillcolor="#ffac20" stroked="f"/>
              <v:shape id="Freeform 119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" path="m2044,1190l,,4089,,2044,1190xe" fillcolor="#003172" stroked="f">
                <v:path arrowok="t" o:connecttype="custom" o:connectlocs="2044,1190;0,0;4089,0;2044,1190" o:connectangles="0,0,0,0"/>
              </v:shape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118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">
                <v:imagedata r:id="rId2" o:title=""/>
              </v:shape>
              <w10:wrap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2048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27" name="Rectangle 11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24039A2" id="Rectangle 116" o:spid="_x0000_s1026" style="position:absolute;margin-left:418.25pt;margin-top:111.1pt;width:2.95pt;height:2.95pt;z-index:-162744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tBKefAIAAPw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2560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26" name="Rectangle 11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45FACD8" id="Rectangle 115" o:spid="_x0000_s1026" style="position:absolute;margin-left:437.2pt;margin-top:111.1pt;width:2.95pt;height:2.95pt;z-index:-162739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p9OefAIAAPw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3072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25" name="Rectangle 11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D910C25" id="Rectangle 114" o:spid="_x0000_s1026" style="position:absolute;margin-left:456.2pt;margin-top:111.1pt;width:2.95pt;height:2.95pt;z-index:-162734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3584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24" name="Rectangle 11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63F3121" id="Rectangle 113" o:spid="_x0000_s1026" style="position:absolute;margin-left:475.2pt;margin-top:111.1pt;width:2.95pt;height:2.95pt;z-index:-162728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gFGffAIAAPw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4096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23" name="Rectangle 11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C6B9CAA" id="Rectangle 112" o:spid="_x0000_s1026" style="position:absolute;margin-left:494.2pt;margin-top:111.1pt;width:2.95pt;height:2.95pt;z-index:-16272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4608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22" name="Rectangle 1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C3F5EB6" id="Rectangle 111" o:spid="_x0000_s1026" style="position:absolute;margin-left:513.15pt;margin-top:111.1pt;width:2.95pt;height:2.95pt;z-index:-162718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lW0XfQIAAPw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5120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21" name="Rectangle 1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9297BC7" id="Rectangle 110" o:spid="_x0000_s1026" style="position:absolute;margin-left:532.15pt;margin-top:111.1pt;width:2.95pt;height:2.95pt;z-index:-16271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5632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120" name="Rectangle 10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C12B66C" id="Rectangle 109" o:spid="_x0000_s1026" style="position:absolute;margin-left:418.25pt;margin-top:130.1pt;width:2.95pt;height:2.95pt;z-index:-162708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6144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119" name="Rectangle 10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99E2DE8" id="Rectangle 108" o:spid="_x0000_s1026" style="position:absolute;margin-left:437.2pt;margin-top:130.1pt;width:2.95pt;height:2.95pt;z-index:-162703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ETuFfAIAAPw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6656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118" name="Rectangle 10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E13E9EE" id="Rectangle 107" o:spid="_x0000_s1026" style="position:absolute;margin-left:456.2pt;margin-top:130.1pt;width:2.95pt;height:2.95pt;z-index:-162698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QB1KfAIAAPw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7168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117" name="Rectangle 10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E8C1382" id="Rectangle 106" o:spid="_x0000_s1026" style="position:absolute;margin-left:475.2pt;margin-top:130.1pt;width:2.95pt;height:2.95pt;z-index:-16269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WFeAfAIAAPw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7680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116" name="Rectangle 10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EDD917C" id="Rectangle 105" o:spid="_x0000_s1026" style="position:absolute;margin-left:494.2pt;margin-top:130.1pt;width:2.95pt;height:2.95pt;z-index:-162688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S5aAfAIAAPw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8192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115" name="Rectangle 10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090325B" id="Rectangle 104" o:spid="_x0000_s1026" style="position:absolute;margin-left:513.15pt;margin-top:130.1pt;width:2.95pt;height:2.95pt;z-index:-16268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QYjEewIAAPw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8704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114" name="Rectangle 10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5669DA4" id="Rectangle 103" o:spid="_x0000_s1026" style="position:absolute;margin-left:532.15pt;margin-top:130.1pt;width:2.95pt;height:2.95pt;z-index:-162677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bBSBfAIAAPw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9216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13" name="Rectangle 10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4CAA3F9" id="Rectangle 102" o:spid="_x0000_s1026" style="position:absolute;margin-left:418.25pt;margin-top:149.1pt;width:2.95pt;height:2.35pt;z-index:-16267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49728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12" name="Rectangle 10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AF5EE3C" id="Rectangle 101" o:spid="_x0000_s1026" style="position:absolute;margin-left:437.2pt;margin-top:149.1pt;width:2.95pt;height:2.35pt;z-index:-162667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XaGUfgIAAPw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0240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11" name="Rectangle 10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671B3A7" id="Rectangle 100" o:spid="_x0000_s1026" style="position:absolute;margin-left:456.2pt;margin-top:149.1pt;width:2.95pt;height:2.35pt;z-index:-162662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0752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10" name="Rectangle 9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850097B" id="Rectangle 99" o:spid="_x0000_s1026" style="position:absolute;margin-left:475.2pt;margin-top:149.1pt;width:2.95pt;height:2.35pt;z-index:-162657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pe00fg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1264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09" name="Rectangle 9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12A3C42" id="Rectangle 98" o:spid="_x0000_s1026" style="position:absolute;margin-left:494.2pt;margin-top:149.1pt;width:2.95pt;height:2.35pt;z-index:-162652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VmLFfg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1776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08" name="Rectangle 9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923B8C7" id="Rectangle 97" o:spid="_x0000_s1026" style="position:absolute;margin-left:513.15pt;margin-top:149.1pt;width:2.95pt;height:2.35pt;z-index:-1626470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Zn50fg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2288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07" name="Rectangle 9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D912F3A" id="Rectangle 96" o:spid="_x0000_s1026" style="position:absolute;margin-left:532.15pt;margin-top:149.1pt;width:2.95pt;height:2.35pt;z-index:-16264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XdNYfg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" fillcolor="#003172" stroked="f">
              <w10:wrap anchorx="page" anchory="page"/>
            </v:rect>
          </w:pict>
        </mc:Fallback>
      </mc:AlternateContent>
    </w:r>
  </w:p>
</w:hdr>
</file>

<file path=word/header5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487053824" behindDoc="1" locked="0" layoutInCell="1" allowOverlap="1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7556500" cy="755650"/>
              <wp:effectExtent l="0" t="0" r="0" b="0"/>
              <wp:wrapNone/>
              <wp:docPr id="103" name="Group 9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556500" cy="755650"/>
                        <a:chOff x="0" y="0"/>
                        <a:chExt cx="11900" cy="1190"/>
                      </a:xfrm>
                    </wpg:grpSpPr>
                    <wps:wsp>
                      <wps:cNvPr id="104" name="Rectangle 93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322" cy="411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105" name="Freeform 92"/>
                      <wps:cNvSpPr>
                        <a:spLocks/>
                      </wps:cNvSpPr>
                      <wps:spPr bwMode="auto">
                        <a:xfrm>
                          <a:off x="7647" y="0"/>
                          <a:ext cx="4090" cy="1190"/>
                        </a:xfrm>
                        <a:custGeom>
                          <a:avLst/>
                          <a:gdLst>
                            <a:gd name="T0" fmla="+- 0 9692 7648"/>
                            <a:gd name="T1" fmla="*/ T0 w 4090"/>
                            <a:gd name="T2" fmla="*/ 1190 h 1190"/>
                            <a:gd name="T3" fmla="+- 0 7648 7648"/>
                            <a:gd name="T4" fmla="*/ T3 w 4090"/>
                            <a:gd name="T5" fmla="*/ 0 h 1190"/>
                            <a:gd name="T6" fmla="+- 0 11737 7648"/>
                            <a:gd name="T7" fmla="*/ T6 w 4090"/>
                            <a:gd name="T8" fmla="*/ 0 h 1190"/>
                            <a:gd name="T9" fmla="+- 0 9692 7648"/>
                            <a:gd name="T10" fmla="*/ T9 w 4090"/>
                            <a:gd name="T11" fmla="*/ 1190 h 1190"/>
                          </a:gdLst>
                          <a:ahLst/>
                          <a:cxnLst>
                            <a:cxn ang="0">
                              <a:pos x="T1" y="T2"/>
                            </a:cxn>
                            <a:cxn ang="0">
                              <a:pos x="T4" y="T5"/>
                            </a:cxn>
                            <a:cxn ang="0">
                              <a:pos x="T7" y="T8"/>
                            </a:cxn>
                            <a:cxn ang="0">
                              <a:pos x="T10" y="T11"/>
                            </a:cxn>
                          </a:cxnLst>
                          <a:rect l="0" t="0" r="r" b="b"/>
                          <a:pathLst>
                            <a:path w="4090" h="1190">
                              <a:moveTo>
                                <a:pt x="2044" y="1190"/>
                              </a:moveTo>
                              <a:lnTo>
                                <a:pt x="0" y="0"/>
                              </a:lnTo>
                              <a:lnTo>
                                <a:pt x="4089" y="0"/>
                              </a:lnTo>
                              <a:lnTo>
                                <a:pt x="2044" y="119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pic:pic xmlns:pic="http://schemas.openxmlformats.org/drawingml/2006/picture">
                      <pic:nvPicPr>
                        <pic:cNvPr id="106" name="Picture 9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9697" y="0"/>
                          <a:ext cx="2202" cy="1185"/>
                        </a:xfrm>
                        <a:prstGeom prst="rect">
                          <a:avLst/>
                        </a:prstGeom>
                        <a:noFill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pic:spPr>
                    </pic:pic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215BB360" id="Group 90" o:spid="_x0000_s1026" style="position:absolute;margin-left:0;margin-top:0;width:595pt;height:59.5pt;z-index:-16262656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">
              <v:rect id="Rectangle 93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" fillcolor="#ffac20" stroked="f"/>
              <v:shape id="Freeform 92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" path="m2044,1190l,,4089,,2044,1190xe" fillcolor="#003172" stroked="f">
                <v:path arrowok="t" o:connecttype="custom" o:connectlocs="2044,1190;0,0;4089,0;2044,1190" o:connectangles="0,0,0,0"/>
              </v:shape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91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">
                <v:imagedata r:id="rId2" o:title=""/>
              </v:shape>
              <w10:wrap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4336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02" name="Rectangle 8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F783C3F" id="Rectangle 89" o:spid="_x0000_s1026" style="position:absolute;margin-left:418.25pt;margin-top:111.1pt;width:2.95pt;height:2.95pt;z-index:-162621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XgKu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4848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01" name="Rectangle 8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711A78A" id="Rectangle 88" o:spid="_x0000_s1026" style="position:absolute;margin-left:437.2pt;margin-top:111.1pt;width:2.95pt;height:2.95pt;z-index:-162616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9lJo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5360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100" name="Rectangle 8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443E728" id="Rectangle 87" o:spid="_x0000_s1026" style="position:absolute;margin-left:456.2pt;margin-top:111.1pt;width:2.95pt;height:2.95pt;z-index:-16261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xk7ZewIAAPs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5872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99" name="Rectangle 8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2830636" id="Rectangle 86" o:spid="_x0000_s1026" style="position:absolute;margin-left:475.2pt;margin-top:111.1pt;width:2.95pt;height:2.95pt;z-index:-162606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7dkQ6ewIAAPo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6384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98" name="Rectangle 8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381B5EC" id="Rectangle 85" o:spid="_x0000_s1026" style="position:absolute;margin-left:494.2pt;margin-top:111.1pt;width:2.95pt;height:2.95pt;z-index:-162600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BL9EegIAAPo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6896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97" name="Rectangle 8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7D6785F" id="Rectangle 84" o:spid="_x0000_s1026" style="position:absolute;margin-left:513.15pt;margin-top:111.1pt;width:2.95pt;height:2.95pt;z-index:-162595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PxJoewIAAPo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7408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96" name="Rectangle 8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114751B" id="Rectangle 83" o:spid="_x0000_s1026" style="position:absolute;margin-left:532.15pt;margin-top:111.1pt;width:2.95pt;height:2.95pt;z-index:-162590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7920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95" name="Rectangle 8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ABE2058" id="Rectangle 82" o:spid="_x0000_s1026" style="position:absolute;margin-left:418.25pt;margin-top:130.1pt;width:2.95pt;height:2.95pt;z-index:-162585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8432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94" name="Rectangle 8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D589D2C" id="Rectangle 81" o:spid="_x0000_s1026" style="position:absolute;margin-left:437.2pt;margin-top:130.1pt;width:2.95pt;height:2.95pt;z-index:-162580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qR/rfAIAAPo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8944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93" name="Rectangle 8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C133D35" id="Rectangle 80" o:spid="_x0000_s1026" style="position:absolute;margin-left:456.2pt;margin-top:130.1pt;width:2.95pt;height:2.95pt;z-index:-162575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9456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92" name="Rectangle 7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13C21EF" id="Rectangle 79" o:spid="_x0000_s1026" style="position:absolute;margin-left:475.2pt;margin-top:130.1pt;width:2.95pt;height:2.95pt;z-index:-162570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glAAegIAAPo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59968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91" name="Rectangle 7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6DF45ED" id="Rectangle 78" o:spid="_x0000_s1026" style="position:absolute;margin-left:494.2pt;margin-top:130.1pt;width:2.95pt;height:2.95pt;z-index:-162565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KgDGewIAAPo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0480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90" name="Rectangle 7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DA04530" id="Rectangle 77" o:spid="_x0000_s1026" style="position:absolute;margin-left:513.15pt;margin-top:130.1pt;width:2.95pt;height:2.95pt;z-index:-162560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" fillcolor="#003172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0992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89" name="Rectangle 7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003172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95F33EB" id="Rectangle 76" o:spid="_x0000_s1026" style="position:absolute;margin-left:532.15pt;margin-top:130.1pt;width:2.95pt;height:2.95pt;z-index:-162554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" fillcolor="#003172" stroked="f">
              <w10:wrap anchorx="page" anchory="page"/>
            </v:rect>
          </w:pict>
        </mc:Fallback>
      </mc:AlternateContent>
    </w:r>
  </w:p>
</w:hdr>
</file>

<file path=word/header6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487062528" behindDoc="1" locked="0" layoutInCell="1" allowOverlap="1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7556500" cy="755650"/>
              <wp:effectExtent l="0" t="0" r="0" b="0"/>
              <wp:wrapNone/>
              <wp:docPr id="85" name="Group 7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556500" cy="755650"/>
                        <a:chOff x="0" y="0"/>
                        <a:chExt cx="11900" cy="1190"/>
                      </a:xfrm>
                    </wpg:grpSpPr>
                    <wps:wsp>
                      <wps:cNvPr id="86" name="Rectangle 73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322" cy="411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87" name="Freeform 72"/>
                      <wps:cNvSpPr>
                        <a:spLocks/>
                      </wps:cNvSpPr>
                      <wps:spPr bwMode="auto">
                        <a:xfrm>
                          <a:off x="7647" y="0"/>
                          <a:ext cx="4090" cy="1190"/>
                        </a:xfrm>
                        <a:custGeom>
                          <a:avLst/>
                          <a:gdLst>
                            <a:gd name="T0" fmla="+- 0 9692 7648"/>
                            <a:gd name="T1" fmla="*/ T0 w 4090"/>
                            <a:gd name="T2" fmla="*/ 1190 h 1190"/>
                            <a:gd name="T3" fmla="+- 0 7648 7648"/>
                            <a:gd name="T4" fmla="*/ T3 w 4090"/>
                            <a:gd name="T5" fmla="*/ 0 h 1190"/>
                            <a:gd name="T6" fmla="+- 0 11737 7648"/>
                            <a:gd name="T7" fmla="*/ T6 w 4090"/>
                            <a:gd name="T8" fmla="*/ 0 h 1190"/>
                            <a:gd name="T9" fmla="+- 0 9692 7648"/>
                            <a:gd name="T10" fmla="*/ T9 w 4090"/>
                            <a:gd name="T11" fmla="*/ 1190 h 1190"/>
                          </a:gdLst>
                          <a:ahLst/>
                          <a:cxnLst>
                            <a:cxn ang="0">
                              <a:pos x="T1" y="T2"/>
                            </a:cxn>
                            <a:cxn ang="0">
                              <a:pos x="T4" y="T5"/>
                            </a:cxn>
                            <a:cxn ang="0">
                              <a:pos x="T7" y="T8"/>
                            </a:cxn>
                            <a:cxn ang="0">
                              <a:pos x="T10" y="T11"/>
                            </a:cxn>
                          </a:cxnLst>
                          <a:rect l="0" t="0" r="r" b="b"/>
                          <a:pathLst>
                            <a:path w="4090" h="1190">
                              <a:moveTo>
                                <a:pt x="2044" y="1190"/>
                              </a:moveTo>
                              <a:lnTo>
                                <a:pt x="0" y="0"/>
                              </a:lnTo>
                              <a:lnTo>
                                <a:pt x="4089" y="0"/>
                              </a:lnTo>
                              <a:lnTo>
                                <a:pt x="2044" y="119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pic:pic xmlns:pic="http://schemas.openxmlformats.org/drawingml/2006/picture">
                      <pic:nvPicPr>
                        <pic:cNvPr id="88" name="Picture 7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9697" y="0"/>
                          <a:ext cx="2202" cy="1185"/>
                        </a:xfrm>
                        <a:prstGeom prst="rect">
                          <a:avLst/>
                        </a:prstGeom>
                        <a:noFill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pic:spPr>
                    </pic:pic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2D53720B" id="Group 70" o:spid="_x0000_s1026" style="position:absolute;margin-left:0;margin-top:0;width:595pt;height:59.5pt;z-index:-16253952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">
              <v:rect id="Rectangle 73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" fillcolor="#ffac20" stroked="f"/>
              <v:shape id="Freeform 72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" path="m2044,1190l,,4089,,2044,1190xe" fillcolor="#003172" stroked="f">
                <v:path arrowok="t" o:connecttype="custom" o:connectlocs="2044,1190;0,0;4089,0;2044,1190" o:connectangles="0,0,0,0"/>
              </v:shape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71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">
                <v:imagedata r:id="rId2" o:title=""/>
              </v:shape>
              <w10:wrap anchorx="page" anchory="page"/>
            </v:group>
          </w:pict>
        </mc:Fallback>
      </mc:AlternateContent>
    </w:r>
  </w:p>
</w:hdr>
</file>

<file path=word/header7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487064064" behindDoc="1" locked="0" layoutInCell="1" allowOverlap="1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7556500" cy="755650"/>
              <wp:effectExtent l="0" t="0" r="0" b="0"/>
              <wp:wrapNone/>
              <wp:docPr id="81" name="Group 6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556500" cy="755650"/>
                        <a:chOff x="0" y="0"/>
                        <a:chExt cx="11900" cy="1190"/>
                      </a:xfrm>
                    </wpg:grpSpPr>
                    <wps:wsp>
                      <wps:cNvPr id="82" name="Rectangle 67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322" cy="411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83" name="Freeform 66"/>
                      <wps:cNvSpPr>
                        <a:spLocks/>
                      </wps:cNvSpPr>
                      <wps:spPr bwMode="auto">
                        <a:xfrm>
                          <a:off x="7647" y="0"/>
                          <a:ext cx="4090" cy="1190"/>
                        </a:xfrm>
                        <a:custGeom>
                          <a:avLst/>
                          <a:gdLst>
                            <a:gd name="T0" fmla="+- 0 9692 7648"/>
                            <a:gd name="T1" fmla="*/ T0 w 4090"/>
                            <a:gd name="T2" fmla="*/ 1190 h 1190"/>
                            <a:gd name="T3" fmla="+- 0 7648 7648"/>
                            <a:gd name="T4" fmla="*/ T3 w 4090"/>
                            <a:gd name="T5" fmla="*/ 0 h 1190"/>
                            <a:gd name="T6" fmla="+- 0 11737 7648"/>
                            <a:gd name="T7" fmla="*/ T6 w 4090"/>
                            <a:gd name="T8" fmla="*/ 0 h 1190"/>
                            <a:gd name="T9" fmla="+- 0 9692 7648"/>
                            <a:gd name="T10" fmla="*/ T9 w 4090"/>
                            <a:gd name="T11" fmla="*/ 1190 h 1190"/>
                          </a:gdLst>
                          <a:ahLst/>
                          <a:cxnLst>
                            <a:cxn ang="0">
                              <a:pos x="T1" y="T2"/>
                            </a:cxn>
                            <a:cxn ang="0">
                              <a:pos x="T4" y="T5"/>
                            </a:cxn>
                            <a:cxn ang="0">
                              <a:pos x="T7" y="T8"/>
                            </a:cxn>
                            <a:cxn ang="0">
                              <a:pos x="T10" y="T11"/>
                            </a:cxn>
                          </a:cxnLst>
                          <a:rect l="0" t="0" r="r" b="b"/>
                          <a:pathLst>
                            <a:path w="4090" h="1190">
                              <a:moveTo>
                                <a:pt x="2044" y="1190"/>
                              </a:moveTo>
                              <a:lnTo>
                                <a:pt x="0" y="0"/>
                              </a:lnTo>
                              <a:lnTo>
                                <a:pt x="4089" y="0"/>
                              </a:lnTo>
                              <a:lnTo>
                                <a:pt x="2044" y="119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pic:pic xmlns:pic="http://schemas.openxmlformats.org/drawingml/2006/picture">
                      <pic:nvPicPr>
                        <pic:cNvPr id="84" name="Picture 65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9697" y="0"/>
                          <a:ext cx="2202" cy="1185"/>
                        </a:xfrm>
                        <a:prstGeom prst="rect">
                          <a:avLst/>
                        </a:prstGeom>
                        <a:noFill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pic:spPr>
                    </pic:pic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0E8F8B85" id="Group 64" o:spid="_x0000_s1026" style="position:absolute;margin-left:0;margin-top:0;width:595pt;height:59.5pt;z-index:-16252416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">
              <v:rect id="Rectangle 67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" fillcolor="#ffac20" stroked="f"/>
              <v:shape id="Freeform 66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" path="m2044,1190l,,4089,,2044,1190xe" fillcolor="#003172" stroked="f">
                <v:path arrowok="t" o:connecttype="custom" o:connectlocs="2044,1190;0,0;4089,0;2044,1190" o:connectangles="0,0,0,0"/>
              </v:shape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65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">
                <v:imagedata r:id="rId2" o:title=""/>
              </v:shape>
              <w10:wrap anchorx="page" anchory="page"/>
            </v:group>
          </w:pict>
        </mc:Fallback>
      </mc:AlternateContent>
    </w:r>
  </w:p>
</w:hdr>
</file>

<file path=word/header8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487065600" behindDoc="1" locked="0" layoutInCell="1" allowOverlap="1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7556500" cy="755650"/>
              <wp:effectExtent l="0" t="0" r="0" b="0"/>
              <wp:wrapNone/>
              <wp:docPr id="77" name="Group 5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556500" cy="755650"/>
                        <a:chOff x="0" y="0"/>
                        <a:chExt cx="11900" cy="1190"/>
                      </a:xfrm>
                    </wpg:grpSpPr>
                    <wps:wsp>
                      <wps:cNvPr id="78" name="Rectangle 61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322" cy="411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79" name="Freeform 60"/>
                      <wps:cNvSpPr>
                        <a:spLocks/>
                      </wps:cNvSpPr>
                      <wps:spPr bwMode="auto">
                        <a:xfrm>
                          <a:off x="7647" y="0"/>
                          <a:ext cx="4090" cy="1190"/>
                        </a:xfrm>
                        <a:custGeom>
                          <a:avLst/>
                          <a:gdLst>
                            <a:gd name="T0" fmla="+- 0 9692 7648"/>
                            <a:gd name="T1" fmla="*/ T0 w 4090"/>
                            <a:gd name="T2" fmla="*/ 1190 h 1190"/>
                            <a:gd name="T3" fmla="+- 0 7648 7648"/>
                            <a:gd name="T4" fmla="*/ T3 w 4090"/>
                            <a:gd name="T5" fmla="*/ 0 h 1190"/>
                            <a:gd name="T6" fmla="+- 0 11737 7648"/>
                            <a:gd name="T7" fmla="*/ T6 w 4090"/>
                            <a:gd name="T8" fmla="*/ 0 h 1190"/>
                            <a:gd name="T9" fmla="+- 0 9692 7648"/>
                            <a:gd name="T10" fmla="*/ T9 w 4090"/>
                            <a:gd name="T11" fmla="*/ 1190 h 1190"/>
                          </a:gdLst>
                          <a:ahLst/>
                          <a:cxnLst>
                            <a:cxn ang="0">
                              <a:pos x="T1" y="T2"/>
                            </a:cxn>
                            <a:cxn ang="0">
                              <a:pos x="T4" y="T5"/>
                            </a:cxn>
                            <a:cxn ang="0">
                              <a:pos x="T7" y="T8"/>
                            </a:cxn>
                            <a:cxn ang="0">
                              <a:pos x="T10" y="T11"/>
                            </a:cxn>
                          </a:cxnLst>
                          <a:rect l="0" t="0" r="r" b="b"/>
                          <a:pathLst>
                            <a:path w="4090" h="1190">
                              <a:moveTo>
                                <a:pt x="2044" y="1190"/>
                              </a:moveTo>
                              <a:lnTo>
                                <a:pt x="0" y="0"/>
                              </a:lnTo>
                              <a:lnTo>
                                <a:pt x="4089" y="0"/>
                              </a:lnTo>
                              <a:lnTo>
                                <a:pt x="2044" y="119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pic:pic xmlns:pic="http://schemas.openxmlformats.org/drawingml/2006/picture">
                      <pic:nvPicPr>
                        <pic:cNvPr id="80" name="Picture 59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9697" y="0"/>
                          <a:ext cx="2202" cy="1185"/>
                        </a:xfrm>
                        <a:prstGeom prst="rect">
                          <a:avLst/>
                        </a:prstGeom>
                        <a:noFill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pic:spPr>
                    </pic:pic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21BAF980" id="Group 58" o:spid="_x0000_s1026" style="position:absolute;margin-left:0;margin-top:0;width:595pt;height:59.5pt;z-index:-16250880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">
              <v:rect id="Rectangle 61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" fillcolor="#ffac20" stroked="f"/>
              <v:shape id="Freeform 60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" path="m2044,1190l,,4089,,2044,1190xe" fillcolor="#003172" stroked="f">
                <v:path arrowok="t" o:connecttype="custom" o:connectlocs="2044,1190;0,0;4089,0;2044,1190" o:connectangles="0,0,0,0"/>
              </v:shape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59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">
                <v:imagedata r:id="rId2" o:title=""/>
              </v:shape>
              <w10:wrap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6112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76" name="Rectangle 5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8AC8608" id="Rectangle 57" o:spid="_x0000_s1026" style="position:absolute;margin-left:418.25pt;margin-top:111.1pt;width:2.95pt;height:2.95pt;z-index:-162503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6624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75" name="Rectangle 5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42DB9EF" id="Rectangle 56" o:spid="_x0000_s1026" style="position:absolute;margin-left:437.2pt;margin-top:111.1pt;width:2.95pt;height:2.95pt;z-index:-162498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7136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74" name="Rectangle 5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3D5DBE7" id="Rectangle 55" o:spid="_x0000_s1026" style="position:absolute;margin-left:456.2pt;margin-top:111.1pt;width:2.95pt;height:2.95pt;z-index:-162493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7648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73" name="Rectangle 5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0C23B94" id="Rectangle 54" o:spid="_x0000_s1026" style="position:absolute;margin-left:475.2pt;margin-top:111.1pt;width:2.95pt;height:2.95pt;z-index:-162488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8160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72" name="Rectangle 5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54FCA06" id="Rectangle 53" o:spid="_x0000_s1026" style="position:absolute;margin-left:494.2pt;margin-top:111.1pt;width:2.95pt;height:2.95pt;z-index:-162483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8672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71" name="Rectangle 5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32804FE" id="Rectangle 52" o:spid="_x0000_s1026" style="position:absolute;margin-left:513.15pt;margin-top:111.1pt;width:2.95pt;height:2.95pt;z-index:-162478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9184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70" name="Rectangle 5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2150E79" id="Rectangle 51" o:spid="_x0000_s1026" style="position:absolute;margin-left:532.15pt;margin-top:111.1pt;width:2.95pt;height:2.95pt;z-index:-162472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69696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69" name="Rectangle 5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14A0648" id="Rectangle 50" o:spid="_x0000_s1026" style="position:absolute;margin-left:418.25pt;margin-top:130.1pt;width:2.95pt;height:2.95pt;z-index:-162467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0208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68" name="Rectangle 4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5AE750C" id="Rectangle 49" o:spid="_x0000_s1026" style="position:absolute;margin-left:437.2pt;margin-top:130.1pt;width:2.95pt;height:2.95pt;z-index:-162462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0720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67" name="Rectangle 4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FCBAB13" id="Rectangle 48" o:spid="_x0000_s1026" style="position:absolute;margin-left:456.2pt;margin-top:130.1pt;width:2.95pt;height:2.95pt;z-index:-162457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1232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66" name="Rectangle 4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C3FF3E8" id="Rectangle 47" o:spid="_x0000_s1026" style="position:absolute;margin-left:475.2pt;margin-top:130.1pt;width:2.95pt;height:2.95pt;z-index:-162452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1744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65" name="Rectangle 4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AD5CBE3" id="Rectangle 46" o:spid="_x0000_s1026" style="position:absolute;margin-left:494.2pt;margin-top:130.1pt;width:2.95pt;height:2.95pt;z-index:-162447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2256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64" name="Rectangle 4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681B1BA" id="Rectangle 45" o:spid="_x0000_s1026" style="position:absolute;margin-left:513.15pt;margin-top:130.1pt;width:2.95pt;height:2.95pt;z-index:-162442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2768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63" name="Rectangle 4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EF47D74" id="Rectangle 44" o:spid="_x0000_s1026" style="position:absolute;margin-left:532.15pt;margin-top:130.1pt;width:2.95pt;height:2.95pt;z-index:-162437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3280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62" name="Rectangle 4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ECC96E0" id="Rectangle 43" o:spid="_x0000_s1026" style="position:absolute;margin-left:418.25pt;margin-top:149.1pt;width:2.95pt;height:2.35pt;z-index:-162432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3792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61" name="Rectangle 4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7B53F17" id="Rectangle 42" o:spid="_x0000_s1026" style="position:absolute;margin-left:437.2pt;margin-top:149.1pt;width:2.95pt;height:2.35pt;z-index:-162426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4304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60" name="Rectangle 4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A5A5CA5" id="Rectangle 41" o:spid="_x0000_s1026" style="position:absolute;margin-left:456.2pt;margin-top:149.1pt;width:2.95pt;height:2.35pt;z-index:-162421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4816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59" name="Rectangle 4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C99A8F5" id="Rectangle 40" o:spid="_x0000_s1026" style="position:absolute;margin-left:475.2pt;margin-top:149.1pt;width:2.95pt;height:2.35pt;z-index:-162416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5328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58" name="Rectangle 3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9BFF8BB" id="Rectangle 39" o:spid="_x0000_s1026" style="position:absolute;margin-left:494.2pt;margin-top:149.1pt;width:2.95pt;height:2.35pt;z-index:-162411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5840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57" name="Rectangle 3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3F61A0B" id="Rectangle 38" o:spid="_x0000_s1026" style="position:absolute;margin-left:513.15pt;margin-top:149.1pt;width:2.95pt;height:2.35pt;z-index:-162406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6352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56" name="Rectangle 3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CC084C7" id="Rectangle 37" o:spid="_x0000_s1026" style="position:absolute;margin-left:532.15pt;margin-top:149.1pt;width:2.95pt;height:2.35pt;z-index:-162401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6864" behindDoc="1" locked="0" layoutInCell="1" allowOverlap="1">
              <wp:simplePos x="0" y="0"/>
              <wp:positionH relativeFrom="page">
                <wp:posOffset>582295</wp:posOffset>
              </wp:positionH>
              <wp:positionV relativeFrom="page">
                <wp:posOffset>1163320</wp:posOffset>
              </wp:positionV>
              <wp:extent cx="2737485" cy="676910"/>
              <wp:effectExtent l="0" t="0" r="0" b="0"/>
              <wp:wrapNone/>
              <wp:docPr id="55" name="Text Box 3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737485" cy="67691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75071E" w:rsidRDefault="0075071E">
                          <w:pPr>
                            <w:spacing w:before="13"/>
                            <w:ind w:left="20"/>
                            <w:rPr>
                              <w:rFonts w:ascii="Tahoma"/>
                              <w:b/>
                              <w:sz w:val="85"/>
                            </w:rPr>
                          </w:pPr>
                          <w:r>
                            <w:rPr>
                              <w:rFonts w:ascii="Tahoma"/>
                              <w:b/>
                              <w:color w:val="004AAC"/>
                              <w:spacing w:val="-1"/>
                              <w:w w:val="90"/>
                              <w:sz w:val="85"/>
                            </w:rPr>
                            <w:t>References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36" o:spid="_x0000_s1034" type="#_x0000_t202" style="position:absolute;margin-left:45.85pt;margin-top:91.6pt;width:215.55pt;height:53.3pt;z-index:-1623961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" filled="f" stroked="f">
              <v:textbox inset="0,0,0,0">
                <w:txbxContent>
                  <w:p w:rsidR="0075071E" w:rsidRDefault="0075071E">
                    <w:pPr>
                      <w:spacing w:before="13"/>
                      <w:ind w:left="20"/>
                      <w:rPr>
                        <w:rFonts w:ascii="Tahoma"/>
                        <w:b/>
                        <w:sz w:val="85"/>
                      </w:rPr>
                    </w:pPr>
                    <w:r>
                      <w:rPr>
                        <w:rFonts w:ascii="Tahoma"/>
                        <w:b/>
                        <w:color w:val="004AAC"/>
                        <w:spacing w:val="-1"/>
                        <w:w w:val="90"/>
                        <w:sz w:val="85"/>
                      </w:rPr>
                      <w:t>References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9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75071E" w:rsidRDefault="0075071E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487078400" behindDoc="1" locked="0" layoutInCell="1" allowOverlap="1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7556500" cy="755650"/>
              <wp:effectExtent l="0" t="0" r="0" b="0"/>
              <wp:wrapNone/>
              <wp:docPr id="50" name="Group 3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7556500" cy="755650"/>
                        <a:chOff x="0" y="0"/>
                        <a:chExt cx="11900" cy="1190"/>
                      </a:xfrm>
                    </wpg:grpSpPr>
                    <wps:wsp>
                      <wps:cNvPr id="52" name="Rectangle 33"/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322" cy="411"/>
                        </a:xfrm>
                        <a:prstGeom prst="rect">
                          <a:avLst/>
                        </a:prstGeom>
                        <a:solidFill>
                          <a:srgbClr val="FFAC2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wps:wsp>
                      <wps:cNvPr id="53" name="Freeform 32"/>
                      <wps:cNvSpPr>
                        <a:spLocks/>
                      </wps:cNvSpPr>
                      <wps:spPr bwMode="auto">
                        <a:xfrm>
                          <a:off x="7647" y="0"/>
                          <a:ext cx="4090" cy="1190"/>
                        </a:xfrm>
                        <a:custGeom>
                          <a:avLst/>
                          <a:gdLst>
                            <a:gd name="T0" fmla="+- 0 9692 7648"/>
                            <a:gd name="T1" fmla="*/ T0 w 4090"/>
                            <a:gd name="T2" fmla="*/ 1190 h 1190"/>
                            <a:gd name="T3" fmla="+- 0 7648 7648"/>
                            <a:gd name="T4" fmla="*/ T3 w 4090"/>
                            <a:gd name="T5" fmla="*/ 0 h 1190"/>
                            <a:gd name="T6" fmla="+- 0 11737 7648"/>
                            <a:gd name="T7" fmla="*/ T6 w 4090"/>
                            <a:gd name="T8" fmla="*/ 0 h 1190"/>
                            <a:gd name="T9" fmla="+- 0 9692 7648"/>
                            <a:gd name="T10" fmla="*/ T9 w 4090"/>
                            <a:gd name="T11" fmla="*/ 1190 h 1190"/>
                          </a:gdLst>
                          <a:ahLst/>
                          <a:cxnLst>
                            <a:cxn ang="0">
                              <a:pos x="T1" y="T2"/>
                            </a:cxn>
                            <a:cxn ang="0">
                              <a:pos x="T4" y="T5"/>
                            </a:cxn>
                            <a:cxn ang="0">
                              <a:pos x="T7" y="T8"/>
                            </a:cxn>
                            <a:cxn ang="0">
                              <a:pos x="T10" y="T11"/>
                            </a:cxn>
                          </a:cxnLst>
                          <a:rect l="0" t="0" r="r" b="b"/>
                          <a:pathLst>
                            <a:path w="4090" h="1190">
                              <a:moveTo>
                                <a:pt x="2044" y="1190"/>
                              </a:moveTo>
                              <a:lnTo>
                                <a:pt x="0" y="0"/>
                              </a:lnTo>
                              <a:lnTo>
                                <a:pt x="4089" y="0"/>
                              </a:lnTo>
                              <a:lnTo>
                                <a:pt x="2044" y="1190"/>
                              </a:lnTo>
                              <a:close/>
                            </a:path>
                          </a:pathLst>
                        </a:custGeom>
                        <a:solidFill>
                          <a:srgbClr val="003172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  <pic:pic xmlns:pic="http://schemas.openxmlformats.org/drawingml/2006/picture">
                      <pic:nvPicPr>
                        <pic:cNvPr id="54" name="Picture 3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9697" y="0"/>
                          <a:ext cx="2202" cy="1185"/>
                        </a:xfrm>
                        <a:prstGeom prst="rect">
                          <a:avLst/>
                        </a:prstGeom>
                        <a:noFill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pic:spPr>
                    </pic:pic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group w14:anchorId="26CC0E2A" id="Group 30" o:spid="_x0000_s1026" style="position:absolute;margin-left:0;margin-top:0;width:595pt;height:59.5pt;z-index:-16238080;mso-position-horizontal-relative:page;mso-position-vertical-relative:page" coordsize="11900,11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">
              <v:rect id="Rectangle 33" o:spid="_x0000_s1027" style="position:absolute;width:9322;height:4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" fillcolor="#ffac20" stroked="f"/>
              <v:shape id="Freeform 32" o:spid="_x0000_s1028" style="position:absolute;left:7647;width:4090;height:1190;visibility:visible;mso-wrap-style:square;v-text-anchor:top" coordsize="4090,119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" path="m2044,1190l,,4089,,2044,1190xe" fillcolor="#003172" stroked="f">
                <v:path arrowok="t" o:connecttype="custom" o:connectlocs="2044,1190;0,0;4089,0;2044,1190" o:connectangles="0,0,0,0"/>
              </v:shape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31" o:spid="_x0000_s1029" type="#_x0000_t75" style="position:absolute;left:9697;width:2202;height:118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">
                <v:imagedata r:id="rId2" o:title=""/>
              </v:shape>
              <w10:wrap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8912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48" name="Rectangle 2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1D2DEBB" id="Rectangle 29" o:spid="_x0000_s1026" style="position:absolute;margin-left:418.25pt;margin-top:111.1pt;width:2.95pt;height:2.95pt;z-index:-162375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9424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46" name="Rectangle 2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068489D" id="Rectangle 28" o:spid="_x0000_s1026" style="position:absolute;margin-left:437.2pt;margin-top:111.1pt;width:2.95pt;height:2.95pt;z-index:-1623705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79936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44" name="Rectangle 2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2D37AB4" id="Rectangle 27" o:spid="_x0000_s1026" style="position:absolute;margin-left:456.2pt;margin-top:111.1pt;width:2.95pt;height:2.95pt;z-index:-162365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0448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42" name="Rectangle 2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8324D56" id="Rectangle 26" o:spid="_x0000_s1026" style="position:absolute;margin-left:475.2pt;margin-top:111.1pt;width:2.95pt;height:2.95pt;z-index:-1623603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0960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40" name="Rectangle 2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465044C" id="Rectangle 25" o:spid="_x0000_s1026" style="position:absolute;margin-left:494.2pt;margin-top:111.1pt;width:2.95pt;height:2.95pt;z-index:-162355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1472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38" name="Rectangle 2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24E4CE5" id="Rectangle 24" o:spid="_x0000_s1026" style="position:absolute;margin-left:513.15pt;margin-top:111.1pt;width:2.95pt;height:2.95pt;z-index:-1623500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1984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410970</wp:posOffset>
              </wp:positionV>
              <wp:extent cx="37465" cy="37465"/>
              <wp:effectExtent l="0" t="0" r="0" b="0"/>
              <wp:wrapNone/>
              <wp:docPr id="36" name="Rectangle 2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F667143" id="Rectangle 23" o:spid="_x0000_s1026" style="position:absolute;margin-left:532.15pt;margin-top:111.1pt;width:2.95pt;height:2.95pt;z-index:-1623449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2496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34" name="Rectangle 2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749980C3" id="Rectangle 22" o:spid="_x0000_s1026" style="position:absolute;margin-left:418.25pt;margin-top:130.1pt;width:2.95pt;height:2.95pt;z-index:-162339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3008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33" name="Rectangle 2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2E14A4C2" id="Rectangle 21" o:spid="_x0000_s1026" style="position:absolute;margin-left:437.2pt;margin-top:130.1pt;width:2.95pt;height:2.95pt;z-index:-1623347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3520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32" name="Rectangle 2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4F09C8A1" id="Rectangle 20" o:spid="_x0000_s1026" style="position:absolute;margin-left:456.2pt;margin-top:130.1pt;width:2.95pt;height:2.95pt;z-index:-162329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4032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30" name="Rectangle 1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90A871F" id="Rectangle 19" o:spid="_x0000_s1026" style="position:absolute;margin-left:475.2pt;margin-top:130.1pt;width:2.95pt;height:2.95pt;z-index:-1623244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4544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28" name="Rectangle 1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EB4C170" id="Rectangle 18" o:spid="_x0000_s1026" style="position:absolute;margin-left:494.2pt;margin-top:130.1pt;width:2.95pt;height:2.95pt;z-index:-1623193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5056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26" name="Rectangle 1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1B16F680" id="Rectangle 17" o:spid="_x0000_s1026" style="position:absolute;margin-left:513.15pt;margin-top:130.1pt;width:2.95pt;height:2.95pt;z-index:-1623142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5568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652270</wp:posOffset>
              </wp:positionV>
              <wp:extent cx="37465" cy="37465"/>
              <wp:effectExtent l="0" t="0" r="0" b="0"/>
              <wp:wrapNone/>
              <wp:docPr id="24" name="Rectangle 1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3746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4AB9FB2" id="Rectangle 16" o:spid="_x0000_s1026" style="position:absolute;margin-left:532.15pt;margin-top:130.1pt;width:2.95pt;height:2.95pt;z-index:-162309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6080" behindDoc="1" locked="0" layoutInCell="1" allowOverlap="1">
              <wp:simplePos x="0" y="0"/>
              <wp:positionH relativeFrom="page">
                <wp:posOffset>5311775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22" name="Rectangle 15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4057DF8" id="Rectangle 15" o:spid="_x0000_s1026" style="position:absolute;margin-left:418.25pt;margin-top:149.1pt;width:2.95pt;height:2.35pt;z-index:-1623040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6592" behindDoc="1" locked="0" layoutInCell="1" allowOverlap="1">
              <wp:simplePos x="0" y="0"/>
              <wp:positionH relativeFrom="page">
                <wp:posOffset>55524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20" name="Rectangle 14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89CB3D4" id="Rectangle 14" o:spid="_x0000_s1026" style="position:absolute;margin-left:437.2pt;margin-top:149.1pt;width:2.95pt;height:2.35pt;z-index:-162298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7104" behindDoc="1" locked="0" layoutInCell="1" allowOverlap="1">
              <wp:simplePos x="0" y="0"/>
              <wp:positionH relativeFrom="page">
                <wp:posOffset>57937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8" name="Rectangle 1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221E64C" id="Rectangle 13" o:spid="_x0000_s1026" style="position:absolute;margin-left:456.2pt;margin-top:149.1pt;width:2.95pt;height:2.35pt;z-index:-16229376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7616" behindDoc="1" locked="0" layoutInCell="1" allowOverlap="1">
              <wp:simplePos x="0" y="0"/>
              <wp:positionH relativeFrom="page">
                <wp:posOffset>60350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6" name="Rectangle 1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3DC5FA17" id="Rectangle 12" o:spid="_x0000_s1026" style="position:absolute;margin-left:475.2pt;margin-top:149.1pt;width:2.95pt;height:2.35pt;z-index:-162288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8128" behindDoc="1" locked="0" layoutInCell="1" allowOverlap="1">
              <wp:simplePos x="0" y="0"/>
              <wp:positionH relativeFrom="page">
                <wp:posOffset>6276340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4" name="Rectangle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6BBF6A9F" id="Rectangle 11" o:spid="_x0000_s1026" style="position:absolute;margin-left:494.2pt;margin-top:149.1pt;width:2.95pt;height:2.35pt;z-index:-1622835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8640" behindDoc="1" locked="0" layoutInCell="1" allowOverlap="1">
              <wp:simplePos x="0" y="0"/>
              <wp:positionH relativeFrom="page">
                <wp:posOffset>6517005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2" name="Rectangle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0D52B097" id="Rectangle 10" o:spid="_x0000_s1026" style="position:absolute;margin-left:513.15pt;margin-top:149.1pt;width:2.95pt;height:2.35pt;z-index:-1622784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" fillcolor="#ffac20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487089152" behindDoc="1" locked="0" layoutInCell="1" allowOverlap="1">
              <wp:simplePos x="0" y="0"/>
              <wp:positionH relativeFrom="page">
                <wp:posOffset>6758305</wp:posOffset>
              </wp:positionH>
              <wp:positionV relativeFrom="page">
                <wp:posOffset>1893570</wp:posOffset>
              </wp:positionV>
              <wp:extent cx="37465" cy="29845"/>
              <wp:effectExtent l="0" t="0" r="0" b="0"/>
              <wp:wrapNone/>
              <wp:docPr id="10" name="Rectangle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37465" cy="29845"/>
                      </a:xfrm>
                      <a:prstGeom prst="rect">
                        <a:avLst/>
                      </a:prstGeom>
                      <a:solidFill>
                        <a:srgbClr val="FFAC2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ect w14:anchorId="567B44D8" id="Rectangle 9" o:spid="_x0000_s1026" style="position:absolute;margin-left:532.15pt;margin-top:149.1pt;width:2.95pt;height:2.35pt;z-index:-1622732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" fillcolor="#ffac20" stroked="f">
              <w10:wrap anchorx="page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BE5C33"/>
    <w:multiLevelType w:val="hybridMultilevel"/>
    <w:tmpl w:val="ADC864F8"/>
    <w:lvl w:ilvl="0" w:tplc="0C047186">
      <w:start w:val="1"/>
      <w:numFmt w:val="decimal"/>
      <w:lvlText w:val="%1)"/>
      <w:lvlJc w:val="left"/>
      <w:pPr>
        <w:ind w:left="792" w:hanging="295"/>
      </w:pPr>
      <w:rPr>
        <w:rFonts w:ascii="Trebuchet MS" w:eastAsia="Trebuchet MS" w:hAnsi="Trebuchet MS" w:cs="Trebuchet MS" w:hint="default"/>
        <w:w w:val="94"/>
        <w:sz w:val="24"/>
        <w:szCs w:val="24"/>
        <w:lang w:val="en-US" w:eastAsia="en-US" w:bidi="ar-SA"/>
      </w:rPr>
    </w:lvl>
    <w:lvl w:ilvl="1" w:tplc="C14C0B1C">
      <w:numFmt w:val="bullet"/>
      <w:lvlText w:val="•"/>
      <w:lvlJc w:val="left"/>
      <w:pPr>
        <w:ind w:left="1827" w:hanging="295"/>
      </w:pPr>
      <w:rPr>
        <w:rFonts w:hint="default"/>
        <w:lang w:val="en-US" w:eastAsia="en-US" w:bidi="ar-SA"/>
      </w:rPr>
    </w:lvl>
    <w:lvl w:ilvl="2" w:tplc="879CCE7E">
      <w:numFmt w:val="bullet"/>
      <w:lvlText w:val="•"/>
      <w:lvlJc w:val="left"/>
      <w:pPr>
        <w:ind w:left="2855" w:hanging="295"/>
      </w:pPr>
      <w:rPr>
        <w:rFonts w:hint="default"/>
        <w:lang w:val="en-US" w:eastAsia="en-US" w:bidi="ar-SA"/>
      </w:rPr>
    </w:lvl>
    <w:lvl w:ilvl="3" w:tplc="5E0C6AFE">
      <w:numFmt w:val="bullet"/>
      <w:lvlText w:val="•"/>
      <w:lvlJc w:val="left"/>
      <w:pPr>
        <w:ind w:left="3883" w:hanging="295"/>
      </w:pPr>
      <w:rPr>
        <w:rFonts w:hint="default"/>
        <w:lang w:val="en-US" w:eastAsia="en-US" w:bidi="ar-SA"/>
      </w:rPr>
    </w:lvl>
    <w:lvl w:ilvl="4" w:tplc="03DC8434">
      <w:numFmt w:val="bullet"/>
      <w:lvlText w:val="•"/>
      <w:lvlJc w:val="left"/>
      <w:pPr>
        <w:ind w:left="4911" w:hanging="295"/>
      </w:pPr>
      <w:rPr>
        <w:rFonts w:hint="default"/>
        <w:lang w:val="en-US" w:eastAsia="en-US" w:bidi="ar-SA"/>
      </w:rPr>
    </w:lvl>
    <w:lvl w:ilvl="5" w:tplc="2BB42568">
      <w:numFmt w:val="bullet"/>
      <w:lvlText w:val="•"/>
      <w:lvlJc w:val="left"/>
      <w:pPr>
        <w:ind w:left="5939" w:hanging="295"/>
      </w:pPr>
      <w:rPr>
        <w:rFonts w:hint="default"/>
        <w:lang w:val="en-US" w:eastAsia="en-US" w:bidi="ar-SA"/>
      </w:rPr>
    </w:lvl>
    <w:lvl w:ilvl="6" w:tplc="6B16B770">
      <w:numFmt w:val="bullet"/>
      <w:lvlText w:val="•"/>
      <w:lvlJc w:val="left"/>
      <w:pPr>
        <w:ind w:left="6967" w:hanging="295"/>
      </w:pPr>
      <w:rPr>
        <w:rFonts w:hint="default"/>
        <w:lang w:val="en-US" w:eastAsia="en-US" w:bidi="ar-SA"/>
      </w:rPr>
    </w:lvl>
    <w:lvl w:ilvl="7" w:tplc="C734A5D4">
      <w:numFmt w:val="bullet"/>
      <w:lvlText w:val="•"/>
      <w:lvlJc w:val="left"/>
      <w:pPr>
        <w:ind w:left="7995" w:hanging="295"/>
      </w:pPr>
      <w:rPr>
        <w:rFonts w:hint="default"/>
        <w:lang w:val="en-US" w:eastAsia="en-US" w:bidi="ar-SA"/>
      </w:rPr>
    </w:lvl>
    <w:lvl w:ilvl="8" w:tplc="5218D9EC">
      <w:numFmt w:val="bullet"/>
      <w:lvlText w:val="•"/>
      <w:lvlJc w:val="left"/>
      <w:pPr>
        <w:ind w:left="9023" w:hanging="295"/>
      </w:pPr>
      <w:rPr>
        <w:rFonts w:hint="default"/>
        <w:lang w:val="en-US" w:eastAsia="en-US" w:bidi="ar-SA"/>
      </w:rPr>
    </w:lvl>
  </w:abstractNum>
  <w:abstractNum w:abstractNumId="1" w15:restartNumberingAfterBreak="0">
    <w:nsid w:val="2696741B"/>
    <w:multiLevelType w:val="hybridMultilevel"/>
    <w:tmpl w:val="16A413D2"/>
    <w:lvl w:ilvl="0" w:tplc="C75212F2">
      <w:start w:val="1"/>
      <w:numFmt w:val="decimal"/>
      <w:lvlText w:val="[%1]"/>
      <w:lvlJc w:val="left"/>
      <w:pPr>
        <w:ind w:left="792" w:hanging="372"/>
      </w:pPr>
      <w:rPr>
        <w:rFonts w:ascii="Lucida Sans Unicode" w:eastAsia="Lucida Sans Unicode" w:hAnsi="Lucida Sans Unicode" w:cs="Lucida Sans Unicode" w:hint="default"/>
        <w:w w:val="94"/>
        <w:sz w:val="24"/>
        <w:szCs w:val="24"/>
        <w:lang w:val="en-US" w:eastAsia="en-US" w:bidi="ar-SA"/>
      </w:rPr>
    </w:lvl>
    <w:lvl w:ilvl="1" w:tplc="3FEA8324">
      <w:numFmt w:val="bullet"/>
      <w:lvlText w:val="•"/>
      <w:lvlJc w:val="left"/>
      <w:pPr>
        <w:ind w:left="1827" w:hanging="372"/>
      </w:pPr>
      <w:rPr>
        <w:rFonts w:hint="default"/>
        <w:lang w:val="en-US" w:eastAsia="en-US" w:bidi="ar-SA"/>
      </w:rPr>
    </w:lvl>
    <w:lvl w:ilvl="2" w:tplc="6DEEDF4A">
      <w:numFmt w:val="bullet"/>
      <w:lvlText w:val="•"/>
      <w:lvlJc w:val="left"/>
      <w:pPr>
        <w:ind w:left="2855" w:hanging="372"/>
      </w:pPr>
      <w:rPr>
        <w:rFonts w:hint="default"/>
        <w:lang w:val="en-US" w:eastAsia="en-US" w:bidi="ar-SA"/>
      </w:rPr>
    </w:lvl>
    <w:lvl w:ilvl="3" w:tplc="9F8E84CC">
      <w:numFmt w:val="bullet"/>
      <w:lvlText w:val="•"/>
      <w:lvlJc w:val="left"/>
      <w:pPr>
        <w:ind w:left="3883" w:hanging="372"/>
      </w:pPr>
      <w:rPr>
        <w:rFonts w:hint="default"/>
        <w:lang w:val="en-US" w:eastAsia="en-US" w:bidi="ar-SA"/>
      </w:rPr>
    </w:lvl>
    <w:lvl w:ilvl="4" w:tplc="F1666762">
      <w:numFmt w:val="bullet"/>
      <w:lvlText w:val="•"/>
      <w:lvlJc w:val="left"/>
      <w:pPr>
        <w:ind w:left="4911" w:hanging="372"/>
      </w:pPr>
      <w:rPr>
        <w:rFonts w:hint="default"/>
        <w:lang w:val="en-US" w:eastAsia="en-US" w:bidi="ar-SA"/>
      </w:rPr>
    </w:lvl>
    <w:lvl w:ilvl="5" w:tplc="7F764A3E">
      <w:numFmt w:val="bullet"/>
      <w:lvlText w:val="•"/>
      <w:lvlJc w:val="left"/>
      <w:pPr>
        <w:ind w:left="5939" w:hanging="372"/>
      </w:pPr>
      <w:rPr>
        <w:rFonts w:hint="default"/>
        <w:lang w:val="en-US" w:eastAsia="en-US" w:bidi="ar-SA"/>
      </w:rPr>
    </w:lvl>
    <w:lvl w:ilvl="6" w:tplc="C59472F2">
      <w:numFmt w:val="bullet"/>
      <w:lvlText w:val="•"/>
      <w:lvlJc w:val="left"/>
      <w:pPr>
        <w:ind w:left="6967" w:hanging="372"/>
      </w:pPr>
      <w:rPr>
        <w:rFonts w:hint="default"/>
        <w:lang w:val="en-US" w:eastAsia="en-US" w:bidi="ar-SA"/>
      </w:rPr>
    </w:lvl>
    <w:lvl w:ilvl="7" w:tplc="4946798C">
      <w:numFmt w:val="bullet"/>
      <w:lvlText w:val="•"/>
      <w:lvlJc w:val="left"/>
      <w:pPr>
        <w:ind w:left="7995" w:hanging="372"/>
      </w:pPr>
      <w:rPr>
        <w:rFonts w:hint="default"/>
        <w:lang w:val="en-US" w:eastAsia="en-US" w:bidi="ar-SA"/>
      </w:rPr>
    </w:lvl>
    <w:lvl w:ilvl="8" w:tplc="87C4F134">
      <w:numFmt w:val="bullet"/>
      <w:lvlText w:val="•"/>
      <w:lvlJc w:val="left"/>
      <w:pPr>
        <w:ind w:left="9023" w:hanging="372"/>
      </w:pPr>
      <w:rPr>
        <w:rFonts w:hint="default"/>
        <w:lang w:val="en-US" w:eastAsia="en-US" w:bidi="ar-SA"/>
      </w:rPr>
    </w:lvl>
  </w:abstractNum>
  <w:abstractNum w:abstractNumId="2" w15:restartNumberingAfterBreak="0">
    <w:nsid w:val="49476322"/>
    <w:multiLevelType w:val="hybridMultilevel"/>
    <w:tmpl w:val="AB5EAA02"/>
    <w:lvl w:ilvl="0" w:tplc="78746292">
      <w:numFmt w:val="bullet"/>
      <w:lvlText w:val="-"/>
      <w:lvlJc w:val="left"/>
      <w:pPr>
        <w:ind w:left="945" w:hanging="157"/>
      </w:pPr>
      <w:rPr>
        <w:rFonts w:ascii="Verdana" w:eastAsia="Verdana" w:hAnsi="Verdana" w:cs="Verdana" w:hint="default"/>
        <w:w w:val="84"/>
        <w:sz w:val="24"/>
        <w:szCs w:val="24"/>
        <w:lang w:val="en-US" w:eastAsia="en-US" w:bidi="ar-SA"/>
      </w:rPr>
    </w:lvl>
    <w:lvl w:ilvl="1" w:tplc="18FCC7E4">
      <w:numFmt w:val="bullet"/>
      <w:lvlText w:val="•"/>
      <w:lvlJc w:val="left"/>
      <w:pPr>
        <w:ind w:left="1953" w:hanging="157"/>
      </w:pPr>
      <w:rPr>
        <w:rFonts w:hint="default"/>
        <w:lang w:val="en-US" w:eastAsia="en-US" w:bidi="ar-SA"/>
      </w:rPr>
    </w:lvl>
    <w:lvl w:ilvl="2" w:tplc="06AAF3F4">
      <w:numFmt w:val="bullet"/>
      <w:lvlText w:val="•"/>
      <w:lvlJc w:val="left"/>
      <w:pPr>
        <w:ind w:left="2967" w:hanging="157"/>
      </w:pPr>
      <w:rPr>
        <w:rFonts w:hint="default"/>
        <w:lang w:val="en-US" w:eastAsia="en-US" w:bidi="ar-SA"/>
      </w:rPr>
    </w:lvl>
    <w:lvl w:ilvl="3" w:tplc="66705022">
      <w:numFmt w:val="bullet"/>
      <w:lvlText w:val="•"/>
      <w:lvlJc w:val="left"/>
      <w:pPr>
        <w:ind w:left="3981" w:hanging="157"/>
      </w:pPr>
      <w:rPr>
        <w:rFonts w:hint="default"/>
        <w:lang w:val="en-US" w:eastAsia="en-US" w:bidi="ar-SA"/>
      </w:rPr>
    </w:lvl>
    <w:lvl w:ilvl="4" w:tplc="81F66258">
      <w:numFmt w:val="bullet"/>
      <w:lvlText w:val="•"/>
      <w:lvlJc w:val="left"/>
      <w:pPr>
        <w:ind w:left="4995" w:hanging="157"/>
      </w:pPr>
      <w:rPr>
        <w:rFonts w:hint="default"/>
        <w:lang w:val="en-US" w:eastAsia="en-US" w:bidi="ar-SA"/>
      </w:rPr>
    </w:lvl>
    <w:lvl w:ilvl="5" w:tplc="3BB61E1E">
      <w:numFmt w:val="bullet"/>
      <w:lvlText w:val="•"/>
      <w:lvlJc w:val="left"/>
      <w:pPr>
        <w:ind w:left="6009" w:hanging="157"/>
      </w:pPr>
      <w:rPr>
        <w:rFonts w:hint="default"/>
        <w:lang w:val="en-US" w:eastAsia="en-US" w:bidi="ar-SA"/>
      </w:rPr>
    </w:lvl>
    <w:lvl w:ilvl="6" w:tplc="B56EDF22">
      <w:numFmt w:val="bullet"/>
      <w:lvlText w:val="•"/>
      <w:lvlJc w:val="left"/>
      <w:pPr>
        <w:ind w:left="7023" w:hanging="157"/>
      </w:pPr>
      <w:rPr>
        <w:rFonts w:hint="default"/>
        <w:lang w:val="en-US" w:eastAsia="en-US" w:bidi="ar-SA"/>
      </w:rPr>
    </w:lvl>
    <w:lvl w:ilvl="7" w:tplc="9F481CEC">
      <w:numFmt w:val="bullet"/>
      <w:lvlText w:val="•"/>
      <w:lvlJc w:val="left"/>
      <w:pPr>
        <w:ind w:left="8037" w:hanging="157"/>
      </w:pPr>
      <w:rPr>
        <w:rFonts w:hint="default"/>
        <w:lang w:val="en-US" w:eastAsia="en-US" w:bidi="ar-SA"/>
      </w:rPr>
    </w:lvl>
    <w:lvl w:ilvl="8" w:tplc="01822C0A">
      <w:numFmt w:val="bullet"/>
      <w:lvlText w:val="•"/>
      <w:lvlJc w:val="left"/>
      <w:pPr>
        <w:ind w:left="9051" w:hanging="157"/>
      </w:pPr>
      <w:rPr>
        <w:rFonts w:hint="default"/>
        <w:lang w:val="en-US" w:eastAsia="en-US" w:bidi="ar-SA"/>
      </w:rPr>
    </w:lvl>
  </w:abstractNum>
  <w:abstractNum w:abstractNumId="3" w15:restartNumberingAfterBreak="0">
    <w:nsid w:val="5EDB4B8D"/>
    <w:multiLevelType w:val="hybridMultilevel"/>
    <w:tmpl w:val="40742DE6"/>
    <w:lvl w:ilvl="0" w:tplc="24FA0384">
      <w:start w:val="1"/>
      <w:numFmt w:val="decimal"/>
      <w:lvlText w:val="%1)"/>
      <w:lvlJc w:val="left"/>
      <w:pPr>
        <w:ind w:left="789" w:hanging="281"/>
      </w:pPr>
      <w:rPr>
        <w:rFonts w:ascii="Trebuchet MS" w:eastAsia="Trebuchet MS" w:hAnsi="Trebuchet MS" w:cs="Trebuchet MS" w:hint="default"/>
        <w:w w:val="94"/>
        <w:sz w:val="24"/>
        <w:szCs w:val="24"/>
        <w:lang w:val="en-US" w:eastAsia="en-US" w:bidi="ar-SA"/>
      </w:rPr>
    </w:lvl>
    <w:lvl w:ilvl="1" w:tplc="5A3E8C8E">
      <w:numFmt w:val="bullet"/>
      <w:lvlText w:val="•"/>
      <w:lvlJc w:val="left"/>
      <w:pPr>
        <w:ind w:left="1809" w:hanging="281"/>
      </w:pPr>
      <w:rPr>
        <w:rFonts w:hint="default"/>
        <w:lang w:val="en-US" w:eastAsia="en-US" w:bidi="ar-SA"/>
      </w:rPr>
    </w:lvl>
    <w:lvl w:ilvl="2" w:tplc="BD70E35E">
      <w:numFmt w:val="bullet"/>
      <w:lvlText w:val="•"/>
      <w:lvlJc w:val="left"/>
      <w:pPr>
        <w:ind w:left="2839" w:hanging="281"/>
      </w:pPr>
      <w:rPr>
        <w:rFonts w:hint="default"/>
        <w:lang w:val="en-US" w:eastAsia="en-US" w:bidi="ar-SA"/>
      </w:rPr>
    </w:lvl>
    <w:lvl w:ilvl="3" w:tplc="243EEA34">
      <w:numFmt w:val="bullet"/>
      <w:lvlText w:val="•"/>
      <w:lvlJc w:val="left"/>
      <w:pPr>
        <w:ind w:left="3869" w:hanging="281"/>
      </w:pPr>
      <w:rPr>
        <w:rFonts w:hint="default"/>
        <w:lang w:val="en-US" w:eastAsia="en-US" w:bidi="ar-SA"/>
      </w:rPr>
    </w:lvl>
    <w:lvl w:ilvl="4" w:tplc="85E05AE6">
      <w:numFmt w:val="bullet"/>
      <w:lvlText w:val="•"/>
      <w:lvlJc w:val="left"/>
      <w:pPr>
        <w:ind w:left="4899" w:hanging="281"/>
      </w:pPr>
      <w:rPr>
        <w:rFonts w:hint="default"/>
        <w:lang w:val="en-US" w:eastAsia="en-US" w:bidi="ar-SA"/>
      </w:rPr>
    </w:lvl>
    <w:lvl w:ilvl="5" w:tplc="A43E6D70">
      <w:numFmt w:val="bullet"/>
      <w:lvlText w:val="•"/>
      <w:lvlJc w:val="left"/>
      <w:pPr>
        <w:ind w:left="5929" w:hanging="281"/>
      </w:pPr>
      <w:rPr>
        <w:rFonts w:hint="default"/>
        <w:lang w:val="en-US" w:eastAsia="en-US" w:bidi="ar-SA"/>
      </w:rPr>
    </w:lvl>
    <w:lvl w:ilvl="6" w:tplc="F5EAC534">
      <w:numFmt w:val="bullet"/>
      <w:lvlText w:val="•"/>
      <w:lvlJc w:val="left"/>
      <w:pPr>
        <w:ind w:left="6959" w:hanging="281"/>
      </w:pPr>
      <w:rPr>
        <w:rFonts w:hint="default"/>
        <w:lang w:val="en-US" w:eastAsia="en-US" w:bidi="ar-SA"/>
      </w:rPr>
    </w:lvl>
    <w:lvl w:ilvl="7" w:tplc="D5AA8062">
      <w:numFmt w:val="bullet"/>
      <w:lvlText w:val="•"/>
      <w:lvlJc w:val="left"/>
      <w:pPr>
        <w:ind w:left="7989" w:hanging="281"/>
      </w:pPr>
      <w:rPr>
        <w:rFonts w:hint="default"/>
        <w:lang w:val="en-US" w:eastAsia="en-US" w:bidi="ar-SA"/>
      </w:rPr>
    </w:lvl>
    <w:lvl w:ilvl="8" w:tplc="B4EA1478">
      <w:numFmt w:val="bullet"/>
      <w:lvlText w:val="•"/>
      <w:lvlJc w:val="left"/>
      <w:pPr>
        <w:ind w:left="9019" w:hanging="281"/>
      </w:pPr>
      <w:rPr>
        <w:rFonts w:hint="default"/>
        <w:lang w:val="en-US" w:eastAsia="en-US" w:bidi="ar-SA"/>
      </w:rPr>
    </w:lvl>
  </w:abstractNum>
  <w:abstractNum w:abstractNumId="4" w15:restartNumberingAfterBreak="0">
    <w:nsid w:val="64072326"/>
    <w:multiLevelType w:val="hybridMultilevel"/>
    <w:tmpl w:val="4EC8C9A8"/>
    <w:lvl w:ilvl="0" w:tplc="A628C8D0">
      <w:start w:val="1"/>
      <w:numFmt w:val="decimal"/>
      <w:lvlText w:val="%1-"/>
      <w:lvlJc w:val="left"/>
      <w:pPr>
        <w:ind w:left="4515" w:hanging="397"/>
      </w:pPr>
      <w:rPr>
        <w:rFonts w:ascii="Tahoma" w:eastAsia="Tahoma" w:hAnsi="Tahoma" w:cs="Tahoma" w:hint="default"/>
        <w:w w:val="98"/>
        <w:sz w:val="24"/>
        <w:szCs w:val="24"/>
        <w:lang w:val="en-US" w:eastAsia="en-US" w:bidi="ar-SA"/>
      </w:rPr>
    </w:lvl>
    <w:lvl w:ilvl="1" w:tplc="6832BF08">
      <w:numFmt w:val="bullet"/>
      <w:lvlText w:val="•"/>
      <w:lvlJc w:val="left"/>
      <w:pPr>
        <w:ind w:left="5175" w:hanging="397"/>
      </w:pPr>
      <w:rPr>
        <w:rFonts w:hint="default"/>
        <w:lang w:val="en-US" w:eastAsia="en-US" w:bidi="ar-SA"/>
      </w:rPr>
    </w:lvl>
    <w:lvl w:ilvl="2" w:tplc="277E8BAA">
      <w:numFmt w:val="bullet"/>
      <w:lvlText w:val="•"/>
      <w:lvlJc w:val="left"/>
      <w:pPr>
        <w:ind w:left="5831" w:hanging="397"/>
      </w:pPr>
      <w:rPr>
        <w:rFonts w:hint="default"/>
        <w:lang w:val="en-US" w:eastAsia="en-US" w:bidi="ar-SA"/>
      </w:rPr>
    </w:lvl>
    <w:lvl w:ilvl="3" w:tplc="775EF15E">
      <w:numFmt w:val="bullet"/>
      <w:lvlText w:val="•"/>
      <w:lvlJc w:val="left"/>
      <w:pPr>
        <w:ind w:left="6487" w:hanging="397"/>
      </w:pPr>
      <w:rPr>
        <w:rFonts w:hint="default"/>
        <w:lang w:val="en-US" w:eastAsia="en-US" w:bidi="ar-SA"/>
      </w:rPr>
    </w:lvl>
    <w:lvl w:ilvl="4" w:tplc="43BE1B0E">
      <w:numFmt w:val="bullet"/>
      <w:lvlText w:val="•"/>
      <w:lvlJc w:val="left"/>
      <w:pPr>
        <w:ind w:left="7143" w:hanging="397"/>
      </w:pPr>
      <w:rPr>
        <w:rFonts w:hint="default"/>
        <w:lang w:val="en-US" w:eastAsia="en-US" w:bidi="ar-SA"/>
      </w:rPr>
    </w:lvl>
    <w:lvl w:ilvl="5" w:tplc="68F87412">
      <w:numFmt w:val="bullet"/>
      <w:lvlText w:val="•"/>
      <w:lvlJc w:val="left"/>
      <w:pPr>
        <w:ind w:left="7799" w:hanging="397"/>
      </w:pPr>
      <w:rPr>
        <w:rFonts w:hint="default"/>
        <w:lang w:val="en-US" w:eastAsia="en-US" w:bidi="ar-SA"/>
      </w:rPr>
    </w:lvl>
    <w:lvl w:ilvl="6" w:tplc="70A872C0">
      <w:numFmt w:val="bullet"/>
      <w:lvlText w:val="•"/>
      <w:lvlJc w:val="left"/>
      <w:pPr>
        <w:ind w:left="8455" w:hanging="397"/>
      </w:pPr>
      <w:rPr>
        <w:rFonts w:hint="default"/>
        <w:lang w:val="en-US" w:eastAsia="en-US" w:bidi="ar-SA"/>
      </w:rPr>
    </w:lvl>
    <w:lvl w:ilvl="7" w:tplc="97508492">
      <w:numFmt w:val="bullet"/>
      <w:lvlText w:val="•"/>
      <w:lvlJc w:val="left"/>
      <w:pPr>
        <w:ind w:left="9111" w:hanging="397"/>
      </w:pPr>
      <w:rPr>
        <w:rFonts w:hint="default"/>
        <w:lang w:val="en-US" w:eastAsia="en-US" w:bidi="ar-SA"/>
      </w:rPr>
    </w:lvl>
    <w:lvl w:ilvl="8" w:tplc="485AF1DE">
      <w:numFmt w:val="bullet"/>
      <w:lvlText w:val="•"/>
      <w:lvlJc w:val="left"/>
      <w:pPr>
        <w:ind w:left="9767" w:hanging="397"/>
      </w:pPr>
      <w:rPr>
        <w:rFonts w:hint="default"/>
        <w:lang w:val="en-US" w:eastAsia="en-US" w:bidi="ar-SA"/>
      </w:rPr>
    </w:lvl>
  </w:abstractNum>
  <w:abstractNum w:abstractNumId="5" w15:restartNumberingAfterBreak="0">
    <w:nsid w:val="666623BC"/>
    <w:multiLevelType w:val="hybridMultilevel"/>
    <w:tmpl w:val="1F624572"/>
    <w:lvl w:ilvl="0" w:tplc="9012736C">
      <w:start w:val="1"/>
      <w:numFmt w:val="decimal"/>
      <w:lvlText w:val="%1)"/>
      <w:lvlJc w:val="left"/>
      <w:pPr>
        <w:ind w:left="1023" w:hanging="235"/>
      </w:pPr>
      <w:rPr>
        <w:rFonts w:hint="default"/>
        <w:w w:val="58"/>
        <w:lang w:val="en-US" w:eastAsia="en-US" w:bidi="ar-SA"/>
      </w:rPr>
    </w:lvl>
    <w:lvl w:ilvl="1" w:tplc="91C82406">
      <w:numFmt w:val="bullet"/>
      <w:lvlText w:val="•"/>
      <w:lvlJc w:val="left"/>
      <w:pPr>
        <w:ind w:left="2025" w:hanging="235"/>
      </w:pPr>
      <w:rPr>
        <w:rFonts w:hint="default"/>
        <w:lang w:val="en-US" w:eastAsia="en-US" w:bidi="ar-SA"/>
      </w:rPr>
    </w:lvl>
    <w:lvl w:ilvl="2" w:tplc="5B788864">
      <w:numFmt w:val="bullet"/>
      <w:lvlText w:val="•"/>
      <w:lvlJc w:val="left"/>
      <w:pPr>
        <w:ind w:left="3031" w:hanging="235"/>
      </w:pPr>
      <w:rPr>
        <w:rFonts w:hint="default"/>
        <w:lang w:val="en-US" w:eastAsia="en-US" w:bidi="ar-SA"/>
      </w:rPr>
    </w:lvl>
    <w:lvl w:ilvl="3" w:tplc="ECBA5BF2">
      <w:numFmt w:val="bullet"/>
      <w:lvlText w:val="•"/>
      <w:lvlJc w:val="left"/>
      <w:pPr>
        <w:ind w:left="4037" w:hanging="235"/>
      </w:pPr>
      <w:rPr>
        <w:rFonts w:hint="default"/>
        <w:lang w:val="en-US" w:eastAsia="en-US" w:bidi="ar-SA"/>
      </w:rPr>
    </w:lvl>
    <w:lvl w:ilvl="4" w:tplc="D5281C96">
      <w:numFmt w:val="bullet"/>
      <w:lvlText w:val="•"/>
      <w:lvlJc w:val="left"/>
      <w:pPr>
        <w:ind w:left="5043" w:hanging="235"/>
      </w:pPr>
      <w:rPr>
        <w:rFonts w:hint="default"/>
        <w:lang w:val="en-US" w:eastAsia="en-US" w:bidi="ar-SA"/>
      </w:rPr>
    </w:lvl>
    <w:lvl w:ilvl="5" w:tplc="182CC3CC">
      <w:numFmt w:val="bullet"/>
      <w:lvlText w:val="•"/>
      <w:lvlJc w:val="left"/>
      <w:pPr>
        <w:ind w:left="6049" w:hanging="235"/>
      </w:pPr>
      <w:rPr>
        <w:rFonts w:hint="default"/>
        <w:lang w:val="en-US" w:eastAsia="en-US" w:bidi="ar-SA"/>
      </w:rPr>
    </w:lvl>
    <w:lvl w:ilvl="6" w:tplc="01BC0340">
      <w:numFmt w:val="bullet"/>
      <w:lvlText w:val="•"/>
      <w:lvlJc w:val="left"/>
      <w:pPr>
        <w:ind w:left="7055" w:hanging="235"/>
      </w:pPr>
      <w:rPr>
        <w:rFonts w:hint="default"/>
        <w:lang w:val="en-US" w:eastAsia="en-US" w:bidi="ar-SA"/>
      </w:rPr>
    </w:lvl>
    <w:lvl w:ilvl="7" w:tplc="22743144">
      <w:numFmt w:val="bullet"/>
      <w:lvlText w:val="•"/>
      <w:lvlJc w:val="left"/>
      <w:pPr>
        <w:ind w:left="8061" w:hanging="235"/>
      </w:pPr>
      <w:rPr>
        <w:rFonts w:hint="default"/>
        <w:lang w:val="en-US" w:eastAsia="en-US" w:bidi="ar-SA"/>
      </w:rPr>
    </w:lvl>
    <w:lvl w:ilvl="8" w:tplc="4B12412C">
      <w:numFmt w:val="bullet"/>
      <w:lvlText w:val="•"/>
      <w:lvlJc w:val="left"/>
      <w:pPr>
        <w:ind w:left="9067" w:hanging="235"/>
      </w:pPr>
      <w:rPr>
        <w:rFonts w:hint="default"/>
        <w:lang w:val="en-US" w:eastAsia="en-US" w:bidi="ar-SA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45"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7B5F"/>
    <w:rsid w:val="000D73D7"/>
    <w:rsid w:val="00161BC8"/>
    <w:rsid w:val="00233055"/>
    <w:rsid w:val="00265A79"/>
    <w:rsid w:val="00372D62"/>
    <w:rsid w:val="003B0D3D"/>
    <w:rsid w:val="0049593F"/>
    <w:rsid w:val="004B77E8"/>
    <w:rsid w:val="004E6913"/>
    <w:rsid w:val="00570010"/>
    <w:rsid w:val="00570105"/>
    <w:rsid w:val="005E1C30"/>
    <w:rsid w:val="006A60F6"/>
    <w:rsid w:val="0075071E"/>
    <w:rsid w:val="007D35F5"/>
    <w:rsid w:val="007F6742"/>
    <w:rsid w:val="00863992"/>
    <w:rsid w:val="00985C96"/>
    <w:rsid w:val="00A26D91"/>
    <w:rsid w:val="00A5173D"/>
    <w:rsid w:val="00AF3173"/>
    <w:rsid w:val="00B86862"/>
    <w:rsid w:val="00B914BA"/>
    <w:rsid w:val="00BD1289"/>
    <w:rsid w:val="00BF7B5F"/>
    <w:rsid w:val="00C440F8"/>
    <w:rsid w:val="00C51455"/>
    <w:rsid w:val="00CA3556"/>
    <w:rsid w:val="00D25816"/>
    <w:rsid w:val="00DD528A"/>
    <w:rsid w:val="00DD6CB0"/>
    <w:rsid w:val="00E208D8"/>
    <w:rsid w:val="00E655FA"/>
    <w:rsid w:val="00ED33E5"/>
    <w:rsid w:val="00ED71BB"/>
    <w:rsid w:val="00F572C3"/>
    <w:rsid w:val="00FF15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EA36DC"/>
  <w15:docId w15:val="{B0F70464-2A05-4121-8F59-80378BDCAE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71">
    <w:lsdException w:name="Normal" w:uiPriority="1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  <w:rsid w:val="004E6913"/>
    <w:rPr>
      <w:rFonts w:ascii="Verdana" w:eastAsia="Verdana" w:hAnsi="Verdana" w:cs="Verdana"/>
    </w:rPr>
  </w:style>
  <w:style w:type="paragraph" w:styleId="Heading1">
    <w:name w:val="heading 1"/>
    <w:basedOn w:val="Normal"/>
    <w:link w:val="Heading1Char"/>
    <w:qFormat/>
    <w:pPr>
      <w:spacing w:before="93"/>
      <w:ind w:left="789"/>
      <w:outlineLvl w:val="0"/>
    </w:pPr>
    <w:rPr>
      <w:rFonts w:ascii="Tahoma" w:eastAsia="Tahoma" w:hAnsi="Tahoma" w:cs="Tahoma"/>
      <w:b/>
      <w:bCs/>
      <w:sz w:val="87"/>
      <w:szCs w:val="87"/>
    </w:rPr>
  </w:style>
  <w:style w:type="paragraph" w:styleId="Heading2">
    <w:name w:val="heading 2"/>
    <w:basedOn w:val="Normal"/>
    <w:uiPriority w:val="1"/>
    <w:qFormat/>
    <w:pPr>
      <w:spacing w:before="94"/>
      <w:ind w:left="537"/>
      <w:outlineLvl w:val="1"/>
    </w:pPr>
    <w:rPr>
      <w:rFonts w:ascii="Tahoma" w:eastAsia="Tahoma" w:hAnsi="Tahoma" w:cs="Tahoma"/>
      <w:b/>
      <w:bCs/>
      <w:sz w:val="85"/>
      <w:szCs w:val="85"/>
    </w:rPr>
  </w:style>
  <w:style w:type="paragraph" w:styleId="Heading3">
    <w:name w:val="heading 3"/>
    <w:basedOn w:val="Normal"/>
    <w:uiPriority w:val="1"/>
    <w:qFormat/>
    <w:pPr>
      <w:spacing w:before="95"/>
      <w:ind w:left="604"/>
      <w:outlineLvl w:val="2"/>
    </w:pPr>
    <w:rPr>
      <w:rFonts w:ascii="Tahoma" w:eastAsia="Tahoma" w:hAnsi="Tahoma" w:cs="Tahoma"/>
      <w:b/>
      <w:bCs/>
      <w:sz w:val="77"/>
      <w:szCs w:val="77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Pr>
      <w:rFonts w:ascii="Trebuchet MS" w:eastAsia="Trebuchet MS" w:hAnsi="Trebuchet MS" w:cs="Trebuchet MS"/>
      <w:sz w:val="24"/>
      <w:szCs w:val="24"/>
    </w:rPr>
  </w:style>
  <w:style w:type="paragraph" w:styleId="Title">
    <w:name w:val="Title"/>
    <w:basedOn w:val="Normal"/>
    <w:uiPriority w:val="1"/>
    <w:qFormat/>
    <w:pPr>
      <w:spacing w:before="276"/>
      <w:ind w:left="204" w:right="940"/>
    </w:pPr>
    <w:rPr>
      <w:rFonts w:ascii="Tahoma" w:eastAsia="Tahoma" w:hAnsi="Tahoma" w:cs="Tahoma"/>
      <w:b/>
      <w:bCs/>
      <w:sz w:val="125"/>
      <w:szCs w:val="125"/>
    </w:rPr>
  </w:style>
  <w:style w:type="paragraph" w:styleId="ListParagraph">
    <w:name w:val="List Paragraph"/>
    <w:basedOn w:val="Normal"/>
    <w:uiPriority w:val="1"/>
    <w:qFormat/>
    <w:pPr>
      <w:ind w:left="789" w:right="774"/>
      <w:jc w:val="both"/>
    </w:pPr>
    <w:rPr>
      <w:rFonts w:ascii="Trebuchet MS" w:eastAsia="Trebuchet MS" w:hAnsi="Trebuchet MS" w:cs="Trebuchet MS"/>
    </w:rPr>
  </w:style>
  <w:style w:type="paragraph" w:customStyle="1" w:styleId="TableParagraph">
    <w:name w:val="Table Paragraph"/>
    <w:basedOn w:val="Normal"/>
    <w:uiPriority w:val="1"/>
    <w:qFormat/>
    <w:pPr>
      <w:spacing w:before="342"/>
    </w:pPr>
  </w:style>
  <w:style w:type="character" w:customStyle="1" w:styleId="BodyTextChar">
    <w:name w:val="Body Text Char"/>
    <w:basedOn w:val="DefaultParagraphFont"/>
    <w:link w:val="BodyText"/>
    <w:uiPriority w:val="1"/>
    <w:rsid w:val="00985C96"/>
    <w:rPr>
      <w:rFonts w:ascii="Trebuchet MS" w:eastAsia="Trebuchet MS" w:hAnsi="Trebuchet MS" w:cs="Trebuchet MS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ED71B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D71BB"/>
    <w:rPr>
      <w:rFonts w:ascii="Verdana" w:eastAsia="Verdana" w:hAnsi="Verdana" w:cs="Verdana"/>
    </w:rPr>
  </w:style>
  <w:style w:type="paragraph" w:styleId="Footer">
    <w:name w:val="footer"/>
    <w:basedOn w:val="Normal"/>
    <w:link w:val="FooterChar"/>
    <w:uiPriority w:val="99"/>
    <w:unhideWhenUsed/>
    <w:rsid w:val="00ED71B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D71BB"/>
    <w:rPr>
      <w:rFonts w:ascii="Verdana" w:eastAsia="Verdana" w:hAnsi="Verdana" w:cs="Verdana"/>
    </w:rPr>
  </w:style>
  <w:style w:type="character" w:styleId="PageNumber">
    <w:name w:val="page number"/>
    <w:basedOn w:val="DefaultParagraphFont"/>
    <w:uiPriority w:val="99"/>
    <w:semiHidden/>
    <w:rsid w:val="00ED71BB"/>
  </w:style>
  <w:style w:type="character" w:customStyle="1" w:styleId="Heading1Char">
    <w:name w:val="Heading 1 Char"/>
    <w:basedOn w:val="DefaultParagraphFont"/>
    <w:link w:val="Heading1"/>
    <w:rsid w:val="00265A79"/>
    <w:rPr>
      <w:rFonts w:ascii="Tahoma" w:eastAsia="Tahoma" w:hAnsi="Tahoma" w:cs="Tahoma"/>
      <w:b/>
      <w:bCs/>
      <w:sz w:val="87"/>
      <w:szCs w:val="87"/>
    </w:rPr>
  </w:style>
  <w:style w:type="character" w:styleId="Hyperlink">
    <w:name w:val="Hyperlink"/>
    <w:basedOn w:val="DefaultParagraphFont"/>
    <w:uiPriority w:val="99"/>
    <w:unhideWhenUsed/>
    <w:rsid w:val="00265A79"/>
    <w:rPr>
      <w:color w:val="0000FF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265A79"/>
    <w:pPr>
      <w:widowControl/>
      <w:tabs>
        <w:tab w:val="right" w:leader="dot" w:pos="8827"/>
      </w:tabs>
      <w:autoSpaceDE/>
      <w:autoSpaceDN/>
      <w:spacing w:after="100" w:line="360" w:lineRule="auto"/>
    </w:pPr>
    <w:rPr>
      <w:rFonts w:asciiTheme="minorHAnsi" w:eastAsiaTheme="minorEastAsia" w:hAnsiTheme="minorHAnsi" w:cstheme="minorBidi"/>
      <w:lang w:eastAsia="ko-KR"/>
    </w:rPr>
  </w:style>
  <w:style w:type="table" w:styleId="TableGrid">
    <w:name w:val="Table Grid"/>
    <w:basedOn w:val="TableNormal"/>
    <w:uiPriority w:val="39"/>
    <w:rsid w:val="0049593F"/>
    <w:pPr>
      <w:widowControl/>
      <w:autoSpaceDE/>
      <w:autoSpaceDN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FF15F0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png"/><Relationship Id="rId21" Type="http://schemas.openxmlformats.org/officeDocument/2006/relationships/header" Target="header2.xml"/><Relationship Id="rId42" Type="http://schemas.openxmlformats.org/officeDocument/2006/relationships/header" Target="header6.xml"/><Relationship Id="rId47" Type="http://schemas.openxmlformats.org/officeDocument/2006/relationships/image" Target="media/image28.png"/><Relationship Id="rId63" Type="http://schemas.openxmlformats.org/officeDocument/2006/relationships/footer" Target="footer9.xml"/><Relationship Id="rId68" Type="http://schemas.openxmlformats.org/officeDocument/2006/relationships/image" Target="media/image41.jpeg"/><Relationship Id="rId7" Type="http://schemas.openxmlformats.org/officeDocument/2006/relationships/image" Target="media/image1.jpeg"/><Relationship Id="rId71" Type="http://schemas.openxmlformats.org/officeDocument/2006/relationships/image" Target="media/image44.jpeg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29" Type="http://schemas.openxmlformats.org/officeDocument/2006/relationships/footer" Target="footer3.xml"/><Relationship Id="rId11" Type="http://schemas.openxmlformats.org/officeDocument/2006/relationships/image" Target="media/image5.png"/><Relationship Id="rId24" Type="http://schemas.openxmlformats.org/officeDocument/2006/relationships/image" Target="media/image14.png"/><Relationship Id="rId32" Type="http://schemas.openxmlformats.org/officeDocument/2006/relationships/image" Target="media/image18.png"/><Relationship Id="rId37" Type="http://schemas.openxmlformats.org/officeDocument/2006/relationships/image" Target="media/image21.png"/><Relationship Id="rId40" Type="http://schemas.openxmlformats.org/officeDocument/2006/relationships/image" Target="media/image22.png"/><Relationship Id="rId45" Type="http://schemas.openxmlformats.org/officeDocument/2006/relationships/image" Target="media/image26.png"/><Relationship Id="rId53" Type="http://schemas.openxmlformats.org/officeDocument/2006/relationships/image" Target="media/image34.png"/><Relationship Id="rId58" Type="http://schemas.openxmlformats.org/officeDocument/2006/relationships/footer" Target="footer7.xml"/><Relationship Id="rId66" Type="http://schemas.openxmlformats.org/officeDocument/2006/relationships/footer" Target="footer10.xml"/><Relationship Id="rId5" Type="http://schemas.openxmlformats.org/officeDocument/2006/relationships/footnotes" Target="footnotes.xml"/><Relationship Id="rId61" Type="http://schemas.openxmlformats.org/officeDocument/2006/relationships/image" Target="media/image38.jpeg"/><Relationship Id="rId14" Type="http://schemas.openxmlformats.org/officeDocument/2006/relationships/image" Target="media/image6.jpeg"/><Relationship Id="rId22" Type="http://schemas.openxmlformats.org/officeDocument/2006/relationships/footer" Target="footer2.xml"/><Relationship Id="rId27" Type="http://schemas.openxmlformats.org/officeDocument/2006/relationships/image" Target="media/image15.png"/><Relationship Id="rId30" Type="http://schemas.openxmlformats.org/officeDocument/2006/relationships/image" Target="media/image16.png"/><Relationship Id="rId35" Type="http://schemas.openxmlformats.org/officeDocument/2006/relationships/image" Target="media/image19.png"/><Relationship Id="rId43" Type="http://schemas.openxmlformats.org/officeDocument/2006/relationships/footer" Target="footer6.xml"/><Relationship Id="rId48" Type="http://schemas.openxmlformats.org/officeDocument/2006/relationships/image" Target="media/image29.png"/><Relationship Id="rId56" Type="http://schemas.openxmlformats.org/officeDocument/2006/relationships/image" Target="media/image37.png"/><Relationship Id="rId64" Type="http://schemas.openxmlformats.org/officeDocument/2006/relationships/image" Target="media/image39.jpeg"/><Relationship Id="rId69" Type="http://schemas.openxmlformats.org/officeDocument/2006/relationships/image" Target="media/image42.jpeg"/><Relationship Id="rId8" Type="http://schemas.openxmlformats.org/officeDocument/2006/relationships/image" Target="media/image2.png"/><Relationship Id="rId51" Type="http://schemas.openxmlformats.org/officeDocument/2006/relationships/image" Target="media/image32.png"/><Relationship Id="rId72" Type="http://schemas.openxmlformats.org/officeDocument/2006/relationships/fontTable" Target="fontTable.xml"/><Relationship Id="rId3" Type="http://schemas.openxmlformats.org/officeDocument/2006/relationships/settings" Target="settings.xml"/><Relationship Id="rId12" Type="http://schemas.openxmlformats.org/officeDocument/2006/relationships/image" Target="media/image6.png"/><Relationship Id="rId17" Type="http://schemas.openxmlformats.org/officeDocument/2006/relationships/image" Target="media/image9.png"/><Relationship Id="rId25" Type="http://schemas.openxmlformats.org/officeDocument/2006/relationships/image" Target="media/image11.png"/><Relationship Id="rId33" Type="http://schemas.openxmlformats.org/officeDocument/2006/relationships/header" Target="header4.xml"/><Relationship Id="rId38" Type="http://schemas.openxmlformats.org/officeDocument/2006/relationships/header" Target="header5.xml"/><Relationship Id="rId46" Type="http://schemas.openxmlformats.org/officeDocument/2006/relationships/image" Target="media/image27.png"/><Relationship Id="rId59" Type="http://schemas.openxmlformats.org/officeDocument/2006/relationships/header" Target="header8.xml"/><Relationship Id="rId67" Type="http://schemas.openxmlformats.org/officeDocument/2006/relationships/image" Target="media/image40.jpeg"/><Relationship Id="rId20" Type="http://schemas.openxmlformats.org/officeDocument/2006/relationships/image" Target="media/image12.png"/><Relationship Id="rId41" Type="http://schemas.openxmlformats.org/officeDocument/2006/relationships/image" Target="media/image24.png"/><Relationship Id="rId54" Type="http://schemas.openxmlformats.org/officeDocument/2006/relationships/image" Target="media/image35.png"/><Relationship Id="rId62" Type="http://schemas.openxmlformats.org/officeDocument/2006/relationships/header" Target="header9.xml"/><Relationship Id="rId70" Type="http://schemas.openxmlformats.org/officeDocument/2006/relationships/image" Target="media/image43.jpe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header" Target="header1.xml"/><Relationship Id="rId23" Type="http://schemas.openxmlformats.org/officeDocument/2006/relationships/image" Target="media/image10.png"/><Relationship Id="rId28" Type="http://schemas.openxmlformats.org/officeDocument/2006/relationships/header" Target="header3.xml"/><Relationship Id="rId49" Type="http://schemas.openxmlformats.org/officeDocument/2006/relationships/image" Target="media/image30.png"/><Relationship Id="rId57" Type="http://schemas.openxmlformats.org/officeDocument/2006/relationships/header" Target="header7.xml"/><Relationship Id="rId10" Type="http://schemas.openxmlformats.org/officeDocument/2006/relationships/image" Target="media/image4.jpeg"/><Relationship Id="rId31" Type="http://schemas.openxmlformats.org/officeDocument/2006/relationships/image" Target="media/image17.png"/><Relationship Id="rId44" Type="http://schemas.openxmlformats.org/officeDocument/2006/relationships/image" Target="media/image25.png"/><Relationship Id="rId52" Type="http://schemas.openxmlformats.org/officeDocument/2006/relationships/image" Target="media/image33.png"/><Relationship Id="rId60" Type="http://schemas.openxmlformats.org/officeDocument/2006/relationships/footer" Target="footer8.xml"/><Relationship Id="rId65" Type="http://schemas.openxmlformats.org/officeDocument/2006/relationships/header" Target="header10.xml"/><Relationship Id="rId73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3" Type="http://schemas.openxmlformats.org/officeDocument/2006/relationships/image" Target="media/image5.jpeg"/><Relationship Id="rId39" Type="http://schemas.openxmlformats.org/officeDocument/2006/relationships/footer" Target="footer5.xml"/><Relationship Id="rId34" Type="http://schemas.openxmlformats.org/officeDocument/2006/relationships/footer" Target="footer4.xml"/><Relationship Id="rId50" Type="http://schemas.openxmlformats.org/officeDocument/2006/relationships/image" Target="media/image31.png"/><Relationship Id="rId55" Type="http://schemas.openxmlformats.org/officeDocument/2006/relationships/image" Target="media/image36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8.png"/><Relationship Id="rId1" Type="http://schemas.openxmlformats.org/officeDocument/2006/relationships/image" Target="media/image7.png"/></Relationships>
</file>

<file path=word/_rels/header10.xml.rels><?xml version="1.0" encoding="UTF-8" standalone="yes"?>
<Relationships xmlns="http://schemas.openxmlformats.org/package/2006/relationships"><Relationship Id="rId2" Type="http://schemas.openxmlformats.org/officeDocument/2006/relationships/image" Target="media/image8.png"/><Relationship Id="rId1" Type="http://schemas.openxmlformats.org/officeDocument/2006/relationships/image" Target="media/image7.png"/></Relationships>
</file>

<file path=word/_rels/header4.xml.rels><?xml version="1.0" encoding="UTF-8" standalone="yes"?>
<Relationships xmlns="http://schemas.openxmlformats.org/package/2006/relationships"><Relationship Id="rId2" Type="http://schemas.openxmlformats.org/officeDocument/2006/relationships/image" Target="media/image8.png"/><Relationship Id="rId1" Type="http://schemas.openxmlformats.org/officeDocument/2006/relationships/image" Target="media/image7.png"/></Relationships>
</file>

<file path=word/_rels/header5.xml.rels><?xml version="1.0" encoding="UTF-8" standalone="yes"?>
<Relationships xmlns="http://schemas.openxmlformats.org/package/2006/relationships"><Relationship Id="rId2" Type="http://schemas.openxmlformats.org/officeDocument/2006/relationships/image" Target="media/image23.png"/><Relationship Id="rId1" Type="http://schemas.openxmlformats.org/officeDocument/2006/relationships/image" Target="media/image20.png"/></Relationships>
</file>

<file path=word/_rels/header6.xml.rels><?xml version="1.0" encoding="UTF-8" standalone="yes"?>
<Relationships xmlns="http://schemas.openxmlformats.org/package/2006/relationships"><Relationship Id="rId2" Type="http://schemas.openxmlformats.org/officeDocument/2006/relationships/image" Target="media/image12.png"/><Relationship Id="rId1" Type="http://schemas.openxmlformats.org/officeDocument/2006/relationships/image" Target="media/image9.png"/></Relationships>
</file>

<file path=word/_rels/header7.xml.rels><?xml version="1.0" encoding="UTF-8" standalone="yes"?>
<Relationships xmlns="http://schemas.openxmlformats.org/package/2006/relationships"><Relationship Id="rId2" Type="http://schemas.openxmlformats.org/officeDocument/2006/relationships/image" Target="media/image8.png"/><Relationship Id="rId1" Type="http://schemas.openxmlformats.org/officeDocument/2006/relationships/image" Target="media/image7.png"/></Relationships>
</file>

<file path=word/_rels/header8.xml.rels><?xml version="1.0" encoding="UTF-8" standalone="yes"?>
<Relationships xmlns="http://schemas.openxmlformats.org/package/2006/relationships"><Relationship Id="rId2" Type="http://schemas.openxmlformats.org/officeDocument/2006/relationships/image" Target="media/image12.png"/><Relationship Id="rId1" Type="http://schemas.openxmlformats.org/officeDocument/2006/relationships/image" Target="media/image9.png"/></Relationships>
</file>

<file path=word/_rels/header9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0</TotalTime>
  <Pages>30</Pages>
  <Words>2188</Words>
  <Characters>12473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chnical Report for POS</vt:lpstr>
    </vt:vector>
  </TitlesOfParts>
  <Company/>
  <LinksUpToDate>false</LinksUpToDate>
  <CharactersWithSpaces>146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chnical Report for POS</dc:title>
  <dc:creator>Asma Abughaith</dc:creator>
  <cp:keywords>DAFWzkkyhJU,BAEQSwZiBj0</cp:keywords>
  <cp:lastModifiedBy>ACER</cp:lastModifiedBy>
  <cp:revision>3</cp:revision>
  <dcterms:created xsi:type="dcterms:W3CDTF">2023-01-09T11:30:00Z</dcterms:created>
  <dcterms:modified xsi:type="dcterms:W3CDTF">2023-01-09T1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3-01-06T00:00:00Z</vt:filetime>
  </property>
  <property fmtid="{D5CDD505-2E9C-101B-9397-08002B2CF9AE}" pid="3" name="Creator">
    <vt:lpwstr>Canva</vt:lpwstr>
  </property>
  <property fmtid="{D5CDD505-2E9C-101B-9397-08002B2CF9AE}" pid="4" name="LastSaved">
    <vt:filetime>2023-01-06T00:00:00Z</vt:filetime>
  </property>
  <property fmtid="{D5CDD505-2E9C-101B-9397-08002B2CF9AE}" pid="5" name="ZOTERO_PREF_1">
    <vt:lpwstr>&lt;data data-version="3" zotero-version="6.0.19"&gt;&lt;session id="7b8bUoVJ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6" name="ZOTERO_PREF_2">
    <vt:lpwstr>nalAbbreviations" value="true"/&gt;&lt;/prefs&gt;&lt;/data&gt;</vt:lpwstr>
  </property>
</Properties>
</file>